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FF070F" w14:textId="3D981549" w:rsidR="003438BE" w:rsidRPr="004C688C" w:rsidRDefault="003438BE" w:rsidP="003438BE">
      <w:pPr>
        <w:jc w:val="left"/>
        <w:rPr>
          <w:b/>
          <w:i/>
          <w:sz w:val="28"/>
        </w:rPr>
      </w:pPr>
      <w:r w:rsidRPr="004C688C">
        <w:rPr>
          <w:b/>
          <w:sz w:val="28"/>
        </w:rPr>
        <w:t>A</w:t>
      </w:r>
      <w:r w:rsidR="00352D0A" w:rsidRPr="004C688C">
        <w:rPr>
          <w:b/>
          <w:sz w:val="28"/>
        </w:rPr>
        <w:t xml:space="preserve">n investigation into </w:t>
      </w:r>
      <w:r w:rsidR="00B40028" w:rsidRPr="004C688C">
        <w:rPr>
          <w:b/>
          <w:sz w:val="28"/>
        </w:rPr>
        <w:t>E</w:t>
      </w:r>
      <w:r w:rsidR="00352D0A" w:rsidRPr="004C688C">
        <w:rPr>
          <w:b/>
          <w:sz w:val="28"/>
        </w:rPr>
        <w:t xml:space="preserve">-cigarette cytotoxicity </w:t>
      </w:r>
      <w:r w:rsidR="00352D0A" w:rsidRPr="004C688C">
        <w:rPr>
          <w:b/>
          <w:i/>
          <w:sz w:val="28"/>
        </w:rPr>
        <w:t>in-vitro</w:t>
      </w:r>
      <w:r w:rsidR="00352D0A" w:rsidRPr="004C688C">
        <w:rPr>
          <w:b/>
          <w:sz w:val="28"/>
        </w:rPr>
        <w:t xml:space="preserve"> using a</w:t>
      </w:r>
      <w:r w:rsidRPr="004C688C">
        <w:rPr>
          <w:b/>
          <w:sz w:val="28"/>
        </w:rPr>
        <w:t xml:space="preserve"> novel </w:t>
      </w:r>
      <w:r w:rsidR="005C4A79" w:rsidRPr="004C688C">
        <w:rPr>
          <w:b/>
          <w:sz w:val="28"/>
        </w:rPr>
        <w:t xml:space="preserve">3D differentiated </w:t>
      </w:r>
      <w:r w:rsidRPr="004C688C">
        <w:rPr>
          <w:b/>
          <w:sz w:val="28"/>
        </w:rPr>
        <w:t xml:space="preserve">co-culture model of human airways </w:t>
      </w:r>
      <w:bookmarkStart w:id="0" w:name="_GoBack"/>
      <w:bookmarkEnd w:id="0"/>
    </w:p>
    <w:p w14:paraId="6880ABF6" w14:textId="5C384F29" w:rsidR="003438BE" w:rsidRPr="004C688C" w:rsidRDefault="003438BE" w:rsidP="003438BE">
      <w:pPr>
        <w:jc w:val="left"/>
        <w:rPr>
          <w:sz w:val="24"/>
        </w:rPr>
      </w:pPr>
      <w:r w:rsidRPr="004C688C">
        <w:rPr>
          <w:sz w:val="24"/>
        </w:rPr>
        <w:t>Pranav Vasanthi Bathrinarayanan</w:t>
      </w:r>
      <w:r w:rsidR="00352D0A" w:rsidRPr="004C688C">
        <w:rPr>
          <w:sz w:val="24"/>
        </w:rPr>
        <w:t xml:space="preserve"> </w:t>
      </w:r>
      <w:r w:rsidR="00352D0A" w:rsidRPr="004C688C">
        <w:rPr>
          <w:sz w:val="24"/>
          <w:vertAlign w:val="superscript"/>
        </w:rPr>
        <w:t>a</w:t>
      </w:r>
      <w:r w:rsidRPr="004C688C">
        <w:rPr>
          <w:sz w:val="24"/>
        </w:rPr>
        <w:t>, James E.P Brown</w:t>
      </w:r>
      <w:r w:rsidR="00352D0A" w:rsidRPr="004C688C">
        <w:rPr>
          <w:sz w:val="24"/>
        </w:rPr>
        <w:t xml:space="preserve"> </w:t>
      </w:r>
      <w:r w:rsidR="00352D0A" w:rsidRPr="004C688C">
        <w:rPr>
          <w:sz w:val="24"/>
          <w:vertAlign w:val="superscript"/>
        </w:rPr>
        <w:t>b</w:t>
      </w:r>
      <w:r w:rsidR="00AF45FA" w:rsidRPr="004C688C">
        <w:rPr>
          <w:sz w:val="24"/>
          <w:vertAlign w:val="superscript"/>
        </w:rPr>
        <w:t>, c</w:t>
      </w:r>
      <w:r w:rsidRPr="004C688C">
        <w:rPr>
          <w:sz w:val="24"/>
        </w:rPr>
        <w:t>, Lindsay J Marshall</w:t>
      </w:r>
      <w:r w:rsidR="00352D0A" w:rsidRPr="004C688C">
        <w:rPr>
          <w:sz w:val="24"/>
        </w:rPr>
        <w:t xml:space="preserve"> </w:t>
      </w:r>
      <w:r w:rsidR="00AF45FA" w:rsidRPr="004C688C">
        <w:rPr>
          <w:sz w:val="24"/>
          <w:vertAlign w:val="superscript"/>
        </w:rPr>
        <w:t>d</w:t>
      </w:r>
      <w:r w:rsidRPr="004C688C">
        <w:rPr>
          <w:sz w:val="24"/>
        </w:rPr>
        <w:t>, Laura J Leslie</w:t>
      </w:r>
      <w:r w:rsidR="00352D0A" w:rsidRPr="004C688C">
        <w:rPr>
          <w:sz w:val="24"/>
        </w:rPr>
        <w:t xml:space="preserve"> </w:t>
      </w:r>
      <w:r w:rsidR="00352D0A" w:rsidRPr="004C688C">
        <w:rPr>
          <w:sz w:val="24"/>
          <w:vertAlign w:val="superscript"/>
        </w:rPr>
        <w:t>a</w:t>
      </w:r>
      <w:r w:rsidRPr="004C688C">
        <w:rPr>
          <w:sz w:val="24"/>
        </w:rPr>
        <w:t xml:space="preserve"> </w:t>
      </w:r>
    </w:p>
    <w:p w14:paraId="52157D16" w14:textId="79BE1710" w:rsidR="00352D0A" w:rsidRPr="004C688C" w:rsidRDefault="00352D0A" w:rsidP="00352D0A">
      <w:pPr>
        <w:pStyle w:val="Affiliation"/>
      </w:pPr>
      <w:r w:rsidRPr="004C688C">
        <w:t xml:space="preserve">a – </w:t>
      </w:r>
      <w:r w:rsidR="00D039F6" w:rsidRPr="004C688C">
        <w:t xml:space="preserve">Aston Institute of Materials Research, </w:t>
      </w:r>
      <w:r w:rsidRPr="004C688C">
        <w:t xml:space="preserve">School of Engineering and Applied Science, Aston University, Birmingham. B4 7ET. United Kingdom. </w:t>
      </w:r>
    </w:p>
    <w:p w14:paraId="1D6C9C79" w14:textId="6ABB89E6" w:rsidR="00352D0A" w:rsidRPr="004C688C" w:rsidRDefault="00352D0A" w:rsidP="00352D0A">
      <w:pPr>
        <w:pStyle w:val="Affiliation"/>
      </w:pPr>
      <w:r w:rsidRPr="004C688C">
        <w:t xml:space="preserve">b – School of Life and Health Sciences, Aston University, Birmingham. B4 7ET. United Kingdom. </w:t>
      </w:r>
    </w:p>
    <w:p w14:paraId="7FFFC772" w14:textId="0F1F176C" w:rsidR="00352D0A" w:rsidRPr="004C688C" w:rsidRDefault="00352D0A" w:rsidP="00352D0A">
      <w:pPr>
        <w:pStyle w:val="Affiliation"/>
      </w:pPr>
      <w:r w:rsidRPr="004C688C">
        <w:t xml:space="preserve">c – </w:t>
      </w:r>
      <w:r w:rsidR="00AF45FA" w:rsidRPr="004C688C">
        <w:t>Aston Medical Research Institute, Aston University, Birmingham. B4 7ET. United Kingdom.</w:t>
      </w:r>
    </w:p>
    <w:p w14:paraId="53E368B7" w14:textId="6854E1A6" w:rsidR="00AF45FA" w:rsidRPr="004C688C" w:rsidRDefault="00AF45FA" w:rsidP="00352D0A">
      <w:pPr>
        <w:pStyle w:val="Affiliation"/>
      </w:pPr>
      <w:r w:rsidRPr="004C688C">
        <w:t xml:space="preserve">d - </w:t>
      </w:r>
      <w:r w:rsidR="008B2806" w:rsidRPr="004C688C">
        <w:t>Research and Toxicology Department, Humane Society International, 5, Underwood Street, London</w:t>
      </w:r>
    </w:p>
    <w:p w14:paraId="11452FDD" w14:textId="77777777" w:rsidR="00352D0A" w:rsidRPr="004C688C" w:rsidRDefault="00352D0A" w:rsidP="00352D0A">
      <w:pPr>
        <w:pStyle w:val="Correspondencedetails"/>
      </w:pPr>
      <w:r w:rsidRPr="004C688C">
        <w:t>Dr Laura J Leslie</w:t>
      </w:r>
    </w:p>
    <w:p w14:paraId="2649FE2A" w14:textId="7ACAA7F4" w:rsidR="00352D0A" w:rsidRPr="004C688C" w:rsidRDefault="00D039F6" w:rsidP="00352D0A">
      <w:pPr>
        <w:pStyle w:val="Correspondencedetails"/>
      </w:pPr>
      <w:r w:rsidRPr="004C688C">
        <w:t>Aston Institute of Materials Research,</w:t>
      </w:r>
      <w:r w:rsidR="00352D0A" w:rsidRPr="004C688C">
        <w:t xml:space="preserve"> School of Engineering and Applied Science, Aston University, Birmingham. B4 7ET. UK. </w:t>
      </w:r>
    </w:p>
    <w:p w14:paraId="7FA852AB" w14:textId="011364CB" w:rsidR="00352D0A" w:rsidRPr="004C688C" w:rsidRDefault="007672BA" w:rsidP="00352D0A">
      <w:pPr>
        <w:pStyle w:val="Correspondencedetails"/>
      </w:pPr>
      <w:r w:rsidRPr="004C688C">
        <w:t>E-mail</w:t>
      </w:r>
      <w:r w:rsidR="00352D0A" w:rsidRPr="004C688C">
        <w:t xml:space="preserve">: </w:t>
      </w:r>
      <w:hyperlink r:id="rId8" w:history="1">
        <w:r w:rsidR="00A65CF2" w:rsidRPr="004C688C">
          <w:rPr>
            <w:rStyle w:val="Hyperlink"/>
          </w:rPr>
          <w:t>l.j.leslie@aston.ac.uk</w:t>
        </w:r>
      </w:hyperlink>
    </w:p>
    <w:p w14:paraId="37A62262" w14:textId="662D335D" w:rsidR="00352D0A" w:rsidRPr="004C688C" w:rsidRDefault="00A65CF2" w:rsidP="00352D0A">
      <w:pPr>
        <w:pStyle w:val="Affiliation"/>
      </w:pPr>
      <w:r w:rsidRPr="004C688C">
        <w:rPr>
          <w:i w:val="0"/>
        </w:rPr>
        <w:t>Telephone: 0121 204 3747</w:t>
      </w:r>
      <w:r w:rsidR="00352D0A" w:rsidRPr="004C688C">
        <w:t xml:space="preserve"> </w:t>
      </w:r>
    </w:p>
    <w:p w14:paraId="5C8D4ECE" w14:textId="77777777" w:rsidR="003438BE" w:rsidRPr="004C688C" w:rsidRDefault="003438BE">
      <w:pPr>
        <w:spacing w:before="0" w:after="160" w:line="259" w:lineRule="auto"/>
        <w:jc w:val="left"/>
        <w:rPr>
          <w:rFonts w:asciiTheme="majorHAnsi" w:eastAsiaTheme="majorEastAsia" w:hAnsiTheme="majorHAnsi" w:cstheme="majorBidi"/>
          <w:b/>
          <w:sz w:val="32"/>
          <w:szCs w:val="32"/>
        </w:rPr>
      </w:pPr>
      <w:r w:rsidRPr="004C688C">
        <w:br w:type="page"/>
      </w:r>
    </w:p>
    <w:p w14:paraId="57A87322" w14:textId="23BE74A3" w:rsidR="00CA52B7" w:rsidRPr="004C688C" w:rsidRDefault="00593390" w:rsidP="00C1536C">
      <w:pPr>
        <w:pStyle w:val="Heading1"/>
        <w:numPr>
          <w:ilvl w:val="0"/>
          <w:numId w:val="0"/>
        </w:numPr>
      </w:pPr>
      <w:r w:rsidRPr="004C688C">
        <w:lastRenderedPageBreak/>
        <w:t xml:space="preserve">Abstract </w:t>
      </w:r>
    </w:p>
    <w:p w14:paraId="255ADDBE" w14:textId="6287643C" w:rsidR="00124E42" w:rsidRPr="004C688C" w:rsidRDefault="00A66C67" w:rsidP="003609DA">
      <w:pPr>
        <w:spacing w:line="480" w:lineRule="auto"/>
      </w:pPr>
      <w:r w:rsidRPr="004C688C">
        <w:t xml:space="preserve">Currently there is a lack of consensus on the possible adverse health effects of E-cigarettes (ECs). </w:t>
      </w:r>
      <w:r w:rsidR="0068512B" w:rsidRPr="004C688C">
        <w:t>Important f</w:t>
      </w:r>
      <w:r w:rsidR="004D4C82" w:rsidRPr="004C688C">
        <w:t xml:space="preserve">actors </w:t>
      </w:r>
      <w:r w:rsidR="0068512B" w:rsidRPr="004C688C">
        <w:t xml:space="preserve">including cell model employed and exposure method </w:t>
      </w:r>
      <w:r w:rsidR="004D4C82" w:rsidRPr="004C688C">
        <w:t xml:space="preserve">determine the physiological relevance of </w:t>
      </w:r>
      <w:r w:rsidRPr="004C688C">
        <w:t xml:space="preserve">EC </w:t>
      </w:r>
      <w:r w:rsidR="0068512B" w:rsidRPr="004C688C">
        <w:t>studies</w:t>
      </w:r>
      <w:r w:rsidR="008575A1" w:rsidRPr="004C688C">
        <w:t xml:space="preserve">. </w:t>
      </w:r>
      <w:r w:rsidR="00124E42" w:rsidRPr="004C688C">
        <w:t xml:space="preserve">The present study aimed to </w:t>
      </w:r>
      <w:r w:rsidR="008575A1" w:rsidRPr="004C688C">
        <w:t>evaluate</w:t>
      </w:r>
      <w:r w:rsidR="00124E42" w:rsidRPr="004C688C">
        <w:t xml:space="preserve"> EC cytotoxicity using a physiologically relevant </w:t>
      </w:r>
      <w:r w:rsidR="00124E42" w:rsidRPr="004C688C">
        <w:rPr>
          <w:i/>
        </w:rPr>
        <w:t>in-vitro</w:t>
      </w:r>
      <w:r w:rsidR="00124E42" w:rsidRPr="004C688C">
        <w:t xml:space="preserve"> multicellular model of human airways. </w:t>
      </w:r>
    </w:p>
    <w:p w14:paraId="29F999FE" w14:textId="1825AA39" w:rsidR="00124E42" w:rsidRPr="004C688C" w:rsidRDefault="00124E42" w:rsidP="003609DA">
      <w:pPr>
        <w:spacing w:line="480" w:lineRule="auto"/>
      </w:pPr>
      <w:r w:rsidRPr="004C688C">
        <w:t>Human bronchial epithelial cells (CALU-3) and pulmonary fibroblasts (MRC-5) were co-cultured at air-liquid-interface for 11-14 days</w:t>
      </w:r>
      <w:r w:rsidR="005054B7" w:rsidRPr="004C688C">
        <w:t xml:space="preserve"> post which they were exposed to whole cigarette smoke (WCS) or EC vapour (ECV) </w:t>
      </w:r>
      <w:r w:rsidR="000B6C0A" w:rsidRPr="004C688C">
        <w:t>at</w:t>
      </w:r>
      <w:r w:rsidR="008430CC" w:rsidRPr="004C688C">
        <w:t xml:space="preserve"> standard ISO-</w:t>
      </w:r>
      <w:r w:rsidR="005054B7" w:rsidRPr="004C688C">
        <w:t xml:space="preserve">3308 regime for 7 m using a </w:t>
      </w:r>
      <w:r w:rsidRPr="004C688C">
        <w:t xml:space="preserve">bespoke aerosol delivery system. ECV effects were further investigated at </w:t>
      </w:r>
      <w:r w:rsidR="005054B7" w:rsidRPr="004C688C">
        <w:t>higher exposure times (</w:t>
      </w:r>
      <w:r w:rsidRPr="004C688C">
        <w:t>1 h – 6 h</w:t>
      </w:r>
      <w:r w:rsidR="005054B7" w:rsidRPr="004C688C">
        <w:t>)</w:t>
      </w:r>
      <w:r w:rsidRPr="004C688C">
        <w:t xml:space="preserve">. </w:t>
      </w:r>
    </w:p>
    <w:p w14:paraId="67956230" w14:textId="47DA3BD4" w:rsidR="00124E42" w:rsidRPr="004C688C" w:rsidRDefault="00E13109" w:rsidP="003609DA">
      <w:pPr>
        <w:spacing w:line="480" w:lineRule="auto"/>
      </w:pPr>
      <w:r w:rsidRPr="004C688C">
        <w:t>R</w:t>
      </w:r>
      <w:r w:rsidR="00124E42" w:rsidRPr="004C688C">
        <w:t xml:space="preserve">esults showed that </w:t>
      </w:r>
      <w:r w:rsidRPr="004C688C">
        <w:t xml:space="preserve">while </w:t>
      </w:r>
      <w:r w:rsidR="00124E42" w:rsidRPr="004C688C">
        <w:t xml:space="preserve">WCS significantly </w:t>
      </w:r>
      <w:r w:rsidR="00AB6575" w:rsidRPr="004C688C">
        <w:t>reduced</w:t>
      </w:r>
      <w:r w:rsidR="00124E42" w:rsidRPr="004C688C">
        <w:t xml:space="preserve"> cell viability after 7 m, ECV decreased cell viability only </w:t>
      </w:r>
      <w:r w:rsidR="000B6C0A" w:rsidRPr="004C688C">
        <w:t xml:space="preserve">at exposure times higher than </w:t>
      </w:r>
      <w:r w:rsidR="00124E42" w:rsidRPr="004C688C">
        <w:t xml:space="preserve">3 h. Furthermore, ECV </w:t>
      </w:r>
      <w:r w:rsidR="008430CC" w:rsidRPr="004C688C">
        <w:t>caused</w:t>
      </w:r>
      <w:r w:rsidRPr="004C688C">
        <w:t xml:space="preserve"> elevated </w:t>
      </w:r>
      <w:r w:rsidR="00540B53" w:rsidRPr="004C688C">
        <w:t>I</w:t>
      </w:r>
      <w:r w:rsidR="00124E42" w:rsidRPr="004C688C">
        <w:t xml:space="preserve">L-6 and IL-8 production despite reduced cell viability. ECV exposure also </w:t>
      </w:r>
      <w:r w:rsidR="008430CC" w:rsidRPr="004C688C">
        <w:t xml:space="preserve">produced </w:t>
      </w:r>
      <w:r w:rsidR="00124E42" w:rsidRPr="004C688C">
        <w:t xml:space="preserve">a marked increase in oxidative stress. Finally, WCS but not ECV exposure induced caspase 3/7 activation, suggesting a caspase independent death of ECV exposed cells. </w:t>
      </w:r>
    </w:p>
    <w:p w14:paraId="68E4BF20" w14:textId="4AE4E961" w:rsidR="00124E42" w:rsidRPr="004C688C" w:rsidRDefault="00124E42" w:rsidP="003609DA">
      <w:pPr>
        <w:spacing w:line="480" w:lineRule="auto"/>
      </w:pPr>
      <w:r w:rsidRPr="004C688C">
        <w:t>O</w:t>
      </w:r>
      <w:r w:rsidR="008B04D1" w:rsidRPr="004C688C">
        <w:t>verall, o</w:t>
      </w:r>
      <w:r w:rsidRPr="004C688C">
        <w:t>ur results indicate that prolonged ECV exposure (</w:t>
      </w:r>
      <w:r w:rsidRPr="004C688C">
        <w:rPr>
          <w:rFonts w:cs="Arial"/>
        </w:rPr>
        <w:t>≥</w:t>
      </w:r>
      <w:r w:rsidRPr="004C688C">
        <w:t xml:space="preserve"> 3 h) has a significant impact on </w:t>
      </w:r>
      <w:r w:rsidR="008430CC" w:rsidRPr="004C688C">
        <w:t>pro-inflammatory mediators’</w:t>
      </w:r>
      <w:r w:rsidR="00E13109" w:rsidRPr="004C688C">
        <w:t xml:space="preserve"> production, </w:t>
      </w:r>
      <w:r w:rsidRPr="004C688C">
        <w:t>oxidative stress</w:t>
      </w:r>
      <w:r w:rsidR="00E13109" w:rsidRPr="004C688C">
        <w:t xml:space="preserve"> and cell viability</w:t>
      </w:r>
      <w:r w:rsidRPr="004C688C">
        <w:t xml:space="preserve"> but not caspase 3/7 activity. </w:t>
      </w:r>
    </w:p>
    <w:p w14:paraId="44F7EA70" w14:textId="77777777" w:rsidR="00B60740" w:rsidRPr="004C688C" w:rsidRDefault="00B60740">
      <w:pPr>
        <w:spacing w:before="0" w:after="160" w:line="259" w:lineRule="auto"/>
        <w:jc w:val="left"/>
      </w:pPr>
    </w:p>
    <w:p w14:paraId="5BC6F1B4" w14:textId="5360E10A" w:rsidR="003F487D" w:rsidRPr="004C688C" w:rsidRDefault="003F487D" w:rsidP="003609DA">
      <w:pPr>
        <w:spacing w:line="480" w:lineRule="auto"/>
        <w:jc w:val="left"/>
        <w:rPr>
          <w:sz w:val="24"/>
        </w:rPr>
      </w:pPr>
      <w:r w:rsidRPr="004C688C">
        <w:rPr>
          <w:sz w:val="24"/>
        </w:rPr>
        <w:t>Keywords</w:t>
      </w:r>
      <w:r w:rsidR="00AB6575" w:rsidRPr="004C688C">
        <w:rPr>
          <w:sz w:val="24"/>
        </w:rPr>
        <w:t xml:space="preserve">: E-cigarette, </w:t>
      </w:r>
      <w:r w:rsidR="000B6C0A" w:rsidRPr="004C688C">
        <w:rPr>
          <w:sz w:val="24"/>
        </w:rPr>
        <w:t xml:space="preserve">cytotoxicity, co-culture model, </w:t>
      </w:r>
      <w:r w:rsidRPr="004C688C">
        <w:rPr>
          <w:sz w:val="24"/>
        </w:rPr>
        <w:t xml:space="preserve">human </w:t>
      </w:r>
      <w:r w:rsidR="00AB6575" w:rsidRPr="004C688C">
        <w:rPr>
          <w:sz w:val="24"/>
        </w:rPr>
        <w:t>airways, multi-cellular, CALU 3</w:t>
      </w:r>
      <w:r w:rsidR="008430CC" w:rsidRPr="004C688C">
        <w:rPr>
          <w:sz w:val="24"/>
        </w:rPr>
        <w:t xml:space="preserve">, </w:t>
      </w:r>
      <w:r w:rsidR="008430CC" w:rsidRPr="004C688C">
        <w:rPr>
          <w:i/>
          <w:sz w:val="24"/>
        </w:rPr>
        <w:t>in-vitro</w:t>
      </w:r>
    </w:p>
    <w:p w14:paraId="75E992B1" w14:textId="77777777" w:rsidR="00B60740" w:rsidRPr="004C688C" w:rsidRDefault="00B60740">
      <w:pPr>
        <w:spacing w:before="0" w:after="160" w:line="259" w:lineRule="auto"/>
        <w:jc w:val="left"/>
      </w:pPr>
    </w:p>
    <w:p w14:paraId="19CED1BE" w14:textId="77777777" w:rsidR="00CA52B7" w:rsidRPr="004C688C" w:rsidRDefault="00CA52B7">
      <w:pPr>
        <w:spacing w:before="0" w:after="160" w:line="259" w:lineRule="auto"/>
        <w:jc w:val="left"/>
        <w:rPr>
          <w:rFonts w:asciiTheme="majorHAnsi" w:eastAsiaTheme="majorEastAsia" w:hAnsiTheme="majorHAnsi" w:cstheme="majorBidi"/>
          <w:color w:val="2E74B5" w:themeColor="accent1" w:themeShade="BF"/>
          <w:sz w:val="32"/>
          <w:szCs w:val="32"/>
        </w:rPr>
      </w:pPr>
      <w:r w:rsidRPr="004C688C">
        <w:br w:type="page"/>
      </w:r>
    </w:p>
    <w:p w14:paraId="76E44382" w14:textId="75139039" w:rsidR="00CA52B7" w:rsidRPr="004C688C" w:rsidRDefault="00CA52B7" w:rsidP="00C1536C">
      <w:pPr>
        <w:pStyle w:val="Heading1"/>
        <w:numPr>
          <w:ilvl w:val="0"/>
          <w:numId w:val="0"/>
        </w:numPr>
        <w:rPr>
          <w:rFonts w:ascii="Arial" w:hAnsi="Arial" w:cs="Arial"/>
        </w:rPr>
      </w:pPr>
      <w:r w:rsidRPr="004C688C">
        <w:rPr>
          <w:rFonts w:ascii="Arial" w:hAnsi="Arial" w:cs="Arial"/>
        </w:rPr>
        <w:lastRenderedPageBreak/>
        <w:t>Introduction</w:t>
      </w:r>
    </w:p>
    <w:p w14:paraId="201C1983" w14:textId="7558173B" w:rsidR="006A7218" w:rsidRPr="004C688C" w:rsidRDefault="009F5694" w:rsidP="003609DA">
      <w:pPr>
        <w:spacing w:line="480" w:lineRule="auto"/>
      </w:pPr>
      <w:r w:rsidRPr="004C688C">
        <w:t>Since their introduction in 2004</w:t>
      </w:r>
      <w:r w:rsidR="007731EB" w:rsidRPr="004C688C">
        <w:t>, there has been a rapi</w:t>
      </w:r>
      <w:r w:rsidR="00FF6282" w:rsidRPr="004C688C">
        <w:t xml:space="preserve">d upsurge in EC usage </w:t>
      </w:r>
      <w:r w:rsidR="00A4780B" w:rsidRPr="004C688C">
        <w:t>worldwide</w:t>
      </w:r>
      <w:r w:rsidR="0093275E" w:rsidRPr="004C688C">
        <w:t xml:space="preserve"> </w:t>
      </w:r>
      <w:r w:rsidR="0093275E" w:rsidRPr="004C688C">
        <w:fldChar w:fldCharType="begin"/>
      </w:r>
      <w:r w:rsidR="001D06DF" w:rsidRPr="004C688C">
        <w:instrText xml:space="preserve"> ADDIN EN.CITE &lt;EndNote&gt;&lt;Cite&gt;&lt;Author&gt;Etter&lt;/Author&gt;&lt;Year&gt;2014&lt;/Year&gt;&lt;RecNum&gt;998&lt;/RecNum&gt;&lt;DisplayText&gt;(Etter and Bullen, 2014a)&lt;/DisplayText&gt;&lt;record&gt;&lt;rec-number&gt;998&lt;/rec-number&gt;&lt;foreign-keys&gt;&lt;key app="EN" db-id="ewwedwe0aavd9pezpxpxwxfjaaatw5xf09sx" timestamp="1509757685"&gt;998&lt;/key&gt;&lt;/foreign-keys&gt;&lt;ref-type name="Journal Article"&gt;17&lt;/ref-type&gt;&lt;contributors&gt;&lt;authors&gt;&lt;author&gt;Etter, J. F.&lt;/author&gt;&lt;author&gt;Bullen, C.&lt;/author&gt;&lt;/authors&gt;&lt;/contributors&gt;&lt;auth-address&gt;Univ Geneva, Fac Med, Inst Social &amp;amp; Prevent Med, CH-1211 Geneva 4, Switzerland&amp;#xD;Univ Auckland, Sch Populat Hlth, Natl Inst Hlth Innovat, Auckland 1, New Zealand&lt;/auth-address&gt;&lt;titles&gt;&lt;title&gt;A longitudinal study of electronic cigarette users&lt;/title&gt;&lt;secondary-title&gt;Addictive Behaviors&lt;/secondary-title&gt;&lt;alt-title&gt;Addict Behav&lt;/alt-title&gt;&lt;/titles&gt;&lt;periodical&gt;&lt;full-title&gt;Addict Behav&lt;/full-title&gt;&lt;abbr-1&gt;Addictive behaviors&lt;/abbr-1&gt;&lt;/periodical&gt;&lt;alt-periodical&gt;&lt;full-title&gt;Addict Behav&lt;/full-title&gt;&lt;abbr-1&gt;Addictive behaviors&lt;/abbr-1&gt;&lt;/alt-periodical&gt;&lt;pages&gt;491-494&lt;/pages&gt;&lt;volume&gt;39&lt;/volume&gt;&lt;number&gt;2&lt;/number&gt;&lt;keywords&gt;&lt;keyword&gt;electronic cigarette&lt;/keyword&gt;&lt;keyword&gt;e-cigarette&lt;/keyword&gt;&lt;keyword&gt;nicotine&lt;/keyword&gt;&lt;keyword&gt;smoking&lt;/keyword&gt;&lt;keyword&gt;smoking reduction&lt;/keyword&gt;&lt;keyword&gt;cessation&lt;/keyword&gt;&lt;/keywords&gt;&lt;dates&gt;&lt;year&gt;2014&lt;/year&gt;&lt;pub-dates&gt;&lt;date&gt;Feb&lt;/date&gt;&lt;/pub-dates&gt;&lt;/dates&gt;&lt;isbn&gt;0306-4603&lt;/isbn&gt;&lt;accession-num&gt;WOS:000329479400021&lt;/accession-num&gt;&lt;urls&gt;&lt;related-urls&gt;&lt;url&gt;&amp;lt;Go to ISI&amp;gt;://WOS:000329479400021&lt;/url&gt;&lt;/related-urls&gt;&lt;/urls&gt;&lt;electronic-resource-num&gt;10.1016/j.addbeh.2013.10.028&lt;/electronic-resource-num&gt;&lt;language&gt;English&lt;/language&gt;&lt;/record&gt;&lt;/Cite&gt;&lt;/EndNote&gt;</w:instrText>
      </w:r>
      <w:r w:rsidR="0093275E" w:rsidRPr="004C688C">
        <w:fldChar w:fldCharType="separate"/>
      </w:r>
      <w:r w:rsidR="001D06DF" w:rsidRPr="004C688C">
        <w:rPr>
          <w:noProof/>
        </w:rPr>
        <w:t>(Etter and Bullen, 2014a)</w:t>
      </w:r>
      <w:r w:rsidR="0093275E" w:rsidRPr="004C688C">
        <w:fldChar w:fldCharType="end"/>
      </w:r>
      <w:r w:rsidR="00A4780B" w:rsidRPr="004C688C">
        <w:t>. ECs are p</w:t>
      </w:r>
      <w:r w:rsidR="00FF6282" w:rsidRPr="004C688C">
        <w:t xml:space="preserve">opular not just </w:t>
      </w:r>
      <w:r w:rsidR="002E2E55" w:rsidRPr="004C688C">
        <w:t xml:space="preserve">amongst </w:t>
      </w:r>
      <w:r w:rsidR="00FB5244" w:rsidRPr="004C688C">
        <w:t>regular cigarette smokers</w:t>
      </w:r>
      <w:r w:rsidR="00A4780B" w:rsidRPr="004C688C">
        <w:t xml:space="preserve"> </w:t>
      </w:r>
      <w:r w:rsidR="00FF6282" w:rsidRPr="004C688C">
        <w:t xml:space="preserve">but </w:t>
      </w:r>
      <w:r w:rsidR="00A4780B" w:rsidRPr="004C688C">
        <w:t>also amongst ex-smokers and adolescents who have never smoked before</w:t>
      </w:r>
      <w:r w:rsidR="005B0BBD" w:rsidRPr="004C688C">
        <w:t xml:space="preserve"> </w:t>
      </w:r>
      <w:r w:rsidR="005B0BBD" w:rsidRPr="004C688C">
        <w:fldChar w:fldCharType="begin">
          <w:fldData xml:space="preserve">PEVuZE5vdGU+PENpdGU+PEF1dGhvcj5IdWFuZzwvQXV0aG9yPjxZZWFyPjIwMTY8L1llYXI+PFJl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==
</w:fldData>
        </w:fldChar>
      </w:r>
      <w:r w:rsidR="0061474A" w:rsidRPr="004C688C">
        <w:instrText xml:space="preserve"> ADDIN EN.CITE </w:instrText>
      </w:r>
      <w:r w:rsidR="0061474A" w:rsidRPr="004C688C">
        <w:fldChar w:fldCharType="begin">
          <w:fldData xml:space="preserve">PEVuZE5vdGU+PENpdGU+PEF1dGhvcj5IdWFuZzwvQXV0aG9yPjxZZWFyPjIwMTY8L1llYXI+PFJl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==
</w:fldData>
        </w:fldChar>
      </w:r>
      <w:r w:rsidR="0061474A" w:rsidRPr="004C688C">
        <w:instrText xml:space="preserve"> ADDIN EN.CITE.DATA </w:instrText>
      </w:r>
      <w:r w:rsidR="0061474A" w:rsidRPr="004C688C">
        <w:fldChar w:fldCharType="end"/>
      </w:r>
      <w:r w:rsidR="005B0BBD" w:rsidRPr="004C688C">
        <w:fldChar w:fldCharType="separate"/>
      </w:r>
      <w:r w:rsidR="0061474A" w:rsidRPr="004C688C">
        <w:rPr>
          <w:noProof/>
        </w:rPr>
        <w:t>(Huang et al., 2016, McMillen et al., 2015)</w:t>
      </w:r>
      <w:r w:rsidR="005B0BBD" w:rsidRPr="004C688C">
        <w:fldChar w:fldCharType="end"/>
      </w:r>
      <w:r w:rsidR="00A4780B" w:rsidRPr="004C688C">
        <w:t xml:space="preserve">. </w:t>
      </w:r>
      <w:r w:rsidR="006A7218" w:rsidRPr="004C688C">
        <w:t xml:space="preserve">According to a </w:t>
      </w:r>
      <w:r w:rsidR="00A4780B" w:rsidRPr="004C688C">
        <w:t>2017</w:t>
      </w:r>
      <w:r w:rsidR="006A7218" w:rsidRPr="004C688C">
        <w:t xml:space="preserve"> survey</w:t>
      </w:r>
      <w:r w:rsidR="00A4780B" w:rsidRPr="004C688C">
        <w:t xml:space="preserve">, there are </w:t>
      </w:r>
      <w:r w:rsidR="002B0B80" w:rsidRPr="004C688C">
        <w:t xml:space="preserve">approximately </w:t>
      </w:r>
      <w:r w:rsidR="00564961" w:rsidRPr="004C688C">
        <w:t xml:space="preserve">2.9 million EC users </w:t>
      </w:r>
      <w:r w:rsidR="000F18AF" w:rsidRPr="004C688C">
        <w:t xml:space="preserve">in the UK, </w:t>
      </w:r>
      <w:r w:rsidR="00A4780B" w:rsidRPr="004C688C">
        <w:t>amongst whom an estimated 1.5 million are ex-smokers</w:t>
      </w:r>
      <w:r w:rsidR="00D039F6" w:rsidRPr="004C688C">
        <w:t xml:space="preserve"> </w:t>
      </w:r>
      <w:r w:rsidR="00D039F6" w:rsidRPr="004C688C">
        <w:fldChar w:fldCharType="begin"/>
      </w:r>
      <w:r w:rsidR="0061474A" w:rsidRPr="004C688C">
        <w:instrText xml:space="preserve"> ADDIN EN.CITE &lt;EndNote&gt;&lt;Cite&gt;&lt;Author&gt;ASH&lt;/Author&gt;&lt;Year&gt;2017&lt;/Year&gt;&lt;RecNum&gt;1073&lt;/RecNum&gt;&lt;DisplayText&gt;(ASH, 2017)&lt;/DisplayText&gt;&lt;record&gt;&lt;rec-number&gt;1073&lt;/rec-number&gt;&lt;foreign-keys&gt;&lt;key app="EN" db-id="9dwd5trwt990vmedetnxefa6wzpwta5sd9sv" timestamp="1511288814"&gt;1073&lt;/key&gt;&lt;/foreign-keys&gt;&lt;ref-type name="Report"&gt;27&lt;/ref-type&gt;&lt;contributors&gt;&lt;authors&gt;&lt;author&gt;ASH&lt;/author&gt;&lt;/authors&gt;&lt;tertiary-authors&gt;&lt;author&gt;action on smoking and health&lt;/author&gt;&lt;/tertiary-authors&gt;&lt;/contributors&gt;&lt;titles&gt;&lt;title&gt;ASH Factsheet: Use of electronic cigarettes (vapourisers) among adults in Great Britain&lt;/title&gt;&lt;/titles&gt;&lt;dates&gt;&lt;year&gt;2017&lt;/year&gt;&lt;pub-dates&gt;&lt;date&gt;May 2017&lt;/date&gt;&lt;/pub-dates&gt;&lt;/dates&gt;&lt;urls&gt;&lt;related-urls&gt;&lt;url&gt;http://ash.org.uk/information-and-resources/fact-sheets/use-of-e-cigarettes-among-adults-in-great-britain-2017/&lt;/url&gt;&lt;/related-urls&gt;&lt;/urls&gt;&lt;access-date&gt;14/08/2015&lt;/access-date&gt;&lt;/record&gt;&lt;/Cite&gt;&lt;/EndNote&gt;</w:instrText>
      </w:r>
      <w:r w:rsidR="00D039F6" w:rsidRPr="004C688C">
        <w:fldChar w:fldCharType="separate"/>
      </w:r>
      <w:r w:rsidR="0061474A" w:rsidRPr="004C688C">
        <w:rPr>
          <w:noProof/>
        </w:rPr>
        <w:t>(ASH, 2017)</w:t>
      </w:r>
      <w:r w:rsidR="00D039F6" w:rsidRPr="004C688C">
        <w:fldChar w:fldCharType="end"/>
      </w:r>
      <w:r w:rsidR="00A4780B" w:rsidRPr="004C688C">
        <w:t xml:space="preserve">. </w:t>
      </w:r>
      <w:r w:rsidR="00FF6282" w:rsidRPr="004C688C">
        <w:t>One chief factor for this</w:t>
      </w:r>
      <w:r w:rsidR="00D03629" w:rsidRPr="004C688C">
        <w:t xml:space="preserve"> incr</w:t>
      </w:r>
      <w:r w:rsidR="006A7218" w:rsidRPr="004C688C">
        <w:t xml:space="preserve">eased popularity </w:t>
      </w:r>
      <w:r w:rsidR="002B0B80" w:rsidRPr="004C688C">
        <w:t xml:space="preserve">of ECs </w:t>
      </w:r>
      <w:r w:rsidRPr="004C688C">
        <w:t xml:space="preserve">is </w:t>
      </w:r>
      <w:r w:rsidR="006A7218" w:rsidRPr="004C688C">
        <w:t>aggressive marketing</w:t>
      </w:r>
      <w:r w:rsidR="002B0B80" w:rsidRPr="004C688C">
        <w:t>, which</w:t>
      </w:r>
      <w:r w:rsidR="006A7218" w:rsidRPr="004C688C">
        <w:t xml:space="preserve"> promot</w:t>
      </w:r>
      <w:r w:rsidR="002B0B80" w:rsidRPr="004C688C">
        <w:t>es</w:t>
      </w:r>
      <w:r w:rsidR="006A7218" w:rsidRPr="004C688C">
        <w:t xml:space="preserve"> ECs as </w:t>
      </w:r>
      <w:r w:rsidR="00D03629" w:rsidRPr="004C688C">
        <w:t xml:space="preserve">less-harmful </w:t>
      </w:r>
      <w:r w:rsidR="006A7218" w:rsidRPr="004C688C">
        <w:t>alternatives to tobacco</w:t>
      </w:r>
      <w:r w:rsidR="00D03629" w:rsidRPr="004C688C">
        <w:t xml:space="preserve"> </w:t>
      </w:r>
      <w:r w:rsidR="00BD0CAE" w:rsidRPr="004C688C">
        <w:t>cigarettes</w:t>
      </w:r>
      <w:r w:rsidR="0093275E" w:rsidRPr="004C688C">
        <w:t xml:space="preserve"> </w:t>
      </w:r>
      <w:r w:rsidR="0093275E" w:rsidRPr="004C688C">
        <w:fldChar w:fldCharType="begin">
          <w:fldData xml:space="preserve">PEVuZE5vdGU+PENpdGU+PEF1dGhvcj5QZXBwZXI8L0F1dGhvcj48WWVhcj4yMDE0PC9ZZWFyPjxS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</w:fldData>
        </w:fldChar>
      </w:r>
      <w:r w:rsidR="0061474A" w:rsidRPr="004C688C">
        <w:instrText xml:space="preserve"> ADDIN EN.CITE </w:instrText>
      </w:r>
      <w:r w:rsidR="0061474A" w:rsidRPr="004C688C">
        <w:fldChar w:fldCharType="begin">
          <w:fldData xml:space="preserve">PEVuZE5vdGU+PENpdGU+PEF1dGhvcj5QZXBwZXI8L0F1dGhvcj48WWVhcj4yMDE0PC9ZZWFyPjxS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</w:fldData>
        </w:fldChar>
      </w:r>
      <w:r w:rsidR="0061474A" w:rsidRPr="004C688C">
        <w:instrText xml:space="preserve"> ADDIN EN.CITE.DATA </w:instrText>
      </w:r>
      <w:r w:rsidR="0061474A" w:rsidRPr="004C688C">
        <w:fldChar w:fldCharType="end"/>
      </w:r>
      <w:r w:rsidR="0093275E" w:rsidRPr="004C688C">
        <w:fldChar w:fldCharType="separate"/>
      </w:r>
      <w:r w:rsidR="0061474A" w:rsidRPr="004C688C">
        <w:rPr>
          <w:noProof/>
        </w:rPr>
        <w:t>(Pepper et al., 2014)</w:t>
      </w:r>
      <w:r w:rsidR="0093275E" w:rsidRPr="004C688C">
        <w:fldChar w:fldCharType="end"/>
      </w:r>
      <w:r w:rsidR="00D03629" w:rsidRPr="004C688C">
        <w:t>.</w:t>
      </w:r>
      <w:r w:rsidR="006A7218" w:rsidRPr="004C688C">
        <w:t xml:space="preserve"> However, limited scientific data </w:t>
      </w:r>
      <w:r w:rsidR="002B0B80" w:rsidRPr="004C688C">
        <w:t>are</w:t>
      </w:r>
      <w:r w:rsidR="006A7218" w:rsidRPr="004C688C">
        <w:t xml:space="preserve"> currently available to substantiate the</w:t>
      </w:r>
      <w:r w:rsidR="002B0B80" w:rsidRPr="004C688C">
        <w:t xml:space="preserve"> </w:t>
      </w:r>
      <w:r w:rsidR="00FF6282" w:rsidRPr="004C688C">
        <w:t>claims of EC safety</w:t>
      </w:r>
      <w:r w:rsidR="009A72B3" w:rsidRPr="004C688C">
        <w:t xml:space="preserve"> and their efficacy in acting as smoking cessation tools. </w:t>
      </w:r>
    </w:p>
    <w:p w14:paraId="43C3640F" w14:textId="32F57291" w:rsidR="00466941" w:rsidRPr="004C688C" w:rsidRDefault="008575A1" w:rsidP="003609DA">
      <w:pPr>
        <w:spacing w:line="480" w:lineRule="auto"/>
      </w:pPr>
      <w:r w:rsidRPr="004C688C">
        <w:t xml:space="preserve">Although ECs </w:t>
      </w:r>
      <w:r w:rsidR="00345B46" w:rsidRPr="004C688C">
        <w:t>may not be as</w:t>
      </w:r>
      <w:r w:rsidRPr="004C688C">
        <w:t xml:space="preserve"> </w:t>
      </w:r>
      <w:r w:rsidR="00774FB6" w:rsidRPr="004C688C">
        <w:t>harmful</w:t>
      </w:r>
      <w:r w:rsidRPr="004C688C">
        <w:t xml:space="preserve"> as tobacco cigarettes</w:t>
      </w:r>
      <w:r w:rsidR="003834D4" w:rsidRPr="004C688C">
        <w:t xml:space="preserve"> </w:t>
      </w:r>
      <w:r w:rsidR="003834D4" w:rsidRPr="004C688C">
        <w:fldChar w:fldCharType="begin"/>
      </w:r>
      <w:r w:rsidR="003834D4" w:rsidRPr="004C688C">
        <w:instrText xml:space="preserve"> ADDIN EN.CITE &lt;EndNote&gt;&lt;Cite&gt;&lt;Author&gt;Public Health England&lt;/Author&gt;&lt;Year&gt;2015&lt;/Year&gt;&lt;RecNum&gt;1010&lt;/RecNum&gt;&lt;DisplayText&gt;(Public Health England, 2015)&lt;/DisplayText&gt;&lt;record&gt;&lt;rec-number&gt;1010&lt;/rec-number&gt;&lt;foreign-keys&gt;&lt;key app="EN" db-id="ewwedwe0aavd9pezpxpxwxfjaaatw5xf09sx" timestamp="1513175137"&gt;1010&lt;/key&gt;&lt;/foreign-keys&gt;&lt;ref-type name="Report"&gt;27&lt;/ref-type&gt;&lt;contributors&gt;&lt;authors&gt;&lt;author&gt;Public Health England,&lt;/author&gt;&lt;/authors&gt;&lt;/contributors&gt;&lt;titles&gt;&lt;title&gt;E-cigarettes: an evidence update. A report commissioned by Public Health England&lt;/title&gt;&lt;/titles&gt;&lt;dates&gt;&lt;year&gt;2015&lt;/year&gt;&lt;/dates&gt;&lt;urls&gt;&lt;/urls&gt;&lt;/record&gt;&lt;/Cite&gt;&lt;/EndNote&gt;</w:instrText>
      </w:r>
      <w:r w:rsidR="003834D4" w:rsidRPr="004C688C">
        <w:fldChar w:fldCharType="separate"/>
      </w:r>
      <w:r w:rsidR="003834D4" w:rsidRPr="004C688C">
        <w:rPr>
          <w:noProof/>
        </w:rPr>
        <w:t>(Public Health England, 2015)</w:t>
      </w:r>
      <w:r w:rsidR="003834D4" w:rsidRPr="004C688C">
        <w:fldChar w:fldCharType="end"/>
      </w:r>
      <w:r w:rsidRPr="004C688C">
        <w:t>, s</w:t>
      </w:r>
      <w:r w:rsidR="002B0B80" w:rsidRPr="004C688C">
        <w:t xml:space="preserve">everal </w:t>
      </w:r>
      <w:r w:rsidR="006A7218" w:rsidRPr="004C688C">
        <w:t>recent stu</w:t>
      </w:r>
      <w:r w:rsidRPr="004C688C">
        <w:t>dies have raised concerns about the possible</w:t>
      </w:r>
      <w:r w:rsidR="006A7218" w:rsidRPr="004C688C">
        <w:t xml:space="preserve"> </w:t>
      </w:r>
      <w:r w:rsidR="00FF6282" w:rsidRPr="004C688C">
        <w:t>detrimental</w:t>
      </w:r>
      <w:r w:rsidR="006A7218" w:rsidRPr="004C688C">
        <w:t xml:space="preserve"> </w:t>
      </w:r>
      <w:r w:rsidR="002E2E55" w:rsidRPr="004C688C">
        <w:t>physiological</w:t>
      </w:r>
      <w:r w:rsidR="006A7218" w:rsidRPr="004C688C">
        <w:t xml:space="preserve"> effects of ECs</w:t>
      </w:r>
      <w:r w:rsidR="00BD0CAE" w:rsidRPr="004C688C">
        <w:t>.</w:t>
      </w:r>
      <w:r w:rsidR="009A72B3" w:rsidRPr="004C688C">
        <w:t xml:space="preserve"> </w:t>
      </w:r>
      <w:r w:rsidR="006A7218" w:rsidRPr="004C688C">
        <w:t xml:space="preserve">EC aerosols have been shown to produce harmful </w:t>
      </w:r>
      <w:r w:rsidR="00A256D1" w:rsidRPr="004C688C">
        <w:t>chem</w:t>
      </w:r>
      <w:r w:rsidR="00DF418C" w:rsidRPr="004C688C">
        <w:t>i</w:t>
      </w:r>
      <w:r w:rsidR="00A256D1" w:rsidRPr="004C688C">
        <w:t>cals</w:t>
      </w:r>
      <w:r w:rsidR="006A7218" w:rsidRPr="004C688C">
        <w:t xml:space="preserve"> </w:t>
      </w:r>
      <w:r w:rsidR="002B0B80" w:rsidRPr="004C688C">
        <w:t xml:space="preserve">such as </w:t>
      </w:r>
      <w:r w:rsidR="006A7218" w:rsidRPr="004C688C">
        <w:t xml:space="preserve">formaldehyde, acetaldehyde and acrolein which are </w:t>
      </w:r>
      <w:r w:rsidR="002B0B80" w:rsidRPr="004C688C">
        <w:t>known</w:t>
      </w:r>
      <w:r w:rsidR="006A7218" w:rsidRPr="004C688C">
        <w:t xml:space="preserve"> cardiovascular toxins </w:t>
      </w:r>
      <w:r w:rsidR="006A7218" w:rsidRPr="004C688C">
        <w:fldChar w:fldCharType="begin">
          <w:fldData xml:space="preserve">PEVuZE5vdGU+PENpdGU+PEF1dGhvcj5PZ3Vud2FsZTwvQXV0aG9yPjxZZWFyPjIwMTc8L1llYXI+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</w:fldData>
        </w:fldChar>
      </w:r>
      <w:r w:rsidR="0061474A" w:rsidRPr="004C688C">
        <w:instrText xml:space="preserve"> ADDIN EN.CITE </w:instrText>
      </w:r>
      <w:r w:rsidR="0061474A" w:rsidRPr="004C688C">
        <w:fldChar w:fldCharType="begin">
          <w:fldData xml:space="preserve">PEVuZE5vdGU+PENpdGU+PEF1dGhvcj5PZ3Vud2FsZTwvQXV0aG9yPjxZZWFyPjIwMTc8L1llYXI+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</w:fldData>
        </w:fldChar>
      </w:r>
      <w:r w:rsidR="0061474A" w:rsidRPr="004C688C">
        <w:instrText xml:space="preserve"> ADDIN EN.CITE.DATA </w:instrText>
      </w:r>
      <w:r w:rsidR="0061474A" w:rsidRPr="004C688C">
        <w:fldChar w:fldCharType="end"/>
      </w:r>
      <w:r w:rsidR="006A7218" w:rsidRPr="004C688C">
        <w:fldChar w:fldCharType="separate"/>
      </w:r>
      <w:r w:rsidR="0061474A" w:rsidRPr="004C688C">
        <w:rPr>
          <w:noProof/>
        </w:rPr>
        <w:t>(Ogunwale et al., 2017, Hutzler et al., 2014, Salamanca et al., 2017)</w:t>
      </w:r>
      <w:r w:rsidR="006A7218" w:rsidRPr="004C688C">
        <w:fldChar w:fldCharType="end"/>
      </w:r>
      <w:r w:rsidR="006A7218" w:rsidRPr="004C688C">
        <w:t xml:space="preserve">. </w:t>
      </w:r>
      <w:r w:rsidR="00CF4AE3" w:rsidRPr="004C688C">
        <w:t>S</w:t>
      </w:r>
      <w:r w:rsidR="006A7218" w:rsidRPr="004C688C">
        <w:t xml:space="preserve">tudies have also shown EC aerosols to contain </w:t>
      </w:r>
      <w:r w:rsidR="000973DE" w:rsidRPr="004C688C">
        <w:t>carcinogenic</w:t>
      </w:r>
      <w:r w:rsidR="00CF4AE3" w:rsidRPr="004C688C">
        <w:t xml:space="preserve"> </w:t>
      </w:r>
      <w:r w:rsidR="006A7218" w:rsidRPr="004C688C">
        <w:t>tobacco specific nitrosamines</w:t>
      </w:r>
      <w:r w:rsidR="000973DE" w:rsidRPr="004C688C">
        <w:t xml:space="preserve">, </w:t>
      </w:r>
      <w:r w:rsidR="000973DE" w:rsidRPr="004C688C">
        <w:rPr>
          <w:rFonts w:cs="Arial"/>
        </w:rPr>
        <w:t>volatile organic compounds</w:t>
      </w:r>
      <w:r w:rsidR="006A7218" w:rsidRPr="004C688C">
        <w:t xml:space="preserve"> </w:t>
      </w:r>
      <w:r w:rsidR="006A7218" w:rsidRPr="004C688C">
        <w:fldChar w:fldCharType="begin">
          <w:fldData xml:space="preserve">PEVuZE5vdGU+PENpdGU+PEF1dGhvcj5Hb25pZXdpY3o8L0F1dGhvcj48WWVhcj4yMDE0PC9ZZWFy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</w:fldData>
        </w:fldChar>
      </w:r>
      <w:r w:rsidR="0061474A" w:rsidRPr="004C688C">
        <w:instrText xml:space="preserve"> ADDIN EN.CITE </w:instrText>
      </w:r>
      <w:r w:rsidR="0061474A" w:rsidRPr="004C688C">
        <w:fldChar w:fldCharType="begin">
          <w:fldData xml:space="preserve">PEVuZE5vdGU+PENpdGU+PEF1dGhvcj5Hb25pZXdpY3o8L0F1dGhvcj48WWVhcj4yMDE0PC9ZZWFy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</w:fldData>
        </w:fldChar>
      </w:r>
      <w:r w:rsidR="0061474A" w:rsidRPr="004C688C">
        <w:instrText xml:space="preserve"> ADDIN EN.CITE.DATA </w:instrText>
      </w:r>
      <w:r w:rsidR="0061474A" w:rsidRPr="004C688C">
        <w:fldChar w:fldCharType="end"/>
      </w:r>
      <w:r w:rsidR="006A7218" w:rsidRPr="004C688C">
        <w:fldChar w:fldCharType="separate"/>
      </w:r>
      <w:r w:rsidR="0061474A" w:rsidRPr="004C688C">
        <w:rPr>
          <w:noProof/>
        </w:rPr>
        <w:t>(Goniewicz et al., 2014)</w:t>
      </w:r>
      <w:r w:rsidR="006A7218" w:rsidRPr="004C688C">
        <w:fldChar w:fldCharType="end"/>
      </w:r>
      <w:r w:rsidR="00CF4AE3" w:rsidRPr="004C688C">
        <w:t xml:space="preserve"> and </w:t>
      </w:r>
      <w:r w:rsidR="006A7218" w:rsidRPr="004C688C">
        <w:t>metal nanoparticles</w:t>
      </w:r>
      <w:r w:rsidR="00774FB6" w:rsidRPr="004C688C">
        <w:t xml:space="preserve"> </w:t>
      </w:r>
      <w:r w:rsidR="00CF4AE3" w:rsidRPr="004C688C">
        <w:fldChar w:fldCharType="begin"/>
      </w:r>
      <w:r w:rsidR="0061474A" w:rsidRPr="004C688C">
        <w:instrText xml:space="preserve"> ADDIN EN.CITE &lt;EndNote&gt;&lt;Cite&gt;&lt;Author&gt;Williams&lt;/Author&gt;&lt;Year&gt;2013&lt;/Year&gt;&lt;RecNum&gt;936&lt;/RecNum&gt;&lt;DisplayText&gt;(Williams et al., 2013)&lt;/DisplayText&gt;&lt;record&gt;&lt;rec-number&gt;936&lt;/rec-number&gt;&lt;foreign-keys&gt;&lt;key app="EN" db-id="ewwedwe0aavd9pezpxpxwxfjaaatw5xf09sx" timestamp="1506809905"&gt;936&lt;/key&gt;&lt;/foreign-keys&gt;&lt;ref-type name="Journal Article"&gt;17&lt;/ref-type&gt;&lt;contributors&gt;&lt;authors&gt;&lt;author&gt;Williams, M.&lt;/author&gt;&lt;author&gt;Villarreal, A.&lt;/author&gt;&lt;author&gt;Bozhilov, K.&lt;/author&gt;&lt;author&gt;Lin, S.&lt;/author&gt;&lt;author&gt;Talbot, P.&lt;/author&gt;&lt;/authors&gt;&lt;/contributors&gt;&lt;auth-address&gt;Department of Cell Biology and Neuroscience, University of California Riverside, Riverside, California, United States of America.&lt;/auth-address&gt;&lt;titles&gt;&lt;title&gt;Metal and silicate particles including nanoparticles are present in electronic cigarette cartomizer fluid and aerosol&lt;/title&gt;&lt;secondary-title&gt;PLoS One&lt;/secondary-title&gt;&lt;/titles&gt;&lt;periodical&gt;&lt;full-title&gt;PLoS One&lt;/full-title&gt;&lt;abbr-1&gt;PloS one&lt;/abbr-1&gt;&lt;/periodical&gt;&lt;pages&gt;e57987&lt;/pages&gt;&lt;volume&gt;8&lt;/volume&gt;&lt;number&gt;3&lt;/number&gt;&lt;keywords&gt;&lt;keyword&gt;Aerosols&lt;/keyword&gt;&lt;keyword&gt;Cells, Cultured&lt;/keyword&gt;&lt;keyword&gt;Fibroblasts/drug effects&lt;/keyword&gt;&lt;keyword&gt;Hot Temperature&lt;/keyword&gt;&lt;keyword&gt;Humans&lt;/keyword&gt;&lt;keyword&gt;Lung/cytology/drug effects&lt;/keyword&gt;&lt;keyword&gt;Metal Nanoparticles/adverse effects/analysis/ultrastructure&lt;/keyword&gt;&lt;keyword&gt;Nanoparticles/adverse effects/*analysis/ultrastructure&lt;/keyword&gt;&lt;keyword&gt;Nicotine/*administration &amp;amp; dosage&lt;/keyword&gt;&lt;keyword&gt;Particle Size&lt;/keyword&gt;&lt;keyword&gt;Silicates/adverse effects/analysis&lt;/keyword&gt;&lt;keyword&gt;Tobacco Products&lt;/keyword&gt;&lt;keyword&gt;Tobacco Use Cessation Products/*adverse effects&lt;/keyword&gt;&lt;/keywords&gt;&lt;dates&gt;&lt;year&gt;2013&lt;/year&gt;&lt;/dates&gt;&lt;isbn&gt;1932-6203 (Electronic)&amp;#xD;1932-6203 (Linking)&lt;/isbn&gt;&lt;accession-num&gt;23526962&lt;/accession-num&gt;&lt;urls&gt;&lt;related-urls&gt;&lt;url&gt;https://www.ncbi.nlm.nih.gov/pubmed/23526962&lt;/url&gt;&lt;/related-urls&gt;&lt;/urls&gt;&lt;custom2&gt;PMC3603976&lt;/custom2&gt;&lt;electronic-resource-num&gt;10.1371/journal.pone.0057987&lt;/electronic-resource-num&gt;&lt;/record&gt;&lt;/Cite&gt;&lt;/EndNote&gt;</w:instrText>
      </w:r>
      <w:r w:rsidR="00CF4AE3" w:rsidRPr="004C688C">
        <w:fldChar w:fldCharType="separate"/>
      </w:r>
      <w:r w:rsidR="0061474A" w:rsidRPr="004C688C">
        <w:rPr>
          <w:noProof/>
        </w:rPr>
        <w:t>(Williams et al., 2013)</w:t>
      </w:r>
      <w:r w:rsidR="00CF4AE3" w:rsidRPr="004C688C">
        <w:fldChar w:fldCharType="end"/>
      </w:r>
      <w:r w:rsidR="00774FB6" w:rsidRPr="004C688C">
        <w:t xml:space="preserve"> which can have </w:t>
      </w:r>
      <w:r w:rsidR="000973DE" w:rsidRPr="004C688C">
        <w:t xml:space="preserve">severe </w:t>
      </w:r>
      <w:r w:rsidR="00774FB6" w:rsidRPr="004C688C">
        <w:t>adverse effects on the respiratory tract</w:t>
      </w:r>
      <w:r w:rsidRPr="004C688C">
        <w:t xml:space="preserve">. </w:t>
      </w:r>
      <w:r w:rsidR="008919C1" w:rsidRPr="004C688C">
        <w:t>R</w:t>
      </w:r>
      <w:r w:rsidR="00486B71" w:rsidRPr="004C688C">
        <w:t xml:space="preserve">ecent </w:t>
      </w:r>
      <w:r w:rsidR="004821A4" w:rsidRPr="004C688C">
        <w:t>studies</w:t>
      </w:r>
      <w:r w:rsidR="00486B71" w:rsidRPr="004C688C">
        <w:t xml:space="preserve"> have </w:t>
      </w:r>
      <w:r w:rsidR="000973DE" w:rsidRPr="004C688C">
        <w:t xml:space="preserve">also </w:t>
      </w:r>
      <w:r w:rsidR="00525F5D" w:rsidRPr="004C688C">
        <w:t>identified</w:t>
      </w:r>
      <w:r w:rsidR="00466941" w:rsidRPr="004C688C">
        <w:t xml:space="preserve"> </w:t>
      </w:r>
      <w:r w:rsidR="004821A4" w:rsidRPr="004C688C">
        <w:t xml:space="preserve">the </w:t>
      </w:r>
      <w:r w:rsidR="00466941" w:rsidRPr="004C688C">
        <w:t>toxic effect</w:t>
      </w:r>
      <w:r w:rsidR="00525F5D" w:rsidRPr="004C688C">
        <w:t>s</w:t>
      </w:r>
      <w:r w:rsidR="000973DE" w:rsidRPr="004C688C">
        <w:t xml:space="preserve"> of</w:t>
      </w:r>
      <w:r w:rsidR="00525F5D" w:rsidRPr="004C688C">
        <w:t xml:space="preserve"> </w:t>
      </w:r>
      <w:r w:rsidR="000973DE" w:rsidRPr="004C688C">
        <w:t>flavouring additives added to</w:t>
      </w:r>
      <w:r w:rsidR="00250559" w:rsidRPr="004C688C">
        <w:t xml:space="preserve"> </w:t>
      </w:r>
      <w:r w:rsidR="000973DE" w:rsidRPr="004C688C">
        <w:t xml:space="preserve">EC liquid </w:t>
      </w:r>
      <w:r w:rsidR="0093275E" w:rsidRPr="004C688C">
        <w:fldChar w:fldCharType="begin">
          <w:fldData xml:space="preserve">PEVuZE5vdGU+PENpdGU+PEF1dGhvcj5MZWlnaDwvQXV0aG9yPjxZZWFyPjIwMTY8L1llYXI+PFJl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</w:fldData>
        </w:fldChar>
      </w:r>
      <w:r w:rsidR="0061474A" w:rsidRPr="004C688C">
        <w:instrText xml:space="preserve"> ADDIN EN.CITE </w:instrText>
      </w:r>
      <w:r w:rsidR="0061474A" w:rsidRPr="004C688C">
        <w:fldChar w:fldCharType="begin">
          <w:fldData xml:space="preserve">PEVuZE5vdGU+PENpdGU+PEF1dGhvcj5MZWlnaDwvQXV0aG9yPjxZZWFyPjIwMTY8L1llYXI+PFJl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</w:fldData>
        </w:fldChar>
      </w:r>
      <w:r w:rsidR="0061474A" w:rsidRPr="004C688C">
        <w:instrText xml:space="preserve"> ADDIN EN.CITE.DATA </w:instrText>
      </w:r>
      <w:r w:rsidR="0061474A" w:rsidRPr="004C688C">
        <w:fldChar w:fldCharType="end"/>
      </w:r>
      <w:r w:rsidR="0093275E" w:rsidRPr="004C688C">
        <w:fldChar w:fldCharType="separate"/>
      </w:r>
      <w:r w:rsidR="0061474A" w:rsidRPr="004C688C">
        <w:rPr>
          <w:noProof/>
        </w:rPr>
        <w:t>(Leigh et al., 2016, Clapp et al., 2017, Kosmider et al., 2016)</w:t>
      </w:r>
      <w:r w:rsidR="0093275E" w:rsidRPr="004C688C">
        <w:fldChar w:fldCharType="end"/>
      </w:r>
      <w:r w:rsidR="00466941" w:rsidRPr="004C688C">
        <w:t xml:space="preserve">. </w:t>
      </w:r>
      <w:r w:rsidR="000C2242" w:rsidRPr="004C688C">
        <w:t>Previous a</w:t>
      </w:r>
      <w:r w:rsidR="000973DE" w:rsidRPr="004C688C">
        <w:t xml:space="preserve">nimal studies </w:t>
      </w:r>
      <w:r w:rsidR="000C2242" w:rsidRPr="004C688C">
        <w:t xml:space="preserve">employing murine models </w:t>
      </w:r>
      <w:r w:rsidR="000973DE" w:rsidRPr="004C688C">
        <w:t xml:space="preserve">have </w:t>
      </w:r>
      <w:r w:rsidR="000C2242" w:rsidRPr="004C688C">
        <w:t xml:space="preserve">shown that ECs can lead to diminished lung growth </w:t>
      </w:r>
      <w:r w:rsidR="000C2242" w:rsidRPr="004C688C">
        <w:fldChar w:fldCharType="begin">
          <w:fldData xml:space="preserve">PEVuZE5vdGU+PENpdGU+PEF1dGhvcj5NY0dyYXRoLU1vcnJvdzwvQXV0aG9yPjxZZWFyPjIwMTU8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</w:fldData>
        </w:fldChar>
      </w:r>
      <w:r w:rsidR="000C2242" w:rsidRPr="004C688C">
        <w:instrText xml:space="preserve"> ADDIN EN.CITE </w:instrText>
      </w:r>
      <w:r w:rsidR="000C2242" w:rsidRPr="004C688C">
        <w:fldChar w:fldCharType="begin">
          <w:fldData xml:space="preserve">PEVuZE5vdGU+PENpdGU+PEF1dGhvcj5NY0dyYXRoLU1vcnJvdzwvQXV0aG9yPjxZZWFyPjIwMTU8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</w:fldData>
        </w:fldChar>
      </w:r>
      <w:r w:rsidR="000C2242" w:rsidRPr="004C688C">
        <w:instrText xml:space="preserve"> ADDIN EN.CITE.DATA </w:instrText>
      </w:r>
      <w:r w:rsidR="000C2242" w:rsidRPr="004C688C">
        <w:fldChar w:fldCharType="end"/>
      </w:r>
      <w:r w:rsidR="000C2242" w:rsidRPr="004C688C">
        <w:fldChar w:fldCharType="separate"/>
      </w:r>
      <w:r w:rsidR="000C2242" w:rsidRPr="004C688C">
        <w:rPr>
          <w:noProof/>
        </w:rPr>
        <w:t>(McGrath-Morrow et al., 2015)</w:t>
      </w:r>
      <w:r w:rsidR="000C2242" w:rsidRPr="004C688C">
        <w:fldChar w:fldCharType="end"/>
      </w:r>
      <w:r w:rsidR="000C2242" w:rsidRPr="004C688C">
        <w:t xml:space="preserve">, impaired bacterial clearance ability </w:t>
      </w:r>
      <w:r w:rsidR="000C2242" w:rsidRPr="004C688C">
        <w:fldChar w:fldCharType="begin">
          <w:fldData xml:space="preserve">PEVuZE5vdGU+PENpdGU+PEF1dGhvcj5TdXNzYW48L0F1dGhvcj48WWVhcj4yMDE1PC9ZZWFyPjxS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E2ODYxPC9wYWdlcz48dm9sdW1l
PjEwPC92b2x1bWU+PG51bWJlcj4yPC9udW1iZXI+PGRhdGVzPjx5ZWFyPjIwMTU8L3llYXI+PC9k
YXRlcz48aXNibj4xOTMyLTYyMDMgKEVsZWN0cm9uaWMpJiN4RDsxOTMyLTYyMDMgKExpbmtpbmcp
PC9pc2JuPjxhY2Nlc3Npb24tbnVtPjI1NjUxMDgzPC9hY2Nlc3Npb24tbnVtPjx1cmxzPjxyZWxh
dGVkLXVybHM+PHVybD5odHRwOi8vd3d3Lm5jYmkubmxtLm5paC5nb3YvcHVibWVkLzI1NjUxMDgz
PC91cmw+PC9yZWxhdGVkLXVybHM+PC91cmxzPjxjdXN0b20yPjQzMTcxNzY8L2N1c3RvbTI+PGVs
ZWN0cm9uaWMtcmVzb3VyY2UtbnVtPjEwLjEzNzEvam91cm5hbC5wb25lLjAxMTY4NjE8L2VsZWN0
cm9uaWMtcmVzb3VyY2UtbnVtPjwvcmVjb3JkPjwvQ2l0ZT48L0VuZE5vdGU+
</w:fldData>
        </w:fldChar>
      </w:r>
      <w:r w:rsidR="000C2242" w:rsidRPr="004C688C">
        <w:instrText xml:space="preserve"> ADDIN EN.CITE </w:instrText>
      </w:r>
      <w:r w:rsidR="000C2242" w:rsidRPr="004C688C">
        <w:fldChar w:fldCharType="begin">
          <w:fldData xml:space="preserve">PEVuZE5vdGU+PENpdGU+PEF1dGhvcj5TdXNzYW48L0F1dGhvcj48WWVhcj4yMDE1PC9ZZWFyPjxS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E2ODYxPC9wYWdlcz48dm9sdW1l
PjEwPC92b2x1bWU+PG51bWJlcj4yPC9udW1iZXI+PGRhdGVzPjx5ZWFyPjIwMTU8L3llYXI+PC9k
YXRlcz48aXNibj4xOTMyLTYyMDMgKEVsZWN0cm9uaWMpJiN4RDsxOTMyLTYyMDMgKExpbmtpbmcp
PC9pc2JuPjxhY2Nlc3Npb24tbnVtPjI1NjUxMDgzPC9hY2Nlc3Npb24tbnVtPjx1cmxzPjxyZWxh
dGVkLXVybHM+PHVybD5odHRwOi8vd3d3Lm5jYmkubmxtLm5paC5nb3YvcHVibWVkLzI1NjUxMDgz
PC91cmw+PC9yZWxhdGVkLXVybHM+PC91cmxzPjxjdXN0b20yPjQzMTcxNzY8L2N1c3RvbTI+PGVs
ZWN0cm9uaWMtcmVzb3VyY2UtbnVtPjEwLjEzNzEvam91cm5hbC5wb25lLjAxMTY4NjE8L2VsZWN0
cm9uaWMtcmVzb3VyY2UtbnVtPjwvcmVjb3JkPjwvQ2l0ZT48L0VuZE5vdGU+
</w:fldData>
        </w:fldChar>
      </w:r>
      <w:r w:rsidR="000C2242" w:rsidRPr="004C688C">
        <w:instrText xml:space="preserve"> ADDIN EN.CITE.DATA </w:instrText>
      </w:r>
      <w:r w:rsidR="000C2242" w:rsidRPr="004C688C">
        <w:fldChar w:fldCharType="end"/>
      </w:r>
      <w:r w:rsidR="000C2242" w:rsidRPr="004C688C">
        <w:fldChar w:fldCharType="separate"/>
      </w:r>
      <w:r w:rsidR="000C2242" w:rsidRPr="004C688C">
        <w:rPr>
          <w:noProof/>
        </w:rPr>
        <w:t>(Sussan et al., 2015)</w:t>
      </w:r>
      <w:r w:rsidR="000C2242" w:rsidRPr="004C688C">
        <w:fldChar w:fldCharType="end"/>
      </w:r>
      <w:r w:rsidR="000C2242" w:rsidRPr="004C688C">
        <w:t xml:space="preserve">, aggravated asthma symptoms </w:t>
      </w:r>
      <w:r w:rsidR="000C2242" w:rsidRPr="004C688C">
        <w:fldChar w:fldCharType="begin"/>
      </w:r>
      <w:r w:rsidR="000C2242" w:rsidRPr="004C688C">
        <w:instrText xml:space="preserve"> ADDIN EN.CITE &lt;EndNote&gt;&lt;Cite&gt;&lt;Author&gt;Lim&lt;/Author&gt;&lt;Year&gt;2014&lt;/Year&gt;&lt;RecNum&gt;963&lt;/RecNum&gt;&lt;DisplayText&gt;(Lim and Kim, 2014)&lt;/DisplayText&gt;&lt;record&gt;&lt;rec-number&gt;963&lt;/rec-number&gt;&lt;foreign-keys&gt;&lt;key app="EN" db-id="ewwedwe0aavd9pezpxpxwxfjaaatw5xf09sx" timestamp="1507907337"&gt;963&lt;/key&gt;&lt;/foreign-keys&gt;&lt;ref-type name="Journal Article"&gt;17&lt;/ref-type&gt;&lt;contributors&gt;&lt;authors&gt;&lt;author&gt;Lim, H. B.&lt;/author&gt;&lt;author&gt;Kim, S. H.&lt;/author&gt;&lt;/authors&gt;&lt;/contributors&gt;&lt;auth-address&gt;Department of Industrial Crop Science and Technology, Chungbuk National University, Cheongju, Chungbuk, Korea.&amp;#xD;Institute of Traditional Medicine and Bioscience, Daejeon University, Daejeon, Korea.&lt;/auth-address&gt;&lt;titles&gt;&lt;title&gt;Inhallation of e-Cigarette Cartridge Solution Aggravates Allergen-induced Airway Inflammation and Hyper-responsiveness in Mice&lt;/title&gt;&lt;secondary-title&gt;Toxicol Res&lt;/secondary-title&gt;&lt;/titles&gt;&lt;periodical&gt;&lt;full-title&gt;Toxicol Res&lt;/full-title&gt;&lt;/periodical&gt;&lt;pages&gt;13-8&lt;/pages&gt;&lt;volume&gt;30&lt;/volume&gt;&lt;number&gt;1&lt;/number&gt;&lt;keywords&gt;&lt;keyword&gt;Airway hyperresponsiveness&lt;/keyword&gt;&lt;keyword&gt;Airway inflammation&lt;/keyword&gt;&lt;keyword&gt;Cytokine&lt;/keyword&gt;&lt;keyword&gt;Electronic cigarettes&lt;/keyword&gt;&lt;keyword&gt;Eosinophils&lt;/keyword&gt;&lt;keyword&gt;IgE&lt;/keyword&gt;&lt;/keywords&gt;&lt;dates&gt;&lt;year&gt;2014&lt;/year&gt;&lt;pub-dates&gt;&lt;date&gt;Mar&lt;/date&gt;&lt;/pub-dates&gt;&lt;/dates&gt;&lt;isbn&gt;1976-8257 (Print)&amp;#xD;1976-8257 (Linking)&lt;/isbn&gt;&lt;accession-num&gt;24795794&lt;/accession-num&gt;&lt;urls&gt;&lt;related-urls&gt;&lt;url&gt;https://www.ncbi.nlm.nih.gov/pubmed/24795794&lt;/url&gt;&lt;/related-urls&gt;&lt;/urls&gt;&lt;custom2&gt;PMC4007038&lt;/custom2&gt;&lt;electronic-resource-num&gt;10.5487/TR.2014.30.1.013&lt;/electronic-resource-num&gt;&lt;/record&gt;&lt;/Cite&gt;&lt;/EndNote&gt;</w:instrText>
      </w:r>
      <w:r w:rsidR="000C2242" w:rsidRPr="004C688C">
        <w:fldChar w:fldCharType="separate"/>
      </w:r>
      <w:r w:rsidR="000C2242" w:rsidRPr="004C688C">
        <w:rPr>
          <w:noProof/>
        </w:rPr>
        <w:t>(Lim and Kim, 2014)</w:t>
      </w:r>
      <w:r w:rsidR="000C2242" w:rsidRPr="004C688C">
        <w:fldChar w:fldCharType="end"/>
      </w:r>
      <w:r w:rsidR="000C2242" w:rsidRPr="004C688C">
        <w:t xml:space="preserve">, increased risk of human lung, bladder cancer and heart disease </w:t>
      </w:r>
      <w:r w:rsidR="000C2242" w:rsidRPr="004C688C">
        <w:fldChar w:fldCharType="begin"/>
      </w:r>
      <w:r w:rsidR="000C2242" w:rsidRPr="004C688C">
        <w:instrText xml:space="preserve"> ADDIN EN.CITE &lt;EndNote&gt;&lt;Cite&gt;&lt;Author&gt;Lee&lt;/Author&gt;&lt;Year&gt;2018&lt;/Year&gt;&lt;RecNum&gt;1200&lt;/RecNum&gt;&lt;DisplayText&gt;(Lee et al., 2018)&lt;/DisplayText&gt;&lt;record&gt;&lt;rec-number&gt;1200&lt;/rec-number&gt;&lt;foreign-keys&gt;&lt;key app="EN" db-id="ewwedwe0aavd9pezpxpxwxfjaaatw5xf09sx" timestamp="1517333330"&gt;1200&lt;/key&gt;&lt;/foreign-keys&gt;&lt;ref-type name="Journal Article"&gt;17&lt;/ref-type&gt;&lt;contributors&gt;&lt;authors&gt;&lt;author&gt;Lee, Hyun-Wook&lt;/author&gt;&lt;author&gt;Park, Sung-Hyun&lt;/author&gt;&lt;author&gt;Weng, Mao-wen&lt;/author&gt;&lt;author&gt;Wang, Hsiang-Tsui&lt;/author&gt;&lt;author&gt;Huang, William C.&lt;/author&gt;&lt;author&gt;Lepor, Herbert&lt;/author&gt;&lt;author&gt;Wu, Xue-Ru&lt;/author&gt;&lt;author&gt;Chen, Lung-Chi&lt;/author&gt;&lt;author&gt;Tang, Moon-shong&lt;/author&gt;&lt;/authors&gt;&lt;/contributors&gt;&lt;titles&gt;&lt;title&gt;E-cigarette smoke damages DNA and reduces repair activity in mouse lung, heart, and bladder as well as in human lung and bladder cells&lt;/title&gt;&lt;secondary-title&gt;Proceedings of the National Academy of Sciences&lt;/secondary-title&gt;&lt;/titles&gt;&lt;periodical&gt;&lt;full-title&gt;Proceedings of the National Academy of Sciences&lt;/full-title&gt;&lt;/periodical&gt;&lt;dates&gt;&lt;year&gt;2018&lt;/year&gt;&lt;/dates&gt;&lt;work-type&gt;10.1073/pnas.1718185115&lt;/work-type&gt;&lt;urls&gt;&lt;related-urls&gt;&lt;url&gt;http://www.pnas.org/content/early/2018/01/25/1718185115.abstract&lt;/url&gt;&lt;/related-urls&gt;&lt;/urls&gt;&lt;/record&gt;&lt;/Cite&gt;&lt;/EndNote&gt;</w:instrText>
      </w:r>
      <w:r w:rsidR="000C2242" w:rsidRPr="004C688C">
        <w:fldChar w:fldCharType="separate"/>
      </w:r>
      <w:r w:rsidR="000C2242" w:rsidRPr="004C688C">
        <w:rPr>
          <w:noProof/>
        </w:rPr>
        <w:t>(Lee et al., 2018)</w:t>
      </w:r>
      <w:r w:rsidR="000C2242" w:rsidRPr="004C688C">
        <w:fldChar w:fldCharType="end"/>
      </w:r>
      <w:r w:rsidR="000C2242" w:rsidRPr="004C688C">
        <w:t xml:space="preserve">. While human studies investigating the chronic effects of ECs are still lacking, </w:t>
      </w:r>
      <w:r w:rsidR="009109CE" w:rsidRPr="004C688C">
        <w:t xml:space="preserve">some acute EC studies </w:t>
      </w:r>
      <w:r w:rsidR="000973DE" w:rsidRPr="004C688C">
        <w:t>have reported on increased aortic stiffness</w:t>
      </w:r>
      <w:r w:rsidR="009109CE" w:rsidRPr="004C688C">
        <w:t xml:space="preserve"> </w:t>
      </w:r>
      <w:r w:rsidR="009109CE" w:rsidRPr="004C688C">
        <w:fldChar w:fldCharType="begin"/>
      </w:r>
      <w:r w:rsidR="009109CE" w:rsidRPr="004C688C">
        <w:instrText xml:space="preserve"> ADDIN EN.CITE &lt;EndNote&gt;&lt;Cite&gt;&lt;Author&gt;Vlachopoulos&lt;/Author&gt;&lt;Year&gt;2016&lt;/Year&gt;&lt;RecNum&gt;1382&lt;/RecNum&gt;&lt;DisplayText&gt;(Vlachopoulos et al., 2016)&lt;/DisplayText&gt;&lt;record&gt;&lt;rec-number&gt;1382&lt;/rec-number&gt;&lt;foreign-keys&gt;&lt;key app="EN" db-id="ewwedwe0aavd9pezpxpxwxfjaaatw5xf09sx" timestamp="1518048435"&gt;1382&lt;/key&gt;&lt;/foreign-keys&gt;&lt;ref-type name="Journal Article"&gt;17&lt;/ref-type&gt;&lt;contributors&gt;&lt;authors&gt;&lt;author&gt;Vlachopoulos, C.&lt;/author&gt;&lt;author&gt;Ioakeimidis, N.&lt;/author&gt;&lt;author&gt;Abdelrasoul, M.&lt;/author&gt;&lt;author&gt;Terentes-Printzios, D.&lt;/author&gt;&lt;author&gt;Georgakopoulos, C.&lt;/author&gt;&lt;author&gt;Pietri, P.&lt;/author&gt;&lt;author&gt;Stefanadis, C.&lt;/author&gt;&lt;author&gt;Tousoulis, D.&lt;/author&gt;&lt;/authors&gt;&lt;/contributors&gt;&lt;titles&gt;&lt;title&gt;Electronic Cigarette Smoking Increases Aortic Stiffness and Blood Pressure in Young Smokers&lt;/title&gt;&lt;secondary-title&gt;J Am Coll Cardiol&lt;/secondary-title&gt;&lt;/titles&gt;&lt;periodical&gt;&lt;full-title&gt;Journal of the American College of Cardiology&lt;/full-title&gt;&lt;abbr-1&gt;J Am Coll Cardiol&lt;/abbr-1&gt;&lt;/periodical&gt;&lt;pages&gt;2802-2803&lt;/pages&gt;&lt;volume&gt;67&lt;/volume&gt;&lt;number&gt;23&lt;/number&gt;&lt;dates&gt;&lt;year&gt;2016&lt;/year&gt;&lt;pub-dates&gt;&lt;date&gt;Jun 14&lt;/date&gt;&lt;/pub-dates&gt;&lt;/dates&gt;&lt;isbn&gt;1558-3597 (Electronic)&amp;#xD;0735-1097 (Linking)&lt;/isbn&gt;&lt;accession-num&gt;27282901&lt;/accession-num&gt;&lt;urls&gt;&lt;related-urls&gt;&lt;url&gt;https://www.ncbi.nlm.nih.gov/pubmed/27282901&lt;/url&gt;&lt;/related-urls&gt;&lt;/urls&gt;&lt;electronic-resource-num&gt;10.1016/j.jacc.2016.03.569&lt;/electronic-resource-num&gt;&lt;/record&gt;&lt;/Cite&gt;&lt;/EndNote&gt;</w:instrText>
      </w:r>
      <w:r w:rsidR="009109CE" w:rsidRPr="004C688C">
        <w:fldChar w:fldCharType="separate"/>
      </w:r>
      <w:r w:rsidR="009109CE" w:rsidRPr="004C688C">
        <w:rPr>
          <w:noProof/>
        </w:rPr>
        <w:t>(Vlachopoulos et al., 2016)</w:t>
      </w:r>
      <w:r w:rsidR="009109CE" w:rsidRPr="004C688C">
        <w:fldChar w:fldCharType="end"/>
      </w:r>
      <w:r w:rsidR="009109CE" w:rsidRPr="004C688C">
        <w:t xml:space="preserve">, elevated oxidative stress proteins and mucin production </w:t>
      </w:r>
      <w:r w:rsidR="009109CE" w:rsidRPr="004C688C">
        <w:fldChar w:fldCharType="begin">
          <w:fldData xml:space="preserve">PEVuZE5vdGU+PENpdGU+PEF1dGhvcj5SZWlkZWw8L0F1dGhvcj48WWVhcj4yMDE3PC9ZZWFyPjxS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</w:fldData>
        </w:fldChar>
      </w:r>
      <w:r w:rsidR="009109CE" w:rsidRPr="004C688C">
        <w:instrText xml:space="preserve"> ADDIN EN.CITE </w:instrText>
      </w:r>
      <w:r w:rsidR="009109CE" w:rsidRPr="004C688C">
        <w:fldChar w:fldCharType="begin">
          <w:fldData xml:space="preserve">PEVuZE5vdGU+PENpdGU+PEF1dGhvcj5SZWlkZWw8L0F1dGhvcj48WWVhcj4yMDE3PC9ZZWFyPjxS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</w:fldData>
        </w:fldChar>
      </w:r>
      <w:r w:rsidR="009109CE" w:rsidRPr="004C688C">
        <w:instrText xml:space="preserve"> ADDIN EN.CITE.DATA </w:instrText>
      </w:r>
      <w:r w:rsidR="009109CE" w:rsidRPr="004C688C">
        <w:fldChar w:fldCharType="end"/>
      </w:r>
      <w:r w:rsidR="009109CE" w:rsidRPr="004C688C">
        <w:fldChar w:fldCharType="separate"/>
      </w:r>
      <w:r w:rsidR="009109CE" w:rsidRPr="004C688C">
        <w:rPr>
          <w:noProof/>
        </w:rPr>
        <w:t>(Reidel et al., 2017)</w:t>
      </w:r>
      <w:r w:rsidR="009109CE" w:rsidRPr="004C688C">
        <w:fldChar w:fldCharType="end"/>
      </w:r>
      <w:r w:rsidR="009109CE" w:rsidRPr="004C688C">
        <w:t xml:space="preserve">, increased total airway resistance </w:t>
      </w:r>
      <w:r w:rsidR="009109CE" w:rsidRPr="004C688C">
        <w:fldChar w:fldCharType="begin"/>
      </w:r>
      <w:r w:rsidR="009109CE" w:rsidRPr="004C688C">
        <w:instrText xml:space="preserve"> ADDIN EN.CITE &lt;EndNote&gt;&lt;Cite&gt;&lt;Author&gt;Vardavas&lt;/Author&gt;&lt;Year&gt;2012&lt;/Year&gt;&lt;RecNum&gt;489&lt;/RecNum&gt;&lt;DisplayText&gt;(Vardavas et al., 2012)&lt;/DisplayText&gt;&lt;record&gt;&lt;rec-number&gt;489&lt;/rec-number&gt;&lt;foreign-keys&gt;&lt;key app="EN" db-id="ewwedwe0aavd9pezpxpxwxfjaaatw5xf09sx" timestamp="1426630660"&gt;489&lt;/key&gt;&lt;/foreign-keys&gt;&lt;ref-type name="Journal Article"&gt;17&lt;/ref-type&gt;&lt;contributors&gt;&lt;authors&gt;&lt;author&gt;Vardavas, C. I.&lt;/author&gt;&lt;author&gt;Anagnostopoulos, N.&lt;/author&gt;&lt;author&gt;Kougias, M.&lt;/author&gt;&lt;author&gt;Evangelopoulou, V.&lt;/author&gt;&lt;author&gt;Connolly, G. N.&lt;/author&gt;&lt;author&gt;Behrakis, P. K.&lt;/author&gt;&lt;/authors&gt;&lt;/contributors&gt;&lt;auth-address&gt;Center for Global Tobacco Control, Harvard School of Public Health, 677 Huntington Ave, Landmark, 3rd Floor E, Boston, MA 02115, USA. vardavas@hsph.harvard.edu&lt;/auth-address&gt;&lt;titles&gt;&lt;title&gt;Short-term pulmonary effects of using an electronic cigarette: impact on respiratory flow resistance, impedance, and exhaled nitric oxide&lt;/title&gt;&lt;secondary-title&gt;Chest&lt;/secondary-title&gt;&lt;alt-title&gt;Chest&lt;/alt-title&gt;&lt;/titles&gt;&lt;periodical&gt;&lt;full-title&gt;Chest&lt;/full-title&gt;&lt;abbr-1&gt;Chest&lt;/abbr-1&gt;&lt;/periodical&gt;&lt;alt-periodical&gt;&lt;full-title&gt;Chest&lt;/full-title&gt;&lt;abbr-1&gt;Chest&lt;/abbr-1&gt;&lt;/alt-periodical&gt;&lt;pages&gt;1400-6&lt;/pages&gt;&lt;volume&gt;141&lt;/volume&gt;&lt;number&gt;6&lt;/number&gt;&lt;keywords&gt;&lt;keyword&gt;Adult&lt;/keyword&gt;&lt;keyword&gt;Airway Resistance&lt;/keyword&gt;&lt;keyword&gt;Female&lt;/keyword&gt;&lt;keyword&gt;Humans&lt;/keyword&gt;&lt;keyword&gt;Male&lt;/keyword&gt;&lt;keyword&gt;Middle Aged&lt;/keyword&gt;&lt;keyword&gt;Nitric Oxide/*analysis&lt;/keyword&gt;&lt;keyword&gt;Regression Analysis&lt;/keyword&gt;&lt;keyword&gt;Respiratory Function Tests&lt;/keyword&gt;&lt;keyword&gt;Smoking/*adverse effects&lt;/keyword&gt;&lt;keyword&gt;Statistics, Nonparametric&lt;/keyword&gt;&lt;keyword&gt;Tobacco Use Cessation Products/*adverse effects&lt;/keyword&gt;&lt;/keywords&gt;&lt;dates&gt;&lt;year&gt;2012&lt;/year&gt;&lt;pub-dates&gt;&lt;date&gt;Jun&lt;/date&gt;&lt;/pub-dates&gt;&lt;/dates&gt;&lt;isbn&gt;1931-3543 (Electronic)&amp;#xD;0012-3692 (Linking)&lt;/isbn&gt;&lt;accession-num&gt;22194587&lt;/accession-num&gt;&lt;urls&gt;&lt;related-urls&gt;&lt;url&gt;http://www.ncbi.nlm.nih.gov/pubmed/22194587&lt;/url&gt;&lt;/related-urls&gt;&lt;/urls&gt;&lt;electronic-resource-num&gt;10.1378/chest.11-2443&lt;/electronic-resource-num&gt;&lt;/record&gt;&lt;/Cite&gt;&lt;/EndNote&gt;</w:instrText>
      </w:r>
      <w:r w:rsidR="009109CE" w:rsidRPr="004C688C">
        <w:fldChar w:fldCharType="separate"/>
      </w:r>
      <w:r w:rsidR="009109CE" w:rsidRPr="004C688C">
        <w:rPr>
          <w:noProof/>
        </w:rPr>
        <w:t>(Vardavas et al., 2012)</w:t>
      </w:r>
      <w:r w:rsidR="009109CE" w:rsidRPr="004C688C">
        <w:fldChar w:fldCharType="end"/>
      </w:r>
      <w:r w:rsidR="009109CE" w:rsidRPr="004C688C">
        <w:t xml:space="preserve"> at levels comparable to that of cigarette smoke induced effects</w:t>
      </w:r>
      <w:r w:rsidR="000973DE" w:rsidRPr="004C688C">
        <w:t xml:space="preserve">. </w:t>
      </w:r>
    </w:p>
    <w:p w14:paraId="7BCC2ADE" w14:textId="2BAA6085" w:rsidR="00113B4A" w:rsidRPr="004C688C" w:rsidRDefault="00113B4A" w:rsidP="003609DA">
      <w:pPr>
        <w:spacing w:line="480" w:lineRule="auto"/>
      </w:pPr>
      <w:r w:rsidRPr="004C688C">
        <w:lastRenderedPageBreak/>
        <w:t>Unlike tobacco cigarettes</w:t>
      </w:r>
      <w:r w:rsidR="00B97472" w:rsidRPr="004C688C">
        <w:t xml:space="preserve"> which have</w:t>
      </w:r>
      <w:r w:rsidR="00250559" w:rsidRPr="004C688C">
        <w:t xml:space="preserve"> widely-accepted</w:t>
      </w:r>
      <w:r w:rsidRPr="004C688C">
        <w:t xml:space="preserve"> </w:t>
      </w:r>
      <w:r w:rsidR="00B97472" w:rsidRPr="004C688C">
        <w:t>standard</w:t>
      </w:r>
      <w:r w:rsidR="004C1900" w:rsidRPr="004C688C">
        <w:t>s</w:t>
      </w:r>
      <w:r w:rsidR="00B97472" w:rsidRPr="004C688C">
        <w:t xml:space="preserve"> like </w:t>
      </w:r>
      <w:r w:rsidRPr="004C688C">
        <w:t xml:space="preserve">ISO 3308:2012 </w:t>
      </w:r>
      <w:r w:rsidR="003834D4" w:rsidRPr="004C688C">
        <w:fldChar w:fldCharType="begin"/>
      </w:r>
      <w:r w:rsidR="00E52E01" w:rsidRPr="004C688C">
        <w:instrText xml:space="preserve"> ADDIN EN.CITE &lt;EndNote&gt;&lt;Cite&gt;&lt;Author&gt;ISO 3308&lt;/Author&gt;&lt;Year&gt;2012&lt;/Year&gt;&lt;RecNum&gt;738&lt;/RecNum&gt;&lt;DisplayText&gt;(ISO 3308, 2012)&lt;/DisplayText&gt;&lt;record&gt;&lt;rec-number&gt;738&lt;/rec-number&gt;&lt;foreign-keys&gt;&lt;key app="EN" db-id="ewwedwe0aavd9pezpxpxwxfjaaatw5xf09sx" timestamp="1427230924"&gt;738&lt;/key&gt;&lt;/foreign-keys&gt;&lt;ref-type name="Standard"&gt;58&lt;/ref-type&gt;&lt;contributors&gt;&lt;authors&gt;&lt;author&gt;ISO 3308,&lt;/author&gt;&lt;/authors&gt;&lt;/contributors&gt;&lt;titles&gt;&lt;title&gt;International Organization for Standardization. Routine analytical cigarette-smoking machine - Definitions and standard conditions&lt;/title&gt;&lt;/titles&gt;&lt;dates&gt;&lt;year&gt;2012&lt;/year&gt;&lt;/dates&gt;&lt;urls&gt;&lt;related-urls&gt;&lt;url&gt;http://www.iso.org/iso/iso_catalogue/catalogue_tc/catalogue_detail.htm?csnumber=60404&lt;/url&gt;&lt;/related-urls&gt;&lt;/urls&gt;&lt;/record&gt;&lt;/Cite&gt;&lt;/EndNote&gt;</w:instrText>
      </w:r>
      <w:r w:rsidR="003834D4" w:rsidRPr="004C688C">
        <w:fldChar w:fldCharType="separate"/>
      </w:r>
      <w:r w:rsidR="003834D4" w:rsidRPr="004C688C">
        <w:rPr>
          <w:noProof/>
        </w:rPr>
        <w:t>(ISO 3308, 2012)</w:t>
      </w:r>
      <w:r w:rsidR="003834D4" w:rsidRPr="004C688C">
        <w:fldChar w:fldCharType="end"/>
      </w:r>
      <w:r w:rsidR="00B97472" w:rsidRPr="004C688C">
        <w:t xml:space="preserve"> or Health Canadian Intense regime </w:t>
      </w:r>
      <w:r w:rsidR="00B97472" w:rsidRPr="004C688C">
        <w:fldChar w:fldCharType="begin"/>
      </w:r>
      <w:r w:rsidR="00E52E01" w:rsidRPr="004C688C">
        <w:instrText xml:space="preserve"> ADDIN EN.CITE &lt;EndNote&gt;&lt;Cite&gt;&lt;Author&gt;ISO/TR 19478&lt;/Author&gt;&lt;Year&gt;2015&lt;/Year&gt;&lt;RecNum&gt;844&lt;/RecNum&gt;&lt;DisplayText&gt;(ISO/TR 19478, 2015)&lt;/DisplayText&gt;&lt;record&gt;&lt;rec-number&gt;844&lt;/rec-number&gt;&lt;foreign-keys&gt;&lt;key app="EN" db-id="ewwedwe0aavd9pezpxpxwxfjaaatw5xf09sx" timestamp="1493147272"&gt;844&lt;/key&gt;&lt;/foreign-keys&gt;&lt;ref-type name="Standard"&gt;58&lt;/ref-type&gt;&lt;contributors&gt;&lt;authors&gt;&lt;author&gt;ISO/TR 19478, &lt;/author&gt;&lt;/authors&gt;&lt;/contributors&gt;&lt;titles&gt;&lt;title&gt;International Organization for Standardization. ISO and Health Canada intense smoking parameters — Part 2: Examination of factors contributing to variability in the routine measurement of TPM, water and NFDPM smoke yields of cigarettes&lt;/title&gt;&lt;/titles&gt;&lt;dates&gt;&lt;year&gt;2015&lt;/year&gt;&lt;/dates&gt;&lt;urls&gt;&lt;related-urls&gt;&lt;url&gt;https://www.iso.org/obp/ui/#iso:std:iso:tr:19478:-2:ed-1:v1:en&lt;/url&gt;&lt;/related-urls&gt;&lt;/urls&gt;&lt;/record&gt;&lt;/Cite&gt;&lt;/EndNote&gt;</w:instrText>
      </w:r>
      <w:r w:rsidR="00B97472" w:rsidRPr="004C688C">
        <w:fldChar w:fldCharType="separate"/>
      </w:r>
      <w:r w:rsidR="00B97472" w:rsidRPr="004C688C">
        <w:rPr>
          <w:noProof/>
        </w:rPr>
        <w:t>(ISO/TR 19478, 2015)</w:t>
      </w:r>
      <w:r w:rsidR="00B97472" w:rsidRPr="004C688C">
        <w:fldChar w:fldCharType="end"/>
      </w:r>
      <w:r w:rsidRPr="004C688C">
        <w:t xml:space="preserve">, </w:t>
      </w:r>
      <w:r w:rsidR="00E61CE8" w:rsidRPr="004C688C">
        <w:t xml:space="preserve">there are currently no standardised testing methods for toxicological evaluation of ECs. </w:t>
      </w:r>
      <w:r w:rsidR="00486B71" w:rsidRPr="004C688C">
        <w:t>Issues with current EC testing methodologies include variability in both</w:t>
      </w:r>
      <w:r w:rsidR="004C1900" w:rsidRPr="004C688C">
        <w:t>,</w:t>
      </w:r>
      <w:r w:rsidR="00486B71" w:rsidRPr="004C688C">
        <w:t xml:space="preserve"> the ‘vaping regime’ employed and the cell model and delivery system used. </w:t>
      </w:r>
      <w:r w:rsidRPr="004C688C">
        <w:t>As a result</w:t>
      </w:r>
      <w:r w:rsidR="00250559" w:rsidRPr="004C688C">
        <w:t>,</w:t>
      </w:r>
      <w:r w:rsidRPr="004C688C">
        <w:t xml:space="preserve"> different </w:t>
      </w:r>
      <w:r w:rsidR="00CC1EE7" w:rsidRPr="004C688C">
        <w:t xml:space="preserve">EC </w:t>
      </w:r>
      <w:r w:rsidR="00E61CE8" w:rsidRPr="004C688C">
        <w:t>studies</w:t>
      </w:r>
      <w:r w:rsidR="00CC1EE7" w:rsidRPr="004C688C">
        <w:t xml:space="preserve"> </w:t>
      </w:r>
      <w:r w:rsidRPr="004C688C">
        <w:t xml:space="preserve">employ </w:t>
      </w:r>
      <w:r w:rsidR="00CC1EE7" w:rsidRPr="004C688C">
        <w:t xml:space="preserve">different puff regimes such as Health Canada Intense (HCI) regime </w:t>
      </w:r>
      <w:r w:rsidR="00CC1EE7" w:rsidRPr="004C688C">
        <w:fldChar w:fldCharType="begin">
          <w:fldData xml:space="preserve">PEVuZE5vdGU+PENpdGU+PEF1dGhvcj5NaXNyYTwvQXV0aG9yPjxZZWFyPjIwMTQ8L1llYXI+PFJl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</w:fldData>
        </w:fldChar>
      </w:r>
      <w:r w:rsidR="0061474A" w:rsidRPr="004C688C">
        <w:instrText xml:space="preserve"> ADDIN EN.CITE </w:instrText>
      </w:r>
      <w:r w:rsidR="0061474A" w:rsidRPr="004C688C">
        <w:fldChar w:fldCharType="begin">
          <w:fldData xml:space="preserve">PEVuZE5vdGU+PENpdGU+PEF1dGhvcj5NaXNyYTwvQXV0aG9yPjxZZWFyPjIwMTQ8L1llYXI+PFJl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</w:fldData>
        </w:fldChar>
      </w:r>
      <w:r w:rsidR="0061474A" w:rsidRPr="004C688C">
        <w:instrText xml:space="preserve"> ADDIN EN.CITE.DATA </w:instrText>
      </w:r>
      <w:r w:rsidR="0061474A" w:rsidRPr="004C688C">
        <w:fldChar w:fldCharType="end"/>
      </w:r>
      <w:r w:rsidR="00CC1EE7" w:rsidRPr="004C688C">
        <w:fldChar w:fldCharType="separate"/>
      </w:r>
      <w:r w:rsidR="0061474A" w:rsidRPr="004C688C">
        <w:rPr>
          <w:noProof/>
        </w:rPr>
        <w:t>(Misra et al., 2014)</w:t>
      </w:r>
      <w:r w:rsidR="00CC1EE7" w:rsidRPr="004C688C">
        <w:fldChar w:fldCharType="end"/>
      </w:r>
      <w:r w:rsidR="00CC1EE7" w:rsidRPr="004C688C">
        <w:t xml:space="preserve">, CORESTA regime </w:t>
      </w:r>
      <w:r w:rsidR="00CC1EE7" w:rsidRPr="004C688C">
        <w:fldChar w:fldCharType="begin"/>
      </w:r>
      <w:r w:rsidR="0061474A" w:rsidRPr="004C688C">
        <w:instrText xml:space="preserve"> ADDIN EN.CITE &lt;EndNote&gt;&lt;Cite&gt;&lt;Author&gt;Haswell&lt;/Author&gt;&lt;Year&gt;2017&lt;/Year&gt;&lt;RecNum&gt;990&lt;/RecNum&gt;&lt;DisplayText&gt;(Haswell et al., 2017)&lt;/DisplayText&gt;&lt;record&gt;&lt;rec-number&gt;990&lt;/rec-number&gt;&lt;foreign-keys&gt;&lt;key app="EN" db-id="ewwedwe0aavd9pezpxpxwxfjaaatw5xf09sx" timestamp="1509744342"&gt;990&lt;/key&gt;&lt;/foreign-keys&gt;&lt;ref-type name="Journal Article"&gt;17&lt;/ref-type&gt;&lt;contributors&gt;&lt;authors&gt;&lt;author&gt;Haswell, L. E.&lt;/author&gt;&lt;author&gt;Baxter, A.&lt;/author&gt;&lt;author&gt;Banerjee, A.&lt;/author&gt;&lt;author&gt;Verrastro, I.&lt;/author&gt;&lt;author&gt;Mushonganono, J.&lt;/author&gt;&lt;author&gt;Adamson, J.&lt;/author&gt;&lt;author&gt;Thorne, D.&lt;/author&gt;&lt;author&gt;Gaca, M.&lt;/author&gt;&lt;author&gt;Minet, E.&lt;/author&gt;&lt;/authors&gt;&lt;/contributors&gt;&lt;auth-address&gt;British Amer Tobacco R&amp;amp;D Ctr, Regents Pk Rd, Southampton SO15 8TL, Hants, England&lt;/auth-address&gt;&lt;titles&gt;&lt;title&gt;Reduced biological effect of e-cigarette aerosol compared to cigarette smoke evaluated in vitro using normalized nicotine dose and RNA-seq-based toxicogenomics&lt;/title&gt;&lt;secondary-title&gt;Scientific Reports&lt;/secondary-title&gt;&lt;alt-title&gt;Sci Rep-Uk&lt;/alt-title&gt;&lt;/titles&gt;&lt;periodical&gt;&lt;full-title&gt;Scientific Reports&lt;/full-title&gt;&lt;/periodical&gt;&lt;volume&gt;7&lt;/volume&gt;&lt;keywords&gt;&lt;keyword&gt;bronchial epithelial-cells&lt;/keyword&gt;&lt;keyword&gt;obstructive pulmonary-disease&lt;/keyword&gt;&lt;keyword&gt;risk tobacco product&lt;/keyword&gt;&lt;keyword&gt;lung-cancer&lt;/keyword&gt;&lt;keyword&gt;electronic cigarettes&lt;/keyword&gt;&lt;keyword&gt;airway epithelium&lt;/keyword&gt;&lt;keyword&gt;exposure&lt;/keyword&gt;&lt;keyword&gt;transcriptome&lt;/keyword&gt;&lt;keyword&gt;impact&lt;/keyword&gt;&lt;keyword&gt;model&lt;/keyword&gt;&lt;/keywords&gt;&lt;dates&gt;&lt;year&gt;2017&lt;/year&gt;&lt;pub-dates&gt;&lt;date&gt;Apr 18&lt;/date&gt;&lt;/pub-dates&gt;&lt;/dates&gt;&lt;isbn&gt;2045-2322&lt;/isbn&gt;&lt;accession-num&gt;WOS:000399363000001&lt;/accession-num&gt;&lt;urls&gt;&lt;related-urls&gt;&lt;url&gt;&amp;lt;Go to ISI&amp;gt;://WOS:000399363000001&lt;/url&gt;&lt;/related-urls&gt;&lt;/urls&gt;&lt;electronic-resource-num&gt;ARTN 888&amp;#xD;10.1038/s41598-017-00852-y&lt;/electronic-resource-num&gt;&lt;language&gt;English&lt;/language&gt;&lt;/record&gt;&lt;/Cite&gt;&lt;/EndNote&gt;</w:instrText>
      </w:r>
      <w:r w:rsidR="00CC1EE7" w:rsidRPr="004C688C">
        <w:fldChar w:fldCharType="separate"/>
      </w:r>
      <w:r w:rsidR="0061474A" w:rsidRPr="004C688C">
        <w:rPr>
          <w:noProof/>
        </w:rPr>
        <w:t>(Haswell et al., 2017)</w:t>
      </w:r>
      <w:r w:rsidR="00CC1EE7" w:rsidRPr="004C688C">
        <w:fldChar w:fldCharType="end"/>
      </w:r>
      <w:r w:rsidR="00E61CE8" w:rsidRPr="004C688C">
        <w:t xml:space="preserve"> or</w:t>
      </w:r>
      <w:r w:rsidR="00CC1EE7" w:rsidRPr="004C688C">
        <w:t xml:space="preserve"> customised </w:t>
      </w:r>
      <w:r w:rsidR="00E61CE8" w:rsidRPr="004C688C">
        <w:t xml:space="preserve">puff </w:t>
      </w:r>
      <w:r w:rsidR="00CC1EE7" w:rsidRPr="004C688C">
        <w:t>regime</w:t>
      </w:r>
      <w:r w:rsidR="00E61CE8" w:rsidRPr="004C688C">
        <w:t>s</w:t>
      </w:r>
      <w:r w:rsidR="00CC1EE7" w:rsidRPr="004C688C">
        <w:t xml:space="preserve"> </w:t>
      </w:r>
      <w:r w:rsidR="0093275E" w:rsidRPr="004C688C">
        <w:fldChar w:fldCharType="begin"/>
      </w:r>
      <w:r w:rsidR="0061474A" w:rsidRPr="004C688C">
        <w:instrText xml:space="preserve"> ADDIN EN.CITE &lt;EndNote&gt;&lt;Cite&gt;&lt;Author&gt;Lerner&lt;/Author&gt;&lt;Year&gt;2015&lt;/Year&gt;&lt;RecNum&gt;717&lt;/RecNum&gt;&lt;DisplayText&gt;(Lerner et al., 2015)&lt;/DisplayText&gt;&lt;record&gt;&lt;rec-number&gt;717&lt;/rec-number&gt;&lt;foreign-keys&gt;&lt;key app="EN" db-id="ewwedwe0aavd9pezpxpxwxfjaaatw5xf09sx" timestamp="1427123307"&gt;717&lt;/key&gt;&lt;/foreign-keys&gt;&lt;ref-type name="Journal Article"&gt;17&lt;/ref-type&gt;&lt;contributors&gt;&lt;authors&gt;&lt;author&gt;Lerner, C. A.&lt;/author&gt;&lt;author&gt;Sundar, I. K.&lt;/author&gt;&lt;author&gt;Yao, H.&lt;/author&gt;&lt;author&gt;Gerloff, J.&lt;/author&gt;&lt;author&gt;Ossip, D. J.&lt;/author&gt;&lt;author&gt;McIntosh, S.&lt;/author&gt;&lt;author&gt;Robinson, R.&lt;/author&gt;&lt;author&gt;Rahman, I.&lt;/author&gt;&lt;/authors&gt;&lt;/contributors&gt;&lt;auth-address&gt;Department of Environmental Medicine, University of Rochester Medical Center, Rochester, NY, United States of America.&amp;#xD;Department of Public Health Sciences, University of Rochester Medical Center, Rochester, NY, United States of America.&amp;#xD;Mechanical Engineering Department, Rochester Institute of Technology, Rochester, NY, United States of America.&lt;/auth-address&gt;&lt;titles&gt;&lt;title&gt;Vapors produced by electronic cigarettes and e-juices with flavorings induce toxicity, oxidative stress, and inflammatory response in lung epithelial cells and in mouse lung&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6732&lt;/pages&gt;&lt;volume&gt;10&lt;/volume&gt;&lt;number&gt;2&lt;/number&gt;&lt;dates&gt;&lt;year&gt;2015&lt;/year&gt;&lt;/dates&gt;&lt;isbn&gt;1932-6203 (Electronic)&amp;#xD;1932-6203 (Linking)&lt;/isbn&gt;&lt;accession-num&gt;25658421&lt;/accession-num&gt;&lt;urls&gt;&lt;related-urls&gt;&lt;url&gt;http://www.ncbi.nlm.nih.gov/pubmed/25658421&lt;/url&gt;&lt;/related-urls&gt;&lt;/urls&gt;&lt;custom2&gt;4319729&lt;/custom2&gt;&lt;electronic-resource-num&gt;10.1371/journal.pone.0116732&lt;/electronic-resource-num&gt;&lt;/record&gt;&lt;/Cite&gt;&lt;/EndNote&gt;</w:instrText>
      </w:r>
      <w:r w:rsidR="0093275E" w:rsidRPr="004C688C">
        <w:fldChar w:fldCharType="separate"/>
      </w:r>
      <w:r w:rsidR="0061474A" w:rsidRPr="004C688C">
        <w:rPr>
          <w:noProof/>
        </w:rPr>
        <w:t>(Lerner et al., 2015)</w:t>
      </w:r>
      <w:r w:rsidR="0093275E" w:rsidRPr="004C688C">
        <w:fldChar w:fldCharType="end"/>
      </w:r>
      <w:r w:rsidRPr="004C688C">
        <w:t xml:space="preserve"> to generate and deliver EC aerosols</w:t>
      </w:r>
      <w:r w:rsidR="008919C1" w:rsidRPr="004C688C">
        <w:t xml:space="preserve"> of different concentrations</w:t>
      </w:r>
      <w:r w:rsidRPr="004C688C">
        <w:t xml:space="preserve"> to the cells. </w:t>
      </w:r>
      <w:r w:rsidR="00F0456C" w:rsidRPr="004C688C">
        <w:t xml:space="preserve">This lack of a consistent </w:t>
      </w:r>
      <w:r w:rsidR="00ED6ED8" w:rsidRPr="004C688C">
        <w:t>puff</w:t>
      </w:r>
      <w:r w:rsidR="004C1900" w:rsidRPr="004C688C">
        <w:t>ing</w:t>
      </w:r>
      <w:r w:rsidR="00ED6ED8" w:rsidRPr="004C688C">
        <w:t xml:space="preserve"> regime</w:t>
      </w:r>
      <w:r w:rsidR="00E61CE8" w:rsidRPr="004C688C">
        <w:t xml:space="preserve"> for EC </w:t>
      </w:r>
      <w:r w:rsidR="006E17C3" w:rsidRPr="004C688C">
        <w:t xml:space="preserve">evaluation </w:t>
      </w:r>
      <w:r w:rsidR="00E61CE8" w:rsidRPr="004C688C">
        <w:t xml:space="preserve">renders comparability between studies </w:t>
      </w:r>
      <w:r w:rsidRPr="004C688C">
        <w:t>difficult</w:t>
      </w:r>
      <w:r w:rsidR="00A944AB" w:rsidRPr="004C688C">
        <w:t>.</w:t>
      </w:r>
    </w:p>
    <w:p w14:paraId="165579FE" w14:textId="47E4BBC0" w:rsidR="00576088" w:rsidRPr="004C688C" w:rsidRDefault="00803DD1" w:rsidP="003609DA">
      <w:pPr>
        <w:spacing w:line="480" w:lineRule="auto"/>
      </w:pPr>
      <w:r w:rsidRPr="004C688C">
        <w:t xml:space="preserve">A number of early studies </w:t>
      </w:r>
      <w:r w:rsidR="009B0CDF" w:rsidRPr="004C688C">
        <w:t xml:space="preserve">have </w:t>
      </w:r>
      <w:r w:rsidR="00A81D5F" w:rsidRPr="004C688C">
        <w:t xml:space="preserve">evaluated EC cytotoxicity by </w:t>
      </w:r>
      <w:r w:rsidR="00FD3B15" w:rsidRPr="004C688C">
        <w:t xml:space="preserve">treating </w:t>
      </w:r>
      <w:r w:rsidR="00A81D5F" w:rsidRPr="004C688C">
        <w:t>submerged mono</w:t>
      </w:r>
      <w:r w:rsidR="004821A4" w:rsidRPr="004C688C">
        <w:t>-</w:t>
      </w:r>
      <w:r w:rsidR="00A81D5F" w:rsidRPr="004C688C">
        <w:t xml:space="preserve">cultures </w:t>
      </w:r>
      <w:r w:rsidR="00525F5D" w:rsidRPr="004C688C">
        <w:t xml:space="preserve">of various cell types </w:t>
      </w:r>
      <w:r w:rsidR="003834D4" w:rsidRPr="004C688C">
        <w:t xml:space="preserve">to EC extract </w:t>
      </w:r>
      <w:r w:rsidRPr="004C688C">
        <w:fldChar w:fldCharType="begin">
          <w:fldData xml:space="preserve">PEVuZE5vdGU+PENpdGU+PEF1dGhvcj5GYXJzYWxpbm9zPC9BdXRob3I+PFllYXI+MjAxMzwvWWVh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</w:fldData>
        </w:fldChar>
      </w:r>
      <w:r w:rsidR="00CE0D38" w:rsidRPr="004C688C">
        <w:instrText xml:space="preserve"> ADDIN EN.CITE </w:instrText>
      </w:r>
      <w:r w:rsidR="00CE0D38" w:rsidRPr="004C688C">
        <w:fldChar w:fldCharType="begin">
          <w:fldData xml:space="preserve">PEVuZE5vdGU+PENpdGU+PEF1dGhvcj5GYXJzYWxpbm9zPC9BdXRob3I+PFllYXI+MjAxMzwvWWVh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</w:fldData>
        </w:fldChar>
      </w:r>
      <w:r w:rsidR="00CE0D38" w:rsidRPr="004C688C">
        <w:instrText xml:space="preserve"> ADDIN EN.CITE.DATA </w:instrText>
      </w:r>
      <w:r w:rsidR="00CE0D38" w:rsidRPr="004C688C">
        <w:fldChar w:fldCharType="end"/>
      </w:r>
      <w:r w:rsidRPr="004C688C">
        <w:fldChar w:fldCharType="separate"/>
      </w:r>
      <w:r w:rsidR="00CE0D38" w:rsidRPr="004C688C">
        <w:rPr>
          <w:noProof/>
        </w:rPr>
        <w:t>(Farsalinos et al., 2013a, Bahl et al., 2012, Yu et al., 2016, Leslie et al., 2017)</w:t>
      </w:r>
      <w:r w:rsidRPr="004C688C">
        <w:fldChar w:fldCharType="end"/>
      </w:r>
      <w:r w:rsidR="00A81D5F" w:rsidRPr="004C688C">
        <w:t xml:space="preserve">. Although extract exposure studies provide valuable information on EC cytotoxicity, they do not represent the </w:t>
      </w:r>
      <w:r w:rsidR="00A81D5F" w:rsidRPr="004C688C">
        <w:rPr>
          <w:i/>
        </w:rPr>
        <w:t>in-vivo</w:t>
      </w:r>
      <w:r w:rsidR="00A81D5F" w:rsidRPr="004C688C">
        <w:t xml:space="preserve"> </w:t>
      </w:r>
      <w:r w:rsidR="00525F5D" w:rsidRPr="004C688C">
        <w:t xml:space="preserve">EC exposure </w:t>
      </w:r>
      <w:r w:rsidR="00A81D5F" w:rsidRPr="004C688C">
        <w:t xml:space="preserve">process accurately. </w:t>
      </w:r>
      <w:r w:rsidR="00C75553" w:rsidRPr="004C688C">
        <w:t xml:space="preserve">Recent advancements in </w:t>
      </w:r>
      <w:r w:rsidR="00C75553" w:rsidRPr="004C688C">
        <w:rPr>
          <w:i/>
        </w:rPr>
        <w:t>in-vitro</w:t>
      </w:r>
      <w:r w:rsidR="00C75553" w:rsidRPr="004C688C">
        <w:t xml:space="preserve"> methodologies have</w:t>
      </w:r>
      <w:r w:rsidR="008B5291" w:rsidRPr="004C688C">
        <w:t xml:space="preserve"> </w:t>
      </w:r>
      <w:r w:rsidR="00486B71" w:rsidRPr="004C688C">
        <w:t>made it possible to deliver</w:t>
      </w:r>
      <w:r w:rsidR="00C75553" w:rsidRPr="004C688C">
        <w:t xml:space="preserve"> whole cigarette smoke (WCS) or EC vapour (ECV) directly ov</w:t>
      </w:r>
      <w:r w:rsidR="002972BF" w:rsidRPr="004C688C">
        <w:t>er cells cultured at air-liquid-</w:t>
      </w:r>
      <w:r w:rsidR="00C75553" w:rsidRPr="004C688C">
        <w:t>interface (ALI)</w:t>
      </w:r>
      <w:r w:rsidR="008B5291" w:rsidRPr="004C688C">
        <w:t xml:space="preserve">. </w:t>
      </w:r>
      <w:r w:rsidR="00F5672E" w:rsidRPr="004C688C">
        <w:t>Despite these advancements,</w:t>
      </w:r>
      <w:r w:rsidR="00056AFA" w:rsidRPr="004C688C">
        <w:t xml:space="preserve"> there is a paucity of studies investigating EC aerosol cytotoxicity using physiologically relevant ALI cell culture models. </w:t>
      </w:r>
    </w:p>
    <w:p w14:paraId="3A1C5D49" w14:textId="7C525456" w:rsidR="001D324A" w:rsidRPr="004C688C" w:rsidRDefault="00486B71" w:rsidP="003609DA">
      <w:pPr>
        <w:spacing w:line="480" w:lineRule="auto"/>
      </w:pPr>
      <w:r w:rsidRPr="004C688C">
        <w:t xml:space="preserve">Since ECV is a water soluble aerosol, much of its deposition is expected to happen at the level of conducting zone of the airways which predominantly consist of </w:t>
      </w:r>
      <w:r w:rsidR="00FD3B15" w:rsidRPr="004C688C">
        <w:t>ciliated columnar</w:t>
      </w:r>
      <w:r w:rsidRPr="004C688C">
        <w:t xml:space="preserve"> epithelial cells and mucus producing goblet cells </w:t>
      </w:r>
      <w:r w:rsidRPr="004C688C">
        <w:fldChar w:fldCharType="begin">
          <w:fldData xml:space="preserve">PEVuZE5vdGU+PENpdGU+PEF1dGhvcj5TY2hlZmZsZXI8L0F1dGhvcj48WWVhcj4yMDE1PC9ZZWFy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</w:fldData>
        </w:fldChar>
      </w:r>
      <w:r w:rsidR="0061474A" w:rsidRPr="004C688C">
        <w:instrText xml:space="preserve"> ADDIN EN.CITE </w:instrText>
      </w:r>
      <w:r w:rsidR="0061474A" w:rsidRPr="004C688C">
        <w:fldChar w:fldCharType="begin">
          <w:fldData xml:space="preserve">PEVuZE5vdGU+PENpdGU+PEF1dGhvcj5TY2hlZmZsZXI8L0F1dGhvcj48WWVhcj4yMDE1PC9ZZWFy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</w:fldData>
        </w:fldChar>
      </w:r>
      <w:r w:rsidR="0061474A" w:rsidRPr="004C688C">
        <w:instrText xml:space="preserve"> ADDIN EN.CITE.DATA </w:instrText>
      </w:r>
      <w:r w:rsidR="0061474A" w:rsidRPr="004C688C">
        <w:fldChar w:fldCharType="end"/>
      </w:r>
      <w:r w:rsidRPr="004C688C">
        <w:fldChar w:fldCharType="separate"/>
      </w:r>
      <w:r w:rsidR="0061474A" w:rsidRPr="004C688C">
        <w:rPr>
          <w:noProof/>
        </w:rPr>
        <w:t>(Scheffler et al., 2015a, Zhang et al., 2012)</w:t>
      </w:r>
      <w:r w:rsidRPr="004C688C">
        <w:fldChar w:fldCharType="end"/>
      </w:r>
      <w:r w:rsidRPr="004C688C">
        <w:t xml:space="preserve">. </w:t>
      </w:r>
      <w:r w:rsidR="00250559" w:rsidRPr="004C688C">
        <w:t>In the current study, a</w:t>
      </w:r>
      <w:r w:rsidR="005F4838" w:rsidRPr="004C688C">
        <w:t xml:space="preserve">n </w:t>
      </w:r>
      <w:r w:rsidR="001D324A" w:rsidRPr="004C688C">
        <w:t xml:space="preserve">ALI </w:t>
      </w:r>
      <w:r w:rsidR="00113B4A" w:rsidRPr="004C688C">
        <w:t>co-culture model of human airways consisting of CALU 3 br</w:t>
      </w:r>
      <w:r w:rsidRPr="004C688C">
        <w:t xml:space="preserve">onchial epithelial cells and </w:t>
      </w:r>
      <w:r w:rsidR="00344514" w:rsidRPr="004C688C">
        <w:t xml:space="preserve">MRC-5 </w:t>
      </w:r>
      <w:r w:rsidRPr="004C688C">
        <w:t>human</w:t>
      </w:r>
      <w:r w:rsidR="00113B4A" w:rsidRPr="004C688C">
        <w:t xml:space="preserve"> pulmonary fibroblasts </w:t>
      </w:r>
      <w:r w:rsidR="00344514" w:rsidRPr="004C688C">
        <w:t xml:space="preserve">(HPF) </w:t>
      </w:r>
      <w:r w:rsidR="00113B4A" w:rsidRPr="004C688C">
        <w:t xml:space="preserve">was used to study the effects of ECV. </w:t>
      </w:r>
      <w:r w:rsidR="008919C1" w:rsidRPr="004C688C">
        <w:t xml:space="preserve">Although a number of </w:t>
      </w:r>
      <w:r w:rsidR="00F27927" w:rsidRPr="004C688C">
        <w:t xml:space="preserve">previous </w:t>
      </w:r>
      <w:r w:rsidR="00F27927" w:rsidRPr="004C688C">
        <w:rPr>
          <w:i/>
        </w:rPr>
        <w:t xml:space="preserve">in-vitro </w:t>
      </w:r>
      <w:r w:rsidR="00F27927" w:rsidRPr="004C688C">
        <w:t xml:space="preserve">models of human airway epithelium exist, this is the first study to employ a differentiated </w:t>
      </w:r>
      <w:r w:rsidR="008919C1" w:rsidRPr="004C688C">
        <w:t xml:space="preserve">model of </w:t>
      </w:r>
      <w:r w:rsidR="00F27927" w:rsidRPr="004C688C">
        <w:t xml:space="preserve">bronchial epithelium with </w:t>
      </w:r>
      <w:r w:rsidR="008919C1" w:rsidRPr="004C688C">
        <w:t xml:space="preserve">underlying </w:t>
      </w:r>
      <w:r w:rsidR="00F27927" w:rsidRPr="004C688C">
        <w:t xml:space="preserve">pulmonary fibroblasts to study EC cytotoxicity. </w:t>
      </w:r>
      <w:r w:rsidR="008919C1" w:rsidRPr="004C688C">
        <w:t xml:space="preserve">CALU </w:t>
      </w:r>
      <w:r w:rsidR="00E7608F" w:rsidRPr="004C688C">
        <w:t>3 cells</w:t>
      </w:r>
      <w:r w:rsidR="008919C1" w:rsidRPr="004C688C">
        <w:t xml:space="preserve"> especially</w:t>
      </w:r>
      <w:r w:rsidR="00E7608F" w:rsidRPr="004C688C">
        <w:t xml:space="preserve">, although derived from a tumour site, have been shown to exhibit many </w:t>
      </w:r>
      <w:r w:rsidR="00FD3B15" w:rsidRPr="004C688C">
        <w:t xml:space="preserve">characteristics </w:t>
      </w:r>
      <w:r w:rsidR="008919C1" w:rsidRPr="004C688C">
        <w:t>of</w:t>
      </w:r>
      <w:r w:rsidR="00E7608F" w:rsidRPr="004C688C">
        <w:t xml:space="preserve"> </w:t>
      </w:r>
      <w:r w:rsidR="00E7608F" w:rsidRPr="004C688C">
        <w:rPr>
          <w:i/>
        </w:rPr>
        <w:t>in-vivo</w:t>
      </w:r>
      <w:r w:rsidR="00E7608F" w:rsidRPr="004C688C">
        <w:t xml:space="preserve"> bronchial epithelium such as tight barrier forma</w:t>
      </w:r>
      <w:r w:rsidR="00040E5F" w:rsidRPr="004C688C">
        <w:t>tion, goblet cell production and</w:t>
      </w:r>
      <w:r w:rsidR="00E7608F" w:rsidRPr="004C688C">
        <w:t xml:space="preserve"> apical microvilli and cilia formation </w:t>
      </w:r>
      <w:r w:rsidR="00E7608F" w:rsidRPr="004C688C">
        <w:lastRenderedPageBreak/>
        <w:t xml:space="preserve">when cultured at ALI </w:t>
      </w:r>
      <w:r w:rsidR="00E7608F" w:rsidRPr="004C688C">
        <w:fldChar w:fldCharType="begin">
          <w:fldData xml:space="preserve">PEVuZE5vdGU+PENpdGU+PEF1dGhvcj5Gb3N0ZXI8L0F1dGhvcj48WWVhcj4yMDAwPC9ZZWFyPjxS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</w:fldData>
        </w:fldChar>
      </w:r>
      <w:r w:rsidR="00040E5F" w:rsidRPr="004C688C">
        <w:instrText xml:space="preserve"> ADDIN EN.CITE </w:instrText>
      </w:r>
      <w:r w:rsidR="00040E5F" w:rsidRPr="004C688C">
        <w:fldChar w:fldCharType="begin">
          <w:fldData xml:space="preserve">PEVuZE5vdGU+PENpdGU+PEF1dGhvcj5Gb3N0ZXI8L0F1dGhvcj48WWVhcj4yMDAwPC9ZZWFyPjxS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</w:fldData>
        </w:fldChar>
      </w:r>
      <w:r w:rsidR="00040E5F" w:rsidRPr="004C688C">
        <w:instrText xml:space="preserve"> ADDIN EN.CITE.DATA </w:instrText>
      </w:r>
      <w:r w:rsidR="00040E5F" w:rsidRPr="004C688C">
        <w:fldChar w:fldCharType="end"/>
      </w:r>
      <w:r w:rsidR="00E7608F" w:rsidRPr="004C688C">
        <w:fldChar w:fldCharType="separate"/>
      </w:r>
      <w:r w:rsidR="00040E5F" w:rsidRPr="004C688C">
        <w:rPr>
          <w:noProof/>
        </w:rPr>
        <w:t>(Foster et al., 2000, Grainger et al., 2006, Wan et al., 2000)</w:t>
      </w:r>
      <w:r w:rsidR="00E7608F" w:rsidRPr="004C688C">
        <w:fldChar w:fldCharType="end"/>
      </w:r>
      <w:r w:rsidR="00E7608F" w:rsidRPr="004C688C">
        <w:t xml:space="preserve">. In fact, CALU 3 cells have been shown to develop permeability properties comparable to that of </w:t>
      </w:r>
      <w:r w:rsidR="00E7608F" w:rsidRPr="004C688C">
        <w:rPr>
          <w:i/>
        </w:rPr>
        <w:t>in-vivo</w:t>
      </w:r>
      <w:r w:rsidR="00E7608F" w:rsidRPr="004C688C">
        <w:t xml:space="preserve"> airway epithelium </w:t>
      </w:r>
      <w:r w:rsidR="00E7608F" w:rsidRPr="004C688C">
        <w:fldChar w:fldCharType="begin">
          <w:fldData xml:space="preserve">PEVuZE5vdGU+PENpdGU+PEF1dGhvcj5HcmFpbmdlcjwvQXV0aG9yPjxZZWFyPjIwMDY8L1llYXI+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</w:fldData>
        </w:fldChar>
      </w:r>
      <w:r w:rsidR="00E7608F" w:rsidRPr="004C688C">
        <w:instrText xml:space="preserve"> ADDIN EN.CITE </w:instrText>
      </w:r>
      <w:r w:rsidR="00E7608F" w:rsidRPr="004C688C">
        <w:fldChar w:fldCharType="begin">
          <w:fldData xml:space="preserve">PEVuZE5vdGU+PENpdGU+PEF1dGhvcj5HcmFpbmdlcjwvQXV0aG9yPjxZZWFyPjIwMDY8L1llYXI+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</w:fldData>
        </w:fldChar>
      </w:r>
      <w:r w:rsidR="00E7608F" w:rsidRPr="004C688C">
        <w:instrText xml:space="preserve"> ADDIN EN.CITE.DATA </w:instrText>
      </w:r>
      <w:r w:rsidR="00E7608F" w:rsidRPr="004C688C">
        <w:fldChar w:fldCharType="end"/>
      </w:r>
      <w:r w:rsidR="00E7608F" w:rsidRPr="004C688C">
        <w:fldChar w:fldCharType="separate"/>
      </w:r>
      <w:r w:rsidR="00E7608F" w:rsidRPr="004C688C">
        <w:rPr>
          <w:noProof/>
        </w:rPr>
        <w:t>(Grainger et al., 2006, Mathia et al., 2002)</w:t>
      </w:r>
      <w:r w:rsidR="00E7608F" w:rsidRPr="004C688C">
        <w:fldChar w:fldCharType="end"/>
      </w:r>
      <w:r w:rsidR="00E7608F" w:rsidRPr="004C688C">
        <w:t xml:space="preserve">. </w:t>
      </w:r>
      <w:r w:rsidR="00F27927" w:rsidRPr="004C688C">
        <w:t>S</w:t>
      </w:r>
      <w:r w:rsidR="00FD3B15" w:rsidRPr="004C688C">
        <w:t>ub-epithelial</w:t>
      </w:r>
      <w:r w:rsidR="00677608" w:rsidRPr="004C688C">
        <w:t xml:space="preserve"> </w:t>
      </w:r>
      <w:r w:rsidR="00FD3B15" w:rsidRPr="004C688C">
        <w:t xml:space="preserve">pulmonary </w:t>
      </w:r>
      <w:r w:rsidR="00677608" w:rsidRPr="004C688C">
        <w:t xml:space="preserve">fibroblasts have been shown to play a key role in the epithelial cell differentiation, cilia formation and cytokine production </w:t>
      </w:r>
      <w:r w:rsidR="00677608" w:rsidRPr="004C688C">
        <w:fldChar w:fldCharType="begin">
          <w:fldData xml:space="preserve">PEVuZE5vdGU+PENpdGU+PEF1dGhvcj5TYWNjbzwvQXV0aG9yPjxZZWFyPjIwMDQ8L1llYXI+PFJl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</w:fldData>
        </w:fldChar>
      </w:r>
      <w:r w:rsidR="0061474A" w:rsidRPr="004C688C">
        <w:instrText xml:space="preserve"> ADDIN EN.CITE </w:instrText>
      </w:r>
      <w:r w:rsidR="0061474A" w:rsidRPr="004C688C">
        <w:fldChar w:fldCharType="begin">
          <w:fldData xml:space="preserve">PEVuZE5vdGU+PENpdGU+PEF1dGhvcj5TYWNjbzwvQXV0aG9yPjxZZWFyPjIwMDQ8L1llYXI+PFJl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</w:fldData>
        </w:fldChar>
      </w:r>
      <w:r w:rsidR="0061474A" w:rsidRPr="004C688C">
        <w:instrText xml:space="preserve"> ADDIN EN.CITE.DATA </w:instrText>
      </w:r>
      <w:r w:rsidR="0061474A" w:rsidRPr="004C688C">
        <w:fldChar w:fldCharType="end"/>
      </w:r>
      <w:r w:rsidR="00677608" w:rsidRPr="004C688C">
        <w:fldChar w:fldCharType="separate"/>
      </w:r>
      <w:r w:rsidR="0061474A" w:rsidRPr="004C688C">
        <w:rPr>
          <w:noProof/>
        </w:rPr>
        <w:t>(Sacco et al., 2004, Costea et al., 2003, Bielemeier, 2012)</w:t>
      </w:r>
      <w:r w:rsidR="00677608" w:rsidRPr="004C688C">
        <w:fldChar w:fldCharType="end"/>
      </w:r>
      <w:r w:rsidR="008919C1" w:rsidRPr="004C688C">
        <w:t>. These factors thus increase</w:t>
      </w:r>
      <w:r w:rsidRPr="004C688C">
        <w:t xml:space="preserve"> the physiological relevance of the </w:t>
      </w:r>
      <w:r w:rsidR="00737794" w:rsidRPr="004C688C">
        <w:t xml:space="preserve">HPF-CALU 3 </w:t>
      </w:r>
      <w:r w:rsidRPr="004C688C">
        <w:t>co-culture model</w:t>
      </w:r>
      <w:r w:rsidR="00FD3B15" w:rsidRPr="004C688C">
        <w:t xml:space="preserve"> employed in the current study</w:t>
      </w:r>
      <w:r w:rsidR="00677608" w:rsidRPr="004C688C">
        <w:t>.</w:t>
      </w:r>
      <w:r w:rsidRPr="004C688C">
        <w:t xml:space="preserve"> </w:t>
      </w:r>
      <w:r w:rsidR="00F27927" w:rsidRPr="004C688C">
        <w:t>Co-culturing the two cell types at ALI lead to the formation of a polarized pseudo-strat</w:t>
      </w:r>
      <w:r w:rsidR="006339AE" w:rsidRPr="004C688C">
        <w:t xml:space="preserve">ified epithelial layer with </w:t>
      </w:r>
      <w:r w:rsidR="005A4D30" w:rsidRPr="004C688C">
        <w:t>barrier</w:t>
      </w:r>
      <w:r w:rsidR="006339AE" w:rsidRPr="004C688C">
        <w:t xml:space="preserve"> formation, </w:t>
      </w:r>
      <w:r w:rsidR="00F27927" w:rsidRPr="004C688C">
        <w:t>expression of tight ju</w:t>
      </w:r>
      <w:r w:rsidR="006339AE" w:rsidRPr="004C688C">
        <w:t xml:space="preserve">nction protein ZO-1, cilia and microvilli production </w:t>
      </w:r>
      <w:r w:rsidR="00F27927" w:rsidRPr="004C688C">
        <w:t>and secretion of MUC5AC protein apically</w:t>
      </w:r>
      <w:r w:rsidR="00FB3516" w:rsidRPr="004C688C">
        <w:t xml:space="preserve"> </w:t>
      </w:r>
      <w:r w:rsidR="00BE4212" w:rsidRPr="004C688C">
        <w:t xml:space="preserve">as reported in </w:t>
      </w:r>
      <w:r w:rsidR="00FB3516" w:rsidRPr="004C688C">
        <w:t xml:space="preserve">our previous research which </w:t>
      </w:r>
      <w:r w:rsidR="00C97DA0" w:rsidRPr="004C688C">
        <w:t xml:space="preserve">extensively </w:t>
      </w:r>
      <w:r w:rsidR="00FB3516" w:rsidRPr="004C688C">
        <w:t xml:space="preserve">characterised the </w:t>
      </w:r>
      <w:r w:rsidR="00737794" w:rsidRPr="004C688C">
        <w:t xml:space="preserve">HPF-CALU 3 </w:t>
      </w:r>
      <w:r w:rsidR="00FB3516" w:rsidRPr="004C688C">
        <w:t xml:space="preserve">co-culture model </w:t>
      </w:r>
      <w:r w:rsidR="00F27927" w:rsidRPr="004C688C">
        <w:fldChar w:fldCharType="begin"/>
      </w:r>
      <w:r w:rsidR="00F27927" w:rsidRPr="004C688C">
        <w:instrText xml:space="preserve"> ADDIN EN.CITE &lt;EndNote&gt;&lt;Cite&gt;&lt;Author&gt;Bielemeier&lt;/Author&gt;&lt;Year&gt;2012&lt;/Year&gt;&lt;RecNum&gt;515&lt;/RecNum&gt;&lt;DisplayText&gt;(Bielemeier, 2012)&lt;/DisplayText&gt;&lt;record&gt;&lt;rec-number&gt;515&lt;/rec-number&gt;&lt;foreign-keys&gt;&lt;key app="EN" db-id="9dwd5trwt990vmedetnxefa6wzpwta5sd9sv" timestamp="1363947440"&gt;515&lt;/key&gt;&lt;/foreign-keys&gt;&lt;ref-type name="Thesis"&gt;32&lt;/ref-type&gt;&lt;contributors&gt;&lt;authors&gt;&lt;author&gt;Anne Bielemeier &lt;/author&gt;&lt;/authors&gt;&lt;tertiary-authors&gt;&lt;author&gt;Dr LJ Marshall&lt;/author&gt;&lt;/tertiary-authors&gt;&lt;/contributors&gt;&lt;titles&gt;&lt;title&gt;Development Of A Multicellular Co-Culture Model Of Normal And Cystic Fibrosis Human Airways In Vitro&lt;/title&gt;&lt;secondary-title&gt;School of Life and Health Sciences&lt;/secondary-title&gt;&lt;/titles&gt;&lt;volume&gt;PhD&lt;/volume&gt;&lt;dates&gt;&lt;year&gt;2012&lt;/year&gt;&lt;/dates&gt;&lt;publisher&gt;Aston University&lt;/publisher&gt;&lt;urls&gt;&lt;/urls&gt;&lt;/record&gt;&lt;/Cite&gt;&lt;/EndNote&gt;</w:instrText>
      </w:r>
      <w:r w:rsidR="00F27927" w:rsidRPr="004C688C">
        <w:fldChar w:fldCharType="separate"/>
      </w:r>
      <w:r w:rsidR="00F27927" w:rsidRPr="004C688C">
        <w:rPr>
          <w:noProof/>
        </w:rPr>
        <w:t>(Bielemeier, 2012)</w:t>
      </w:r>
      <w:r w:rsidR="00F27927" w:rsidRPr="004C688C">
        <w:fldChar w:fldCharType="end"/>
      </w:r>
      <w:r w:rsidR="00F27927" w:rsidRPr="004C688C">
        <w:t xml:space="preserve">. </w:t>
      </w:r>
    </w:p>
    <w:p w14:paraId="110B6FA9" w14:textId="56791348" w:rsidR="00417AAE" w:rsidRPr="004C688C" w:rsidRDefault="00DD1851" w:rsidP="003609DA">
      <w:pPr>
        <w:spacing w:line="480" w:lineRule="auto"/>
      </w:pPr>
      <w:r w:rsidRPr="004C688C">
        <w:t>The main aim of this study was</w:t>
      </w:r>
      <w:r w:rsidR="004B1F0C" w:rsidRPr="004C688C">
        <w:t xml:space="preserve"> to analyse the effects of ECV exposure on </w:t>
      </w:r>
      <w:r w:rsidR="00FD3B15" w:rsidRPr="004C688C">
        <w:t xml:space="preserve">the </w:t>
      </w:r>
      <w:r w:rsidR="00737794" w:rsidRPr="004C688C">
        <w:t xml:space="preserve">HPF-CALU 3 </w:t>
      </w:r>
      <w:r w:rsidR="004B1F0C" w:rsidRPr="004C688C">
        <w:t xml:space="preserve">co-culture model cell viability, pro-inflammatory </w:t>
      </w:r>
      <w:r w:rsidR="00F5672E" w:rsidRPr="004C688C">
        <w:t>mediators’</w:t>
      </w:r>
      <w:r w:rsidR="004B1F0C" w:rsidRPr="004C688C">
        <w:t xml:space="preserve"> production, oxidative stress </w:t>
      </w:r>
      <w:r w:rsidR="00737794" w:rsidRPr="004C688C">
        <w:t xml:space="preserve">profile </w:t>
      </w:r>
      <w:r w:rsidR="004B1F0C" w:rsidRPr="004C688C">
        <w:t xml:space="preserve">and caspase 3/7 </w:t>
      </w:r>
      <w:r w:rsidR="00737794" w:rsidRPr="004C688C">
        <w:t xml:space="preserve">release </w:t>
      </w:r>
      <w:r w:rsidR="004B1F0C" w:rsidRPr="004C688C">
        <w:t>activity.</w:t>
      </w:r>
      <w:r w:rsidR="00FB3516" w:rsidRPr="004C688C">
        <w:t xml:space="preserve"> </w:t>
      </w:r>
      <w:r w:rsidR="00737794" w:rsidRPr="004C688C">
        <w:t>Our previous</w:t>
      </w:r>
      <w:r w:rsidR="004B1F0C" w:rsidRPr="004C688C">
        <w:t xml:space="preserve"> research investigating the cytotoxic effects of a</w:t>
      </w:r>
      <w:r w:rsidR="00737794" w:rsidRPr="004C688C">
        <w:t xml:space="preserve"> wide variety of EC extracts on submerged </w:t>
      </w:r>
      <w:r w:rsidR="004B1F0C" w:rsidRPr="004C688C">
        <w:t xml:space="preserve">cultures </w:t>
      </w:r>
      <w:r w:rsidR="00737794" w:rsidRPr="004C688C">
        <w:t xml:space="preserve">of a number of airways related cell types </w:t>
      </w:r>
      <w:r w:rsidR="00737794" w:rsidRPr="004C688C">
        <w:fldChar w:fldCharType="begin"/>
      </w:r>
      <w:r w:rsidR="00737794" w:rsidRPr="004C688C">
        <w:instrText xml:space="preserve"> ADDIN EN.CITE &lt;EndNote&gt;&lt;Cite&gt;&lt;Author&gt;Leslie&lt;/Author&gt;&lt;Year&gt;2017&lt;/Year&gt;&lt;RecNum&gt;930&lt;/RecNum&gt;&lt;DisplayText&gt;(Leslie et al., 2017)&lt;/DisplayText&gt;&lt;record&gt;&lt;rec-number&gt;930&lt;/rec-number&gt;&lt;foreign-keys&gt;&lt;key app="EN" db-id="ewwedwe0aavd9pezpxpxwxfjaaatw5xf09sx" timestamp="1506552454"&gt;930&lt;/key&gt;&lt;/foreign-keys&gt;&lt;ref-type name="Journal Article"&gt;17&lt;/ref-type&gt;&lt;contributors&gt;&lt;authors&gt;&lt;author&gt;Leslie, L. J.&lt;/author&gt;&lt;author&gt;Bathrinarayanan, P. V.&lt;/author&gt;&lt;author&gt;Jackson, P.&lt;/author&gt;&lt;author&gt;Muanda, J. A. M. M.&lt;/author&gt;&lt;author&gt;Pallett, R.&lt;/author&gt;&lt;author&gt;Stillman, C. J. P.&lt;/author&gt;&lt;author&gt;Marshall, L. J.&lt;/author&gt;&lt;/authors&gt;&lt;/contributors&gt;&lt;auth-address&gt;Aston Univ, Sch Engn &amp;amp; Appl Sci, Birmingham, W Midlands, England&amp;#xD;Aston Univ, Sch Life &amp;amp; Hlth Sci, Birmingham, W Midlands, England&lt;/auth-address&gt;&lt;titles&gt;&lt;title&gt;A comparative study of electronic cigarette vapor extracts on airway-related cell lines in vitro&lt;/title&gt;&lt;secondary-title&gt;Inhalation Toxicology&lt;/secondary-title&gt;&lt;alt-title&gt;Inhal Toxicol&lt;/alt-title&gt;&lt;/titles&gt;&lt;periodical&gt;&lt;full-title&gt;Inhal Toxicol&lt;/full-title&gt;&lt;abbr-1&gt;Inhalation toxicology&lt;/abbr-1&gt;&lt;/periodical&gt;&lt;alt-periodical&gt;&lt;full-title&gt;Inhal Toxicol&lt;/full-title&gt;&lt;abbr-1&gt;Inhalation toxicology&lt;/abbr-1&gt;&lt;/alt-periodical&gt;&lt;pages&gt;126-136&lt;/pages&gt;&lt;volume&gt;29&lt;/volume&gt;&lt;number&gt;3&lt;/number&gt;&lt;keywords&gt;&lt;keyword&gt;electronic cigarettes&lt;/keyword&gt;&lt;keyword&gt;airways&lt;/keyword&gt;&lt;keyword&gt;cytotoxicity&lt;/keyword&gt;&lt;keyword&gt;epithelials&lt;/keyword&gt;&lt;keyword&gt;in vitro models&lt;/keyword&gt;&lt;keyword&gt;human gingival fibroblasts&lt;/keyword&gt;&lt;keyword&gt;smoke extract&lt;/keyword&gt;&lt;keyword&gt;nicotine&lt;/keyword&gt;&lt;keyword&gt;tobacco&lt;/keyword&gt;&lt;keyword&gt;identification&lt;/keyword&gt;&lt;keyword&gt;aerosols&lt;/keyword&gt;&lt;keyword&gt;exposure&lt;/keyword&gt;&lt;/keywords&gt;&lt;dates&gt;&lt;year&gt;2017&lt;/year&gt;&lt;/dates&gt;&lt;isbn&gt;0895-8378&lt;/isbn&gt;&lt;accession-num&gt;WOS:000400856000005&lt;/accession-num&gt;&lt;urls&gt;&lt;related-urls&gt;&lt;url&gt;&amp;lt;Go to ISI&amp;gt;://WOS:000400856000005&lt;/url&gt;&lt;/related-urls&gt;&lt;/urls&gt;&lt;electronic-resource-num&gt;10.1080/08958378.2017.1318193&lt;/electronic-resource-num&gt;&lt;language&gt;English&lt;/language&gt;&lt;/record&gt;&lt;/Cite&gt;&lt;/EndNote&gt;</w:instrText>
      </w:r>
      <w:r w:rsidR="00737794" w:rsidRPr="004C688C">
        <w:fldChar w:fldCharType="separate"/>
      </w:r>
      <w:r w:rsidR="00737794" w:rsidRPr="004C688C">
        <w:rPr>
          <w:noProof/>
        </w:rPr>
        <w:t>(Leslie et al., 2017)</w:t>
      </w:r>
      <w:r w:rsidR="00737794" w:rsidRPr="004C688C">
        <w:fldChar w:fldCharType="end"/>
      </w:r>
      <w:r w:rsidR="00737794" w:rsidRPr="004C688C">
        <w:t xml:space="preserve"> </w:t>
      </w:r>
      <w:r w:rsidR="004B1F0C" w:rsidRPr="004C688C">
        <w:t xml:space="preserve">provided the basis for this study and </w:t>
      </w:r>
      <w:r w:rsidR="00C31D2A" w:rsidRPr="004C688C">
        <w:t xml:space="preserve">informed </w:t>
      </w:r>
      <w:r w:rsidR="004B1F0C" w:rsidRPr="004C688C">
        <w:t>the choice of methodologies</w:t>
      </w:r>
      <w:r w:rsidR="00B24BB0" w:rsidRPr="004C688C">
        <w:t>/</w:t>
      </w:r>
      <w:r w:rsidR="004B1F0C" w:rsidRPr="004C688C">
        <w:t xml:space="preserve">materials. </w:t>
      </w:r>
    </w:p>
    <w:p w14:paraId="6295347C" w14:textId="77777777" w:rsidR="00417AAE" w:rsidRPr="004C688C" w:rsidRDefault="00417AAE" w:rsidP="00E826AB"/>
    <w:p w14:paraId="5F6B0A35" w14:textId="77777777" w:rsidR="00902F1F" w:rsidRPr="004C688C" w:rsidRDefault="00902F1F">
      <w:pPr>
        <w:spacing w:before="0" w:after="160" w:line="259" w:lineRule="auto"/>
        <w:jc w:val="left"/>
      </w:pPr>
      <w:r w:rsidRPr="004C688C">
        <w:br w:type="page"/>
      </w:r>
    </w:p>
    <w:p w14:paraId="4FB57935" w14:textId="77777777" w:rsidR="00593390" w:rsidRPr="004C688C" w:rsidRDefault="00593390" w:rsidP="003609DA">
      <w:pPr>
        <w:pStyle w:val="Heading1"/>
        <w:numPr>
          <w:ilvl w:val="0"/>
          <w:numId w:val="0"/>
        </w:numPr>
        <w:spacing w:line="480" w:lineRule="auto"/>
        <w:rPr>
          <w:rFonts w:ascii="Arial" w:hAnsi="Arial" w:cs="Arial"/>
        </w:rPr>
      </w:pPr>
      <w:r w:rsidRPr="004C688C">
        <w:rPr>
          <w:rFonts w:ascii="Arial" w:hAnsi="Arial" w:cs="Arial"/>
        </w:rPr>
        <w:lastRenderedPageBreak/>
        <w:t>Materials and methods</w:t>
      </w:r>
    </w:p>
    <w:p w14:paraId="7FF7B8D2" w14:textId="77777777" w:rsidR="00593390" w:rsidRPr="004C688C" w:rsidRDefault="00593390" w:rsidP="003609DA">
      <w:pPr>
        <w:pStyle w:val="Heading2"/>
        <w:numPr>
          <w:ilvl w:val="0"/>
          <w:numId w:val="0"/>
        </w:numPr>
        <w:spacing w:line="480" w:lineRule="auto"/>
        <w:rPr>
          <w:rFonts w:cs="Arial"/>
        </w:rPr>
      </w:pPr>
      <w:r w:rsidRPr="004C688C">
        <w:rPr>
          <w:rFonts w:cs="Arial"/>
        </w:rPr>
        <w:t xml:space="preserve">Cigarette and EC selection </w:t>
      </w:r>
    </w:p>
    <w:p w14:paraId="5D7A56EF" w14:textId="1CABD170" w:rsidR="00593390" w:rsidRPr="004C688C" w:rsidRDefault="00593390" w:rsidP="003609DA">
      <w:pPr>
        <w:spacing w:line="480" w:lineRule="auto"/>
      </w:pPr>
      <w:r w:rsidRPr="004C688C">
        <w:t xml:space="preserve">A first generation strawberry flavoured EC from a </w:t>
      </w:r>
      <w:r w:rsidR="002765F0" w:rsidRPr="004C688C">
        <w:t>commercial</w:t>
      </w:r>
      <w:r w:rsidR="00D15887" w:rsidRPr="004C688C">
        <w:t>ly available</w:t>
      </w:r>
      <w:r w:rsidRPr="004C688C">
        <w:t xml:space="preserve"> brand was pur</w:t>
      </w:r>
      <w:r w:rsidR="0068512B" w:rsidRPr="004C688C">
        <w:t xml:space="preserve">chased from online stores. The extracts of this </w:t>
      </w:r>
      <w:r w:rsidRPr="004C688C">
        <w:t xml:space="preserve">particular EC was found to </w:t>
      </w:r>
      <w:r w:rsidR="00737794" w:rsidRPr="004C688C">
        <w:t>demonstrate highest</w:t>
      </w:r>
      <w:r w:rsidR="0068512B" w:rsidRPr="004C688C">
        <w:t xml:space="preserve"> </w:t>
      </w:r>
      <w:r w:rsidRPr="004C688C">
        <w:t>cytotoxic</w:t>
      </w:r>
      <w:r w:rsidR="00737794" w:rsidRPr="004C688C">
        <w:t>ity</w:t>
      </w:r>
      <w:r w:rsidRPr="004C688C">
        <w:t xml:space="preserve"> </w:t>
      </w:r>
      <w:r w:rsidR="0068512B" w:rsidRPr="004C688C">
        <w:t xml:space="preserve">of the several ECs tested </w:t>
      </w:r>
      <w:r w:rsidRPr="004C688C">
        <w:t>in our previous study</w:t>
      </w:r>
      <w:r w:rsidR="000B6C0A" w:rsidRPr="004C688C">
        <w:t xml:space="preserve"> </w:t>
      </w:r>
      <w:r w:rsidR="000B6C0A" w:rsidRPr="004C688C">
        <w:fldChar w:fldCharType="begin"/>
      </w:r>
      <w:r w:rsidR="000B6C0A" w:rsidRPr="004C688C">
        <w:instrText xml:space="preserve"> ADDIN EN.CITE &lt;EndNote&gt;&lt;Cite&gt;&lt;Author&gt;Leslie&lt;/Author&gt;&lt;Year&gt;2017&lt;/Year&gt;&lt;RecNum&gt;930&lt;/RecNum&gt;&lt;DisplayText&gt;(Leslie et al., 2017)&lt;/DisplayText&gt;&lt;record&gt;&lt;rec-number&gt;930&lt;/rec-number&gt;&lt;foreign-keys&gt;&lt;key app="EN" db-id="ewwedwe0aavd9pezpxpxwxfjaaatw5xf09sx" timestamp="1506552454"&gt;930&lt;/key&gt;&lt;/foreign-keys&gt;&lt;ref-type name="Journal Article"&gt;17&lt;/ref-type&gt;&lt;contributors&gt;&lt;authors&gt;&lt;author&gt;Leslie, L. J.&lt;/author&gt;&lt;author&gt;Bathrinarayanan, P. V.&lt;/author&gt;&lt;author&gt;Jackson, P.&lt;/author&gt;&lt;author&gt;Muanda, J. A. M. M.&lt;/author&gt;&lt;author&gt;Pallett, R.&lt;/author&gt;&lt;author&gt;Stillman, C. J. P.&lt;/author&gt;&lt;author&gt;Marshall, L. J.&lt;/author&gt;&lt;/authors&gt;&lt;/contributors&gt;&lt;auth-address&gt;Aston Univ, Sch Engn &amp;amp; Appl Sci, Birmingham, W Midlands, England&amp;#xD;Aston Univ, Sch Life &amp;amp; Hlth Sci, Birmingham, W Midlands, England&lt;/auth-address&gt;&lt;titles&gt;&lt;title&gt;A comparative study of electronic cigarette vapor extracts on airway-related cell lines in vitro&lt;/title&gt;&lt;secondary-title&gt;Inhalation Toxicology&lt;/secondary-title&gt;&lt;alt-title&gt;Inhal Toxicol&lt;/alt-title&gt;&lt;/titles&gt;&lt;periodical&gt;&lt;full-title&gt;Inhal Toxicol&lt;/full-title&gt;&lt;abbr-1&gt;Inhalation toxicology&lt;/abbr-1&gt;&lt;/periodical&gt;&lt;alt-periodical&gt;&lt;full-title&gt;Inhal Toxicol&lt;/full-title&gt;&lt;abbr-1&gt;Inhalation toxicology&lt;/abbr-1&gt;&lt;/alt-periodical&gt;&lt;pages&gt;126-136&lt;/pages&gt;&lt;volume&gt;29&lt;/volume&gt;&lt;number&gt;3&lt;/number&gt;&lt;keywords&gt;&lt;keyword&gt;electronic cigarettes&lt;/keyword&gt;&lt;keyword&gt;airways&lt;/keyword&gt;&lt;keyword&gt;cytotoxicity&lt;/keyword&gt;&lt;keyword&gt;epithelials&lt;/keyword&gt;&lt;keyword&gt;in vitro models&lt;/keyword&gt;&lt;keyword&gt;human gingival fibroblasts&lt;/keyword&gt;&lt;keyword&gt;smoke extract&lt;/keyword&gt;&lt;keyword&gt;nicotine&lt;/keyword&gt;&lt;keyword&gt;tobacco&lt;/keyword&gt;&lt;keyword&gt;identification&lt;/keyword&gt;&lt;keyword&gt;aerosols&lt;/keyword&gt;&lt;keyword&gt;exposure&lt;/keyword&gt;&lt;/keywords&gt;&lt;dates&gt;&lt;year&gt;2017&lt;/year&gt;&lt;/dates&gt;&lt;isbn&gt;0895-8378&lt;/isbn&gt;&lt;accession-num&gt;WOS:000400856000005&lt;/accession-num&gt;&lt;urls&gt;&lt;related-urls&gt;&lt;url&gt;&amp;lt;Go to ISI&amp;gt;://WOS:000400856000005&lt;/url&gt;&lt;/related-urls&gt;&lt;/urls&gt;&lt;electronic-resource-num&gt;10.1080/08958378.2017.1318193&lt;/electronic-resource-num&gt;&lt;language&gt;English&lt;/language&gt;&lt;/record&gt;&lt;/Cite&gt;&lt;/EndNote&gt;</w:instrText>
      </w:r>
      <w:r w:rsidR="000B6C0A" w:rsidRPr="004C688C">
        <w:fldChar w:fldCharType="separate"/>
      </w:r>
      <w:r w:rsidR="000B6C0A" w:rsidRPr="004C688C">
        <w:rPr>
          <w:noProof/>
        </w:rPr>
        <w:t>(Leslie et al., 2017)</w:t>
      </w:r>
      <w:r w:rsidR="000B6C0A" w:rsidRPr="004C688C">
        <w:fldChar w:fldCharType="end"/>
      </w:r>
      <w:r w:rsidR="0068512B" w:rsidRPr="004C688C">
        <w:t xml:space="preserve"> and hence it was chosen in the present study for further investigation</w:t>
      </w:r>
      <w:r w:rsidR="004B1F0C" w:rsidRPr="004C688C">
        <w:t xml:space="preserve">. </w:t>
      </w:r>
      <w:r w:rsidRPr="004C688C">
        <w:t>The labelled ingredients of this EC included water, propylene glycol, glycerine, 16 mg nicotine (1.6</w:t>
      </w:r>
      <w:r w:rsidR="008F75EE" w:rsidRPr="004C688C">
        <w:t xml:space="preserve"> </w:t>
      </w:r>
      <w:r w:rsidRPr="004C688C">
        <w:t>% per mL) and proprietary flavours. The tobacco cigarette</w:t>
      </w:r>
      <w:r w:rsidR="00046E1A" w:rsidRPr="004C688C">
        <w:t>s used in this study were</w:t>
      </w:r>
      <w:r w:rsidRPr="004C688C">
        <w:t xml:space="preserve"> Marlboro red cigarette</w:t>
      </w:r>
      <w:r w:rsidR="008F75EE" w:rsidRPr="004C688C">
        <w:t>s</w:t>
      </w:r>
      <w:r w:rsidR="00046E1A" w:rsidRPr="004C688C">
        <w:t xml:space="preserve"> (Philip Morris International, New York, USA) </w:t>
      </w:r>
      <w:r w:rsidRPr="004C688C">
        <w:t xml:space="preserve">with 0.8 mg nicotine, 10 mg tar and 10 mg carbon monoxide.      </w:t>
      </w:r>
    </w:p>
    <w:p w14:paraId="3965F866" w14:textId="77777777" w:rsidR="00593390" w:rsidRPr="004C688C" w:rsidRDefault="00593390" w:rsidP="003609DA">
      <w:pPr>
        <w:pStyle w:val="Heading2"/>
        <w:numPr>
          <w:ilvl w:val="0"/>
          <w:numId w:val="0"/>
        </w:numPr>
        <w:spacing w:line="480" w:lineRule="auto"/>
        <w:rPr>
          <w:rFonts w:cs="Arial"/>
        </w:rPr>
      </w:pPr>
      <w:r w:rsidRPr="004C688C">
        <w:rPr>
          <w:rFonts w:cs="Arial"/>
        </w:rPr>
        <w:t xml:space="preserve">Cell culture </w:t>
      </w:r>
    </w:p>
    <w:p w14:paraId="47911599" w14:textId="6100419B" w:rsidR="00046E1A" w:rsidRPr="004C688C" w:rsidRDefault="00046E1A" w:rsidP="003609DA">
      <w:pPr>
        <w:spacing w:line="480" w:lineRule="auto"/>
        <w:rPr>
          <w:rFonts w:cs="Arial"/>
        </w:rPr>
      </w:pPr>
      <w:r w:rsidRPr="004C688C">
        <w:rPr>
          <w:rFonts w:cs="Arial"/>
        </w:rPr>
        <w:t>Two human derived cell lines were used to produce the co-culture human airways model</w:t>
      </w:r>
      <w:r w:rsidR="00240D42" w:rsidRPr="004C688C">
        <w:rPr>
          <w:rFonts w:cs="Arial"/>
        </w:rPr>
        <w:t xml:space="preserve"> employed</w:t>
      </w:r>
      <w:r w:rsidRPr="004C688C">
        <w:rPr>
          <w:rFonts w:cs="Arial"/>
        </w:rPr>
        <w:t xml:space="preserve"> in this study. H</w:t>
      </w:r>
      <w:r w:rsidR="00593390" w:rsidRPr="004C688C">
        <w:rPr>
          <w:rFonts w:cs="Arial"/>
        </w:rPr>
        <w:t>uman bronch</w:t>
      </w:r>
      <w:r w:rsidRPr="004C688C">
        <w:rPr>
          <w:rFonts w:cs="Arial"/>
        </w:rPr>
        <w:t>ial epithelial cell line CALU 3</w:t>
      </w:r>
      <w:r w:rsidR="00593390" w:rsidRPr="004C688C">
        <w:rPr>
          <w:rFonts w:cs="Arial"/>
        </w:rPr>
        <w:t xml:space="preserve"> and human pulmonary fibroblasts (HPF) </w:t>
      </w:r>
      <w:r w:rsidRPr="004C688C">
        <w:rPr>
          <w:rFonts w:cs="Arial"/>
        </w:rPr>
        <w:t xml:space="preserve">cell line MRC-5 were purchased from American Type Culture Collection (ATCC, Middlesex, UK). </w:t>
      </w:r>
      <w:r w:rsidRPr="004C688C">
        <w:t xml:space="preserve">All cell culture consumables were </w:t>
      </w:r>
      <w:r w:rsidR="00D15887" w:rsidRPr="004C688C">
        <w:t xml:space="preserve">purchased </w:t>
      </w:r>
      <w:r w:rsidRPr="004C688C">
        <w:t>from Thermo Scientific Ltd (Loughborough,</w:t>
      </w:r>
      <w:r w:rsidR="00E158F1" w:rsidRPr="004C688C">
        <w:t xml:space="preserve"> UK) unless otherwise stated.</w:t>
      </w:r>
    </w:p>
    <w:p w14:paraId="17F73846" w14:textId="661AABDA" w:rsidR="00593390" w:rsidRPr="004C688C" w:rsidRDefault="00046E1A" w:rsidP="003609DA">
      <w:pPr>
        <w:spacing w:line="480" w:lineRule="auto"/>
      </w:pPr>
      <w:r w:rsidRPr="004C688C">
        <w:rPr>
          <w:rFonts w:cs="Arial"/>
        </w:rPr>
        <w:t xml:space="preserve">CALU 3 cells </w:t>
      </w:r>
      <w:r w:rsidR="00593390" w:rsidRPr="004C688C">
        <w:rPr>
          <w:rFonts w:cs="Arial"/>
        </w:rPr>
        <w:t xml:space="preserve">were maintained in </w:t>
      </w:r>
      <w:r w:rsidR="00593390" w:rsidRPr="004C688C">
        <w:t>DMEM-F12 (1:1 ratio of Dulbecco’s Modified Eagle’s Medium and Ham’s F12</w:t>
      </w:r>
      <w:r w:rsidR="00B047F7" w:rsidRPr="004C688C">
        <w:t xml:space="preserve"> </w:t>
      </w:r>
      <w:r w:rsidR="00A732ED" w:rsidRPr="004C688C">
        <w:t>with 2.5</w:t>
      </w:r>
      <w:r w:rsidR="00B047F7" w:rsidRPr="004C688C">
        <w:t xml:space="preserve"> mM L-glutamine</w:t>
      </w:r>
      <w:r w:rsidR="00593390" w:rsidRPr="004C688C">
        <w:t>)</w:t>
      </w:r>
      <w:r w:rsidRPr="004C688C">
        <w:t xml:space="preserve"> (</w:t>
      </w:r>
      <w:r w:rsidRPr="004C688C">
        <w:rPr>
          <w:rFonts w:cs="Arial"/>
        </w:rPr>
        <w:t>Lonza</w:t>
      </w:r>
      <w:r w:rsidR="00B80D8E" w:rsidRPr="004C688C">
        <w:rPr>
          <w:rFonts w:cs="Arial"/>
        </w:rPr>
        <w:t xml:space="preserve"> BioWhittaker</w:t>
      </w:r>
      <w:r w:rsidR="00B80D8E" w:rsidRPr="004C688C">
        <w:rPr>
          <w:rFonts w:cs="Arial"/>
          <w:vertAlign w:val="superscript"/>
        </w:rPr>
        <w:t>®</w:t>
      </w:r>
      <w:r w:rsidRPr="004C688C">
        <w:rPr>
          <w:rFonts w:cs="Arial"/>
        </w:rPr>
        <w:t>, Verviers, Belgium)</w:t>
      </w:r>
      <w:r w:rsidR="00593390" w:rsidRPr="004C688C">
        <w:t xml:space="preserve"> supplemented with 50 U/mL penicillin, 50 µg/mL streptomyci</w:t>
      </w:r>
      <w:r w:rsidR="00B80D8E" w:rsidRPr="004C688C">
        <w:t xml:space="preserve">n </w:t>
      </w:r>
      <w:r w:rsidR="00B80D8E" w:rsidRPr="004C688C">
        <w:rPr>
          <w:rFonts w:cs="Arial"/>
        </w:rPr>
        <w:t>(Hyclone</w:t>
      </w:r>
      <w:r w:rsidR="00B80D8E" w:rsidRPr="004C688C">
        <w:rPr>
          <w:rFonts w:cs="Arial"/>
          <w:vertAlign w:val="superscript"/>
        </w:rPr>
        <w:t>®</w:t>
      </w:r>
      <w:r w:rsidR="00B80D8E" w:rsidRPr="004C688C">
        <w:rPr>
          <w:rFonts w:cs="Arial"/>
        </w:rPr>
        <w:t>, Thermo Scientific, Utah, USA)</w:t>
      </w:r>
      <w:r w:rsidR="00B80D8E" w:rsidRPr="004C688C">
        <w:t xml:space="preserve"> and 10</w:t>
      </w:r>
      <w:r w:rsidR="00DD1851" w:rsidRPr="004C688C">
        <w:t xml:space="preserve"> </w:t>
      </w:r>
      <w:r w:rsidR="00B80D8E" w:rsidRPr="004C688C">
        <w:t>% (v/v) serum FBS (</w:t>
      </w:r>
      <w:r w:rsidR="00B80D8E" w:rsidRPr="004C688C">
        <w:rPr>
          <w:rFonts w:cs="Arial"/>
        </w:rPr>
        <w:t>Gibco</w:t>
      </w:r>
      <w:r w:rsidR="00B80D8E" w:rsidRPr="004C688C">
        <w:rPr>
          <w:rFonts w:cs="Arial"/>
          <w:vertAlign w:val="superscript"/>
        </w:rPr>
        <w:t>®</w:t>
      </w:r>
      <w:r w:rsidR="00B80D8E" w:rsidRPr="004C688C">
        <w:rPr>
          <w:rFonts w:cs="Arial"/>
        </w:rPr>
        <w:t>, Life Technologies Corporation, New York, USA)</w:t>
      </w:r>
      <w:r w:rsidR="00593390" w:rsidRPr="004C688C">
        <w:t xml:space="preserve">. HPF </w:t>
      </w:r>
      <w:r w:rsidR="00B80D8E" w:rsidRPr="004C688C">
        <w:t xml:space="preserve">cells </w:t>
      </w:r>
      <w:r w:rsidR="00593390" w:rsidRPr="004C688C">
        <w:t>were cultured in EMEM (Ea</w:t>
      </w:r>
      <w:r w:rsidR="00B80D8E" w:rsidRPr="004C688C">
        <w:t>gle’s minimum essential medium) (</w:t>
      </w:r>
      <w:r w:rsidR="00B80D8E" w:rsidRPr="004C688C">
        <w:rPr>
          <w:rFonts w:cs="Arial"/>
        </w:rPr>
        <w:t>Lonza BioWhittaker</w:t>
      </w:r>
      <w:r w:rsidR="00B80D8E" w:rsidRPr="004C688C">
        <w:rPr>
          <w:rFonts w:cs="Arial"/>
          <w:vertAlign w:val="superscript"/>
        </w:rPr>
        <w:t>®</w:t>
      </w:r>
      <w:r w:rsidR="00B80D8E" w:rsidRPr="004C688C">
        <w:rPr>
          <w:rFonts w:cs="Arial"/>
        </w:rPr>
        <w:t>, Verviers, Belgium)</w:t>
      </w:r>
      <w:r w:rsidR="00B80D8E" w:rsidRPr="004C688C">
        <w:t xml:space="preserve"> </w:t>
      </w:r>
      <w:r w:rsidR="00593390" w:rsidRPr="004C688C">
        <w:t>supplemented with 2 mM L-Glutamine, 50 U/mL penicillin, 50 µg/mL st</w:t>
      </w:r>
      <w:r w:rsidR="00B80D8E" w:rsidRPr="004C688C">
        <w:t>reptomycin and 10</w:t>
      </w:r>
      <w:r w:rsidR="00DD1851" w:rsidRPr="004C688C">
        <w:t xml:space="preserve"> </w:t>
      </w:r>
      <w:r w:rsidR="00B80D8E" w:rsidRPr="004C688C">
        <w:t>% (v/v) serum FBS</w:t>
      </w:r>
      <w:r w:rsidR="00593390" w:rsidRPr="004C688C">
        <w:t xml:space="preserve">. </w:t>
      </w:r>
      <w:r w:rsidR="0081547A" w:rsidRPr="004C688C">
        <w:t>Although both cell types c</w:t>
      </w:r>
      <w:r w:rsidR="00CE0D38" w:rsidRPr="004C688C">
        <w:t>ould</w:t>
      </w:r>
      <w:r w:rsidR="0081547A" w:rsidRPr="004C688C">
        <w:t xml:space="preserve"> be cultu</w:t>
      </w:r>
      <w:r w:rsidR="00CE0D38" w:rsidRPr="004C688C">
        <w:t xml:space="preserve">red using EMEM growth medium, </w:t>
      </w:r>
      <w:r w:rsidR="00737794" w:rsidRPr="004C688C">
        <w:t xml:space="preserve">from </w:t>
      </w:r>
      <w:r w:rsidR="005A4D30" w:rsidRPr="004C688C">
        <w:t>our experience</w:t>
      </w:r>
      <w:r w:rsidR="00737794" w:rsidRPr="004C688C">
        <w:t>,</w:t>
      </w:r>
      <w:r w:rsidR="005A4D30" w:rsidRPr="004C688C">
        <w:t xml:space="preserve"> </w:t>
      </w:r>
      <w:r w:rsidR="0081547A" w:rsidRPr="004C688C">
        <w:t>CALU 3 bronchial epithelial cells proliferated and differentiated better under</w:t>
      </w:r>
      <w:r w:rsidR="002A1AF7" w:rsidRPr="004C688C">
        <w:t xml:space="preserve"> DMEM-F12 growth medium</w:t>
      </w:r>
      <w:r w:rsidR="0081547A" w:rsidRPr="004C688C">
        <w:t xml:space="preserve">.  </w:t>
      </w:r>
      <w:r w:rsidR="00593390" w:rsidRPr="004C688C">
        <w:t>Both cel</w:t>
      </w:r>
      <w:r w:rsidR="00B80D8E" w:rsidRPr="004C688C">
        <w:t xml:space="preserve">l lines were cultured using </w:t>
      </w:r>
      <w:r w:rsidR="00B80D8E" w:rsidRPr="004C688C">
        <w:rPr>
          <w:rFonts w:cs="Arial"/>
        </w:rPr>
        <w:t xml:space="preserve">Nunc™ </w:t>
      </w:r>
      <w:r w:rsidR="00B80D8E" w:rsidRPr="004C688C">
        <w:t>75 cm</w:t>
      </w:r>
      <w:r w:rsidR="00B80D8E" w:rsidRPr="004C688C">
        <w:rPr>
          <w:vertAlign w:val="superscript"/>
        </w:rPr>
        <w:t>2</w:t>
      </w:r>
      <w:r w:rsidR="00593390" w:rsidRPr="004C688C">
        <w:t xml:space="preserve"> </w:t>
      </w:r>
      <w:r w:rsidR="00B80D8E" w:rsidRPr="004C688C">
        <w:t xml:space="preserve">tissue culture </w:t>
      </w:r>
      <w:r w:rsidR="00593390" w:rsidRPr="004C688C">
        <w:t>flasks</w:t>
      </w:r>
      <w:r w:rsidR="00B80D8E" w:rsidRPr="004C688C">
        <w:t xml:space="preserve"> </w:t>
      </w:r>
      <w:r w:rsidR="00B80D8E" w:rsidRPr="004C688C">
        <w:rPr>
          <w:rFonts w:cs="Arial"/>
        </w:rPr>
        <w:t>(</w:t>
      </w:r>
      <w:r w:rsidR="00B80D8E" w:rsidRPr="004C688C">
        <w:rPr>
          <w:rFonts w:cs="Arial"/>
          <w:color w:val="000000" w:themeColor="text1"/>
        </w:rPr>
        <w:t xml:space="preserve">Thermo Fisher Scientific, Loughborough, </w:t>
      </w:r>
      <w:r w:rsidR="00B80D8E" w:rsidRPr="004C688C">
        <w:rPr>
          <w:rFonts w:cs="Arial"/>
          <w:color w:val="000000" w:themeColor="text1"/>
        </w:rPr>
        <w:lastRenderedPageBreak/>
        <w:t>UK</w:t>
      </w:r>
      <w:r w:rsidR="00B80D8E" w:rsidRPr="004C688C">
        <w:rPr>
          <w:rFonts w:cs="Arial"/>
        </w:rPr>
        <w:t>)</w:t>
      </w:r>
      <w:r w:rsidR="001C0D0E" w:rsidRPr="004C688C">
        <w:t xml:space="preserve"> at</w:t>
      </w:r>
      <w:r w:rsidR="00593390" w:rsidRPr="004C688C">
        <w:t xml:space="preserve"> 37°C</w:t>
      </w:r>
      <w:r w:rsidR="00D15887" w:rsidRPr="004C688C">
        <w:t xml:space="preserve"> and 5</w:t>
      </w:r>
      <w:r w:rsidR="00737794" w:rsidRPr="004C688C">
        <w:t xml:space="preserve"> </w:t>
      </w:r>
      <w:r w:rsidR="00D15887" w:rsidRPr="004C688C">
        <w:t>% CO</w:t>
      </w:r>
      <w:r w:rsidR="00D15887" w:rsidRPr="004C688C">
        <w:rPr>
          <w:vertAlign w:val="subscript"/>
        </w:rPr>
        <w:t>2</w:t>
      </w:r>
      <w:r w:rsidR="00593390" w:rsidRPr="004C688C">
        <w:t>. Culture medium was chang</w:t>
      </w:r>
      <w:r w:rsidR="00975500" w:rsidRPr="004C688C">
        <w:t xml:space="preserve">ed three times per week and </w:t>
      </w:r>
      <w:r w:rsidR="00593390" w:rsidRPr="004C688C">
        <w:t>cell cultures were examined microscopically daily in order to monitor any changes in viability (reduction in adherence) or morphology that would indicate bacterial infection.</w:t>
      </w:r>
      <w:r w:rsidR="00B80D8E" w:rsidRPr="004C688C">
        <w:t xml:space="preserve"> For seeding, cells were passaged using </w:t>
      </w:r>
      <w:r w:rsidR="00B80D8E" w:rsidRPr="004C688C">
        <w:rPr>
          <w:rFonts w:cs="Arial"/>
        </w:rPr>
        <w:t>0.05</w:t>
      </w:r>
      <w:r w:rsidR="001C0D0E" w:rsidRPr="004C688C">
        <w:rPr>
          <w:rFonts w:cs="Arial"/>
        </w:rPr>
        <w:t xml:space="preserve"> </w:t>
      </w:r>
      <w:r w:rsidR="00B80D8E" w:rsidRPr="004C688C">
        <w:rPr>
          <w:rFonts w:cs="Arial"/>
        </w:rPr>
        <w:t>% trypsin-EDTA enzyme (Gibco</w:t>
      </w:r>
      <w:r w:rsidR="00B80D8E" w:rsidRPr="004C688C">
        <w:rPr>
          <w:rFonts w:cs="Arial"/>
          <w:vertAlign w:val="superscript"/>
        </w:rPr>
        <w:t>®</w:t>
      </w:r>
      <w:r w:rsidR="00B80D8E" w:rsidRPr="004C688C">
        <w:rPr>
          <w:rFonts w:cs="Arial"/>
        </w:rPr>
        <w:t xml:space="preserve">, Life Technologies Corporation, New York, USA) </w:t>
      </w:r>
      <w:r w:rsidR="00B80D8E" w:rsidRPr="004C688C">
        <w:t xml:space="preserve">when they </w:t>
      </w:r>
      <w:r w:rsidR="00975500" w:rsidRPr="004C688C">
        <w:t>reach</w:t>
      </w:r>
      <w:r w:rsidR="00737794" w:rsidRPr="004C688C">
        <w:t>ed</w:t>
      </w:r>
      <w:r w:rsidR="00975500" w:rsidRPr="004C688C">
        <w:t xml:space="preserve"> about 80</w:t>
      </w:r>
      <w:r w:rsidR="00737794" w:rsidRPr="004C688C">
        <w:t xml:space="preserve"> </w:t>
      </w:r>
      <w:r w:rsidR="00975500" w:rsidRPr="004C688C">
        <w:t>-</w:t>
      </w:r>
      <w:r w:rsidR="00737794" w:rsidRPr="004C688C">
        <w:t xml:space="preserve"> </w:t>
      </w:r>
      <w:r w:rsidR="00975500" w:rsidRPr="004C688C">
        <w:t>90</w:t>
      </w:r>
      <w:r w:rsidR="001C0D0E" w:rsidRPr="004C688C">
        <w:t xml:space="preserve"> </w:t>
      </w:r>
      <w:r w:rsidR="00975500" w:rsidRPr="004C688C">
        <w:t xml:space="preserve">% confluence. </w:t>
      </w:r>
      <w:r w:rsidR="001C0D0E" w:rsidRPr="004C688C">
        <w:t>Trypsinised c</w:t>
      </w:r>
      <w:r w:rsidR="00975500" w:rsidRPr="004C688C">
        <w:t>ell</w:t>
      </w:r>
      <w:r w:rsidR="001C0D0E" w:rsidRPr="004C688C">
        <w:t>s were centrifug</w:t>
      </w:r>
      <w:r w:rsidR="005A3FF7" w:rsidRPr="004C688C">
        <w:t xml:space="preserve">ed at 1000 x g for 5 min and 100 </w:t>
      </w:r>
      <w:r w:rsidR="005A3FF7" w:rsidRPr="004C688C">
        <w:rPr>
          <w:rFonts w:cs="Arial"/>
        </w:rPr>
        <w:t>µ</w:t>
      </w:r>
      <w:r w:rsidR="005A3FF7" w:rsidRPr="004C688C">
        <w:t>L of the</w:t>
      </w:r>
      <w:r w:rsidR="001C0D0E" w:rsidRPr="004C688C">
        <w:t xml:space="preserve"> cell suspension was</w:t>
      </w:r>
      <w:r w:rsidR="00975500" w:rsidRPr="004C688C">
        <w:t xml:space="preserve"> mixed with Trypan blue dye in a 1:1 ratio</w:t>
      </w:r>
      <w:r w:rsidR="001C0D0E" w:rsidRPr="004C688C">
        <w:t xml:space="preserve"> and </w:t>
      </w:r>
      <w:r w:rsidR="00975500" w:rsidRPr="004C688C">
        <w:t xml:space="preserve">counted using a </w:t>
      </w:r>
      <w:r w:rsidR="00975500" w:rsidRPr="004C688C">
        <w:rPr>
          <w:rFonts w:cs="Arial"/>
        </w:rPr>
        <w:t>Neubauer Haemocytometer cell counting chamber</w:t>
      </w:r>
      <w:r w:rsidR="00A27EDE" w:rsidRPr="004C688C">
        <w:rPr>
          <w:rFonts w:cs="Arial"/>
        </w:rPr>
        <w:t xml:space="preserve"> (Hawksley, Sussex, UK)</w:t>
      </w:r>
      <w:r w:rsidR="00975500" w:rsidRPr="004C688C">
        <w:rPr>
          <w:rFonts w:cs="Arial"/>
        </w:rPr>
        <w:t xml:space="preserve">. </w:t>
      </w:r>
      <w:r w:rsidR="00975500" w:rsidRPr="004C688C">
        <w:t xml:space="preserve"> </w:t>
      </w:r>
    </w:p>
    <w:p w14:paraId="02369965" w14:textId="77777777" w:rsidR="00593390" w:rsidRPr="004C688C" w:rsidRDefault="00593390" w:rsidP="003609DA">
      <w:pPr>
        <w:pStyle w:val="Heading2"/>
        <w:numPr>
          <w:ilvl w:val="0"/>
          <w:numId w:val="0"/>
        </w:numPr>
        <w:spacing w:line="480" w:lineRule="auto"/>
        <w:rPr>
          <w:rFonts w:cs="Arial"/>
        </w:rPr>
      </w:pPr>
      <w:r w:rsidRPr="004C688C">
        <w:rPr>
          <w:rFonts w:cs="Arial"/>
        </w:rPr>
        <w:t>Co-culture human airways model</w:t>
      </w:r>
    </w:p>
    <w:p w14:paraId="03A76181" w14:textId="6AE5EFBF" w:rsidR="00593390" w:rsidRPr="004C688C" w:rsidRDefault="00240D42" w:rsidP="003609DA">
      <w:pPr>
        <w:spacing w:line="480" w:lineRule="auto"/>
      </w:pPr>
      <w:r w:rsidRPr="004C688C">
        <w:rPr>
          <w:noProof/>
          <w:lang w:eastAsia="en-GB"/>
        </w:rPr>
        <w:t>CALU 3 and HPF</w:t>
      </w:r>
      <w:r w:rsidR="00593390" w:rsidRPr="004C688C">
        <w:t xml:space="preserve"> </w:t>
      </w:r>
      <w:r w:rsidR="001C0D0E" w:rsidRPr="004C688C">
        <w:t xml:space="preserve">cells </w:t>
      </w:r>
      <w:r w:rsidR="00593390" w:rsidRPr="004C688C">
        <w:t>were co-cultured together at ALI on 0.4</w:t>
      </w:r>
      <w:r w:rsidR="001C0D0E" w:rsidRPr="004C688C">
        <w:t xml:space="preserve"> </w:t>
      </w:r>
      <w:r w:rsidR="00593390" w:rsidRPr="004C688C">
        <w:rPr>
          <w:rFonts w:cs="Arial"/>
        </w:rPr>
        <w:t>µ</w:t>
      </w:r>
      <w:r w:rsidR="00593390" w:rsidRPr="004C688C">
        <w:t>m permeable Snapwell™ (SW) inserts (Corning, New York, USA) with 1.12 cm</w:t>
      </w:r>
      <w:r w:rsidR="00593390" w:rsidRPr="004C688C">
        <w:rPr>
          <w:vertAlign w:val="superscript"/>
        </w:rPr>
        <w:t xml:space="preserve">2 </w:t>
      </w:r>
      <w:r w:rsidR="00593390" w:rsidRPr="004C688C">
        <w:t xml:space="preserve">surface area. </w:t>
      </w:r>
      <w:r w:rsidR="009901DD" w:rsidRPr="004C688C">
        <w:t>Prior to seedi</w:t>
      </w:r>
      <w:r w:rsidR="0068780A" w:rsidRPr="004C688C">
        <w:t xml:space="preserve">ng cells, the SW membranes were </w:t>
      </w:r>
      <w:r w:rsidR="009901DD" w:rsidRPr="004C688C">
        <w:t xml:space="preserve">coated with </w:t>
      </w:r>
      <w:r w:rsidR="009901DD" w:rsidRPr="004C688C">
        <w:rPr>
          <w:rFonts w:cs="Arial"/>
        </w:rPr>
        <w:t>human placental type IV collagen (Sigma, St. Louis, USA) at a concentration of 10</w:t>
      </w:r>
      <w:r w:rsidR="00C227FB" w:rsidRPr="004C688C">
        <w:rPr>
          <w:rFonts w:cs="Arial"/>
        </w:rPr>
        <w:t xml:space="preserve"> </w:t>
      </w:r>
      <w:r w:rsidR="009901DD" w:rsidRPr="004C688C">
        <w:rPr>
          <w:rFonts w:cs="Arial"/>
        </w:rPr>
        <w:t>µg/cm</w:t>
      </w:r>
      <w:r w:rsidR="009901DD" w:rsidRPr="004C688C">
        <w:rPr>
          <w:rFonts w:cs="Arial"/>
          <w:vertAlign w:val="superscript"/>
        </w:rPr>
        <w:t>2</w:t>
      </w:r>
      <w:r w:rsidR="009901DD" w:rsidRPr="004C688C">
        <w:rPr>
          <w:rFonts w:cs="Arial"/>
        </w:rPr>
        <w:t xml:space="preserve"> for 2 h at room temperature.</w:t>
      </w:r>
      <w:r w:rsidR="00970776" w:rsidRPr="004C688C">
        <w:rPr>
          <w:rFonts w:cs="Arial"/>
        </w:rPr>
        <w:t xml:space="preserve"> After 2 h, </w:t>
      </w:r>
      <w:r w:rsidRPr="004C688C">
        <w:rPr>
          <w:rFonts w:cs="Arial"/>
        </w:rPr>
        <w:t>the excess collagen was removed and any remnant</w:t>
      </w:r>
      <w:r w:rsidR="00970776" w:rsidRPr="004C688C">
        <w:rPr>
          <w:rFonts w:cs="Arial"/>
        </w:rPr>
        <w:t xml:space="preserve"> collagen </w:t>
      </w:r>
      <w:r w:rsidRPr="004C688C">
        <w:rPr>
          <w:rFonts w:cs="Arial"/>
        </w:rPr>
        <w:t xml:space="preserve">on the </w:t>
      </w:r>
      <w:r w:rsidR="001C0D0E" w:rsidRPr="004C688C">
        <w:rPr>
          <w:rFonts w:cs="Arial"/>
        </w:rPr>
        <w:t xml:space="preserve">SW </w:t>
      </w:r>
      <w:r w:rsidRPr="004C688C">
        <w:rPr>
          <w:rFonts w:cs="Arial"/>
        </w:rPr>
        <w:t xml:space="preserve">membrane </w:t>
      </w:r>
      <w:r w:rsidR="00970776" w:rsidRPr="004C688C">
        <w:rPr>
          <w:rFonts w:cs="Arial"/>
        </w:rPr>
        <w:t xml:space="preserve">was neutralised by washing with 500 µL of </w:t>
      </w:r>
      <w:r w:rsidRPr="004C688C">
        <w:rPr>
          <w:rFonts w:cs="Arial"/>
        </w:rPr>
        <w:t>growth medium</w:t>
      </w:r>
      <w:r w:rsidR="008E761F" w:rsidRPr="004C688C">
        <w:rPr>
          <w:rFonts w:cs="Arial"/>
        </w:rPr>
        <w:t xml:space="preserve"> </w:t>
      </w:r>
      <w:r w:rsidR="001C0D0E" w:rsidRPr="004C688C">
        <w:rPr>
          <w:rFonts w:cs="Arial"/>
        </w:rPr>
        <w:t>2</w:t>
      </w:r>
      <w:r w:rsidR="00737794" w:rsidRPr="004C688C">
        <w:rPr>
          <w:rFonts w:cs="Arial"/>
        </w:rPr>
        <w:t xml:space="preserve"> </w:t>
      </w:r>
      <w:r w:rsidR="00AB595B" w:rsidRPr="004C688C">
        <w:rPr>
          <w:rFonts w:cs="Arial"/>
        </w:rPr>
        <w:t>-</w:t>
      </w:r>
      <w:r w:rsidR="00737794" w:rsidRPr="004C688C">
        <w:rPr>
          <w:rFonts w:cs="Arial"/>
        </w:rPr>
        <w:t xml:space="preserve"> </w:t>
      </w:r>
      <w:r w:rsidR="001C0D0E" w:rsidRPr="004C688C">
        <w:rPr>
          <w:rFonts w:cs="Arial"/>
        </w:rPr>
        <w:t>3</w:t>
      </w:r>
      <w:r w:rsidR="00AB595B" w:rsidRPr="004C688C">
        <w:rPr>
          <w:rFonts w:cs="Arial"/>
        </w:rPr>
        <w:t xml:space="preserve"> times</w:t>
      </w:r>
      <w:r w:rsidR="00970776" w:rsidRPr="004C688C">
        <w:rPr>
          <w:rFonts w:cs="Arial"/>
        </w:rPr>
        <w:t xml:space="preserve">. </w:t>
      </w:r>
      <w:r w:rsidR="00737794" w:rsidRPr="004C688C">
        <w:rPr>
          <w:rFonts w:cs="Arial"/>
        </w:rPr>
        <w:t xml:space="preserve">Then, </w:t>
      </w:r>
      <w:r w:rsidR="00350F75" w:rsidRPr="004C688C">
        <w:t xml:space="preserve">300 </w:t>
      </w:r>
      <w:r w:rsidR="00350F75" w:rsidRPr="004C688C">
        <w:rPr>
          <w:rFonts w:cs="Arial"/>
        </w:rPr>
        <w:t>µ</w:t>
      </w:r>
      <w:r w:rsidR="00350F75" w:rsidRPr="004C688C">
        <w:t xml:space="preserve">L of </w:t>
      </w:r>
      <w:r w:rsidR="00593390" w:rsidRPr="004C688C">
        <w:t xml:space="preserve">HPF cells were </w:t>
      </w:r>
      <w:r w:rsidR="001C0D0E" w:rsidRPr="004C688C">
        <w:t>first</w:t>
      </w:r>
      <w:r w:rsidR="00D15887" w:rsidRPr="004C688C">
        <w:t xml:space="preserve"> </w:t>
      </w:r>
      <w:r w:rsidR="00593390" w:rsidRPr="004C688C">
        <w:t>seed</w:t>
      </w:r>
      <w:r w:rsidR="009901DD" w:rsidRPr="004C688C">
        <w:t>ed on</w:t>
      </w:r>
      <w:r w:rsidR="00975500" w:rsidRPr="004C688C">
        <w:t xml:space="preserve"> </w:t>
      </w:r>
      <w:r w:rsidR="009901DD" w:rsidRPr="004C688C">
        <w:t>to</w:t>
      </w:r>
      <w:r w:rsidR="00975500" w:rsidRPr="004C688C">
        <w:t>p</w:t>
      </w:r>
      <w:r w:rsidR="009901DD" w:rsidRPr="004C688C">
        <w:t xml:space="preserve"> of </w:t>
      </w:r>
      <w:r w:rsidR="00975500" w:rsidRPr="004C688C">
        <w:t>the collagen coated SW membrane (apical compartment)</w:t>
      </w:r>
      <w:r w:rsidR="00970776" w:rsidRPr="004C688C">
        <w:t xml:space="preserve"> </w:t>
      </w:r>
      <w:r w:rsidR="00593390" w:rsidRPr="004C688C">
        <w:t>at a cell density of 3</w:t>
      </w:r>
      <w:r w:rsidR="001C0D0E" w:rsidRPr="004C688C">
        <w:t xml:space="preserve"> </w:t>
      </w:r>
      <w:r w:rsidR="00593390" w:rsidRPr="004C688C">
        <w:t>x</w:t>
      </w:r>
      <w:r w:rsidR="001C0D0E" w:rsidRPr="004C688C">
        <w:t xml:space="preserve"> </w:t>
      </w:r>
      <w:r w:rsidR="00593390" w:rsidRPr="004C688C">
        <w:t>10</w:t>
      </w:r>
      <w:r w:rsidR="00593390" w:rsidRPr="004C688C">
        <w:rPr>
          <w:vertAlign w:val="superscript"/>
        </w:rPr>
        <w:t>5</w:t>
      </w:r>
      <w:r w:rsidR="00593390" w:rsidRPr="004C688C">
        <w:t xml:space="preserve"> cells/SW and the basolateral </w:t>
      </w:r>
      <w:r w:rsidR="00975500" w:rsidRPr="004C688C">
        <w:t>compartment</w:t>
      </w:r>
      <w:r w:rsidR="00593390" w:rsidRPr="004C688C">
        <w:t xml:space="preserve"> was </w:t>
      </w:r>
      <w:r w:rsidR="009901DD" w:rsidRPr="004C688C">
        <w:t>supplied</w:t>
      </w:r>
      <w:r w:rsidR="00593390" w:rsidRPr="004C688C">
        <w:t xml:space="preserve"> with 2</w:t>
      </w:r>
      <w:r w:rsidR="00D15887" w:rsidRPr="004C688C">
        <w:t xml:space="preserve"> </w:t>
      </w:r>
      <w:r w:rsidR="00593390" w:rsidRPr="004C688C">
        <w:t>mL of EMEM growth medium. After 4 days</w:t>
      </w:r>
      <w:r w:rsidR="00970776" w:rsidRPr="004C688C">
        <w:t xml:space="preserve"> of submerged culturing</w:t>
      </w:r>
      <w:r w:rsidR="00593390" w:rsidRPr="004C688C">
        <w:t xml:space="preserve">, </w:t>
      </w:r>
      <w:r w:rsidR="00350F75" w:rsidRPr="004C688C">
        <w:t>the apical medium was removed and 300</w:t>
      </w:r>
      <w:r w:rsidR="00106AEC" w:rsidRPr="004C688C">
        <w:t xml:space="preserve"> </w:t>
      </w:r>
      <w:r w:rsidR="00106AEC" w:rsidRPr="004C688C">
        <w:rPr>
          <w:rFonts w:cs="Arial"/>
        </w:rPr>
        <w:t>µ</w:t>
      </w:r>
      <w:r w:rsidR="00106AEC" w:rsidRPr="004C688C">
        <w:t>L</w:t>
      </w:r>
      <w:r w:rsidR="004E2A5D" w:rsidRPr="004C688C">
        <w:t xml:space="preserve"> of</w:t>
      </w:r>
      <w:r w:rsidR="00350F75" w:rsidRPr="004C688C">
        <w:t xml:space="preserve"> </w:t>
      </w:r>
      <w:r w:rsidR="00593390" w:rsidRPr="004C688C">
        <w:t xml:space="preserve">CALU 3 cells were added on top of the </w:t>
      </w:r>
      <w:r w:rsidR="00975500" w:rsidRPr="004C688C">
        <w:t>HPF cells</w:t>
      </w:r>
      <w:r w:rsidR="00593390" w:rsidRPr="004C688C">
        <w:t xml:space="preserve"> at a cell density of 5</w:t>
      </w:r>
      <w:r w:rsidR="001C0D0E" w:rsidRPr="004C688C">
        <w:t xml:space="preserve"> </w:t>
      </w:r>
      <w:r w:rsidR="00593390" w:rsidRPr="004C688C">
        <w:t>x</w:t>
      </w:r>
      <w:r w:rsidR="001C0D0E" w:rsidRPr="004C688C">
        <w:t xml:space="preserve"> </w:t>
      </w:r>
      <w:r w:rsidR="00593390" w:rsidRPr="004C688C">
        <w:t>10</w:t>
      </w:r>
      <w:r w:rsidR="00593390" w:rsidRPr="004C688C">
        <w:rPr>
          <w:vertAlign w:val="superscript"/>
        </w:rPr>
        <w:t>5</w:t>
      </w:r>
      <w:r w:rsidR="00593390" w:rsidRPr="004C688C">
        <w:t xml:space="preserve"> cells/SW and cultured with </w:t>
      </w:r>
      <w:r w:rsidR="00D15887" w:rsidRPr="004C688C">
        <w:t>2 mL</w:t>
      </w:r>
      <w:r w:rsidR="00593390" w:rsidRPr="004C688C">
        <w:t xml:space="preserve"> </w:t>
      </w:r>
      <w:r w:rsidR="00D15887" w:rsidRPr="004C688C">
        <w:t xml:space="preserve">of </w:t>
      </w:r>
      <w:r w:rsidR="00593390" w:rsidRPr="004C688C">
        <w:t>DMEM</w:t>
      </w:r>
      <w:r w:rsidR="00350F75" w:rsidRPr="004C688C">
        <w:t>-F12</w:t>
      </w:r>
      <w:r w:rsidR="00593390" w:rsidRPr="004C688C">
        <w:t xml:space="preserve"> </w:t>
      </w:r>
      <w:r w:rsidR="005A4D30" w:rsidRPr="004C688C">
        <w:t xml:space="preserve">growth </w:t>
      </w:r>
      <w:r w:rsidR="00593390" w:rsidRPr="004C688C">
        <w:t>m</w:t>
      </w:r>
      <w:r w:rsidR="005D552B" w:rsidRPr="004C688C">
        <w:t>edium</w:t>
      </w:r>
      <w:r w:rsidR="00593390" w:rsidRPr="004C688C">
        <w:t xml:space="preserve"> for a further 4 days</w:t>
      </w:r>
      <w:r w:rsidR="00106AEC" w:rsidRPr="004C688C">
        <w:t xml:space="preserve"> under submerged conditions</w:t>
      </w:r>
      <w:r w:rsidR="00593390" w:rsidRPr="004C688C">
        <w:t xml:space="preserve">. After 4 days, the cells were </w:t>
      </w:r>
      <w:r w:rsidR="000E6011" w:rsidRPr="004C688C">
        <w:t xml:space="preserve">established at ALI </w:t>
      </w:r>
      <w:r w:rsidR="00970776" w:rsidRPr="004C688C">
        <w:t>by aspirating the a</w:t>
      </w:r>
      <w:r w:rsidR="00975500" w:rsidRPr="004C688C">
        <w:t xml:space="preserve">pical medium and refreshing the basolateral </w:t>
      </w:r>
      <w:r w:rsidR="00106AEC" w:rsidRPr="004C688C">
        <w:t>section with 2 mL DMEM-F12 medium</w:t>
      </w:r>
      <w:r w:rsidR="00975500" w:rsidRPr="004C688C">
        <w:t xml:space="preserve">, thus exposing </w:t>
      </w:r>
      <w:r w:rsidR="00970776" w:rsidRPr="004C688C">
        <w:t xml:space="preserve">the cells </w:t>
      </w:r>
      <w:r w:rsidR="00057828" w:rsidRPr="004C688C">
        <w:t>apically</w:t>
      </w:r>
      <w:r w:rsidR="00FC55F1" w:rsidRPr="004C688C">
        <w:t xml:space="preserve"> to air</w:t>
      </w:r>
      <w:r w:rsidR="00057828" w:rsidRPr="004C688C">
        <w:t xml:space="preserve"> and bas</w:t>
      </w:r>
      <w:r w:rsidR="00FC55F1" w:rsidRPr="004C688C">
        <w:t>olater</w:t>
      </w:r>
      <w:r w:rsidR="00057828" w:rsidRPr="004C688C">
        <w:t>ally</w:t>
      </w:r>
      <w:r w:rsidR="00FC55F1" w:rsidRPr="004C688C">
        <w:t xml:space="preserve"> to growth medium</w:t>
      </w:r>
      <w:r w:rsidR="00593390" w:rsidRPr="004C688C">
        <w:t xml:space="preserve">. The cells were co-cultured at ALI for </w:t>
      </w:r>
      <w:r w:rsidR="00002E74" w:rsidRPr="004C688C">
        <w:t>at least</w:t>
      </w:r>
      <w:r w:rsidR="00593390" w:rsidRPr="004C688C">
        <w:t xml:space="preserve"> 11</w:t>
      </w:r>
      <w:r w:rsidR="00FC55F1" w:rsidRPr="004C688C">
        <w:t xml:space="preserve"> </w:t>
      </w:r>
      <w:r w:rsidR="00593390" w:rsidRPr="004C688C">
        <w:t>-</w:t>
      </w:r>
      <w:r w:rsidR="00FC55F1" w:rsidRPr="004C688C">
        <w:t xml:space="preserve"> </w:t>
      </w:r>
      <w:r w:rsidR="00593390" w:rsidRPr="004C688C">
        <w:t>14 days with the basolateral medium being changed every 2</w:t>
      </w:r>
      <w:r w:rsidR="00FC55F1" w:rsidRPr="004C688C">
        <w:t xml:space="preserve"> </w:t>
      </w:r>
      <w:r w:rsidR="00593390" w:rsidRPr="004C688C">
        <w:t>-</w:t>
      </w:r>
      <w:r w:rsidR="00FC55F1" w:rsidRPr="004C688C">
        <w:t xml:space="preserve"> </w:t>
      </w:r>
      <w:r w:rsidR="00593390" w:rsidRPr="004C688C">
        <w:t>3 days.</w:t>
      </w:r>
      <w:r w:rsidR="00970776" w:rsidRPr="004C688C">
        <w:t xml:space="preserve"> </w:t>
      </w:r>
      <w:r w:rsidR="00234EA4" w:rsidRPr="004C688C">
        <w:t>As noted from our previous research, a</w:t>
      </w:r>
      <w:r w:rsidR="00970776" w:rsidRPr="004C688C">
        <w:t xml:space="preserve">fter 14 days of ALI culturing, </w:t>
      </w:r>
      <w:r w:rsidR="009672FD" w:rsidRPr="004C688C">
        <w:t>typical characteristics of pseudo-stratified</w:t>
      </w:r>
      <w:r w:rsidR="00970776" w:rsidRPr="004C688C">
        <w:t xml:space="preserve"> </w:t>
      </w:r>
      <w:r w:rsidR="009672FD" w:rsidRPr="004C688C">
        <w:t xml:space="preserve">epithelium such as microvilli </w:t>
      </w:r>
      <w:r w:rsidR="005A4D30" w:rsidRPr="004C688C">
        <w:t xml:space="preserve">and cilia </w:t>
      </w:r>
      <w:r w:rsidR="009672FD" w:rsidRPr="004C688C">
        <w:t>expression</w:t>
      </w:r>
      <w:r w:rsidR="0081547A" w:rsidRPr="004C688C">
        <w:t>, goblet cells production</w:t>
      </w:r>
      <w:r w:rsidR="009672FD" w:rsidRPr="004C688C">
        <w:t xml:space="preserve"> and inter-cellular</w:t>
      </w:r>
      <w:r w:rsidR="00106AEC" w:rsidRPr="004C688C">
        <w:t xml:space="preserve"> tight </w:t>
      </w:r>
      <w:r w:rsidR="009672FD" w:rsidRPr="004C688C">
        <w:t xml:space="preserve">junctions </w:t>
      </w:r>
      <w:r w:rsidR="009672FD" w:rsidRPr="004C688C">
        <w:lastRenderedPageBreak/>
        <w:t>formation were exhibited</w:t>
      </w:r>
      <w:r w:rsidR="00106AEC" w:rsidRPr="004C688C">
        <w:t xml:space="preserve"> </w:t>
      </w:r>
      <w:r w:rsidR="00106AEC" w:rsidRPr="004C688C">
        <w:fldChar w:fldCharType="begin"/>
      </w:r>
      <w:r w:rsidR="0061474A" w:rsidRPr="004C688C">
        <w:instrText xml:space="preserve"> ADDIN EN.CITE &lt;EndNote&gt;&lt;Cite&gt;&lt;Author&gt;Bielemeier&lt;/Author&gt;&lt;Year&gt;2012&lt;/Year&gt;&lt;RecNum&gt;515&lt;/RecNum&gt;&lt;DisplayText&gt;(Bielemeier, 2012)&lt;/DisplayText&gt;&lt;record&gt;&lt;rec-number&gt;515&lt;/rec-number&gt;&lt;foreign-keys&gt;&lt;key app="EN" db-id="9dwd5trwt990vmedetnxefa6wzpwta5sd9sv" timestamp="1363947440"&gt;515&lt;/key&gt;&lt;/foreign-keys&gt;&lt;ref-type name="Thesis"&gt;32&lt;/ref-type&gt;&lt;contributors&gt;&lt;authors&gt;&lt;author&gt;Anne Bielemeier &lt;/author&gt;&lt;/authors&gt;&lt;tertiary-authors&gt;&lt;author&gt;Dr LJ Marshall&lt;/author&gt;&lt;/tertiary-authors&gt;&lt;/contributors&gt;&lt;titles&gt;&lt;title&gt;Development Of A Multicellular Co-Culture Model Of Normal And Cystic Fibrosis Human Airways In Vitro&lt;/title&gt;&lt;secondary-title&gt;School of Life and Health Sciences&lt;/secondary-title&gt;&lt;/titles&gt;&lt;volume&gt;PhD&lt;/volume&gt;&lt;dates&gt;&lt;year&gt;2012&lt;/year&gt;&lt;/dates&gt;&lt;publisher&gt;Aston University&lt;/publisher&gt;&lt;urls&gt;&lt;/urls&gt;&lt;/record&gt;&lt;/Cite&gt;&lt;/EndNote&gt;</w:instrText>
      </w:r>
      <w:r w:rsidR="00106AEC" w:rsidRPr="004C688C">
        <w:fldChar w:fldCharType="separate"/>
      </w:r>
      <w:r w:rsidR="0061474A" w:rsidRPr="004C688C">
        <w:rPr>
          <w:noProof/>
        </w:rPr>
        <w:t>(Bielemeier, 2012)</w:t>
      </w:r>
      <w:r w:rsidR="00106AEC" w:rsidRPr="004C688C">
        <w:fldChar w:fldCharType="end"/>
      </w:r>
      <w:r w:rsidR="00106AEC" w:rsidRPr="004C688C">
        <w:t xml:space="preserve"> </w:t>
      </w:r>
      <w:r w:rsidR="004E2A5D" w:rsidRPr="004C688C">
        <w:t>at which point</w:t>
      </w:r>
      <w:r w:rsidR="009672FD" w:rsidRPr="004C688C">
        <w:t xml:space="preserve"> the </w:t>
      </w:r>
      <w:r w:rsidR="004E2A5D" w:rsidRPr="004C688C">
        <w:t>HPF-CALU 3 co-culture models</w:t>
      </w:r>
      <w:r w:rsidR="009672FD" w:rsidRPr="004C688C">
        <w:t xml:space="preserve"> </w:t>
      </w:r>
      <w:r w:rsidR="00970776" w:rsidRPr="004C688C">
        <w:t xml:space="preserve">were </w:t>
      </w:r>
      <w:r w:rsidR="000A05E9" w:rsidRPr="004C688C">
        <w:t>ready</w:t>
      </w:r>
      <w:r w:rsidR="00970776" w:rsidRPr="004C688C">
        <w:t xml:space="preserve"> for exposure to </w:t>
      </w:r>
      <w:r w:rsidR="00FC55F1" w:rsidRPr="004C688C">
        <w:t>WCS or ECV</w:t>
      </w:r>
      <w:r w:rsidR="00C947DA" w:rsidRPr="004C688C">
        <w:t>.</w:t>
      </w:r>
    </w:p>
    <w:p w14:paraId="475452FA" w14:textId="26793F09" w:rsidR="00593390" w:rsidRPr="004C688C" w:rsidRDefault="00593390" w:rsidP="003609DA">
      <w:pPr>
        <w:pStyle w:val="Heading2"/>
        <w:numPr>
          <w:ilvl w:val="0"/>
          <w:numId w:val="0"/>
        </w:numPr>
        <w:spacing w:line="480" w:lineRule="auto"/>
        <w:rPr>
          <w:rFonts w:cs="Arial"/>
        </w:rPr>
      </w:pPr>
      <w:r w:rsidRPr="004C688C">
        <w:rPr>
          <w:rFonts w:cs="Arial"/>
        </w:rPr>
        <w:t>Cell-exposure apparatus</w:t>
      </w:r>
    </w:p>
    <w:p w14:paraId="31635942" w14:textId="12FED39F" w:rsidR="002126D0" w:rsidRPr="004C688C" w:rsidRDefault="00593390" w:rsidP="003609DA">
      <w:pPr>
        <w:spacing w:line="480" w:lineRule="auto"/>
        <w:rPr>
          <w:noProof/>
          <w:lang w:eastAsia="en-GB"/>
        </w:rPr>
      </w:pPr>
      <w:r w:rsidRPr="004C688C">
        <w:t xml:space="preserve">A NAVICYTE horizontal Ussing chamber and </w:t>
      </w:r>
      <w:r w:rsidR="002765F0" w:rsidRPr="004C688C">
        <w:t xml:space="preserve">associated </w:t>
      </w:r>
      <w:r w:rsidRPr="004C688C">
        <w:t xml:space="preserve">cell manifold Perspex blocks (Harvard Apparatus, </w:t>
      </w:r>
      <w:r w:rsidRPr="004C688C">
        <w:rPr>
          <w:rFonts w:cs="Arial"/>
        </w:rPr>
        <w:t>Massachusetts, USA)</w:t>
      </w:r>
      <w:r w:rsidR="00334C95" w:rsidRPr="004C688C">
        <w:t xml:space="preserve"> was </w:t>
      </w:r>
      <w:r w:rsidRPr="004C688C">
        <w:t>used to expose the co-culture</w:t>
      </w:r>
      <w:r w:rsidR="000A05E9" w:rsidRPr="004C688C">
        <w:t xml:space="preserve"> human airways model to </w:t>
      </w:r>
      <w:r w:rsidR="005F5B75" w:rsidRPr="004C688C">
        <w:t>air/</w:t>
      </w:r>
      <w:r w:rsidR="000A05E9" w:rsidRPr="004C688C">
        <w:t>WCS/</w:t>
      </w:r>
      <w:r w:rsidRPr="004C688C">
        <w:t xml:space="preserve">ECV. </w:t>
      </w:r>
      <w:r w:rsidR="000A05E9" w:rsidRPr="004C688C">
        <w:t xml:space="preserve">Each </w:t>
      </w:r>
      <w:r w:rsidR="00970776" w:rsidRPr="004C688C">
        <w:t>cell manifold consisted of a base block and a cap</w:t>
      </w:r>
      <w:r w:rsidR="00FC55F1" w:rsidRPr="004C688C">
        <w:t xml:space="preserve">, both Perspex-made </w:t>
      </w:r>
      <w:r w:rsidR="006E134C" w:rsidRPr="004C688C">
        <w:t>as shown in Figure 1</w:t>
      </w:r>
      <w:r w:rsidR="00970776" w:rsidRPr="004C688C">
        <w:t xml:space="preserve">. </w:t>
      </w:r>
      <w:r w:rsidR="000A05E9" w:rsidRPr="004C688C">
        <w:t>T</w:t>
      </w:r>
      <w:r w:rsidR="00DD0F28" w:rsidRPr="004C688C">
        <w:t xml:space="preserve">he base block consisted of a circular slot </w:t>
      </w:r>
      <w:r w:rsidR="00334C95" w:rsidRPr="004C688C">
        <w:t>in which the</w:t>
      </w:r>
      <w:r w:rsidR="00C227FB" w:rsidRPr="004C688C">
        <w:t xml:space="preserve"> SW</w:t>
      </w:r>
      <w:r w:rsidR="000A05E9" w:rsidRPr="004C688C">
        <w:t>s</w:t>
      </w:r>
      <w:r w:rsidR="006E134C" w:rsidRPr="004C688C">
        <w:t xml:space="preserve"> containing the co-culture model</w:t>
      </w:r>
      <w:r w:rsidR="00334C95" w:rsidRPr="004C688C">
        <w:t xml:space="preserve"> was </w:t>
      </w:r>
      <w:r w:rsidR="000A05E9" w:rsidRPr="004C688C">
        <w:t>se</w:t>
      </w:r>
      <w:r w:rsidR="00106AEC" w:rsidRPr="004C688C">
        <w:t>cured</w:t>
      </w:r>
      <w:r w:rsidR="000A05E9" w:rsidRPr="004C688C">
        <w:t>. Just before exposure, the</w:t>
      </w:r>
      <w:r w:rsidR="0049401A" w:rsidRPr="004C688C">
        <w:t xml:space="preserve"> well beneath the</w:t>
      </w:r>
      <w:r w:rsidR="000A05E9" w:rsidRPr="004C688C">
        <w:t xml:space="preserve"> </w:t>
      </w:r>
      <w:r w:rsidR="006E134C" w:rsidRPr="004C688C">
        <w:t>circular slot</w:t>
      </w:r>
      <w:r w:rsidR="000A05E9" w:rsidRPr="004C688C">
        <w:t xml:space="preserve"> was </w:t>
      </w:r>
      <w:r w:rsidR="0049401A" w:rsidRPr="004C688C">
        <w:t>filled</w:t>
      </w:r>
      <w:r w:rsidR="000669D0" w:rsidRPr="004C688C">
        <w:t xml:space="preserve"> with 1.5 mL of </w:t>
      </w:r>
      <w:r w:rsidR="000A05E9" w:rsidRPr="004C688C">
        <w:t xml:space="preserve">EMEM </w:t>
      </w:r>
      <w:r w:rsidR="000669D0" w:rsidRPr="004C688C">
        <w:t>growth medium</w:t>
      </w:r>
      <w:r w:rsidR="000A05E9" w:rsidRPr="004C688C">
        <w:t>. T</w:t>
      </w:r>
      <w:r w:rsidR="00F549D6" w:rsidRPr="004C688C">
        <w:t xml:space="preserve">he </w:t>
      </w:r>
      <w:r w:rsidR="005F5B75" w:rsidRPr="004C688C">
        <w:t>SW</w:t>
      </w:r>
      <w:r w:rsidRPr="004C688C">
        <w:t>s were</w:t>
      </w:r>
      <w:r w:rsidR="000A05E9" w:rsidRPr="004C688C">
        <w:t xml:space="preserve"> then</w:t>
      </w:r>
      <w:r w:rsidRPr="004C688C">
        <w:t xml:space="preserve"> </w:t>
      </w:r>
      <w:r w:rsidR="00FC55F1" w:rsidRPr="004C688C">
        <w:t>secured</w:t>
      </w:r>
      <w:r w:rsidRPr="004C688C">
        <w:t xml:space="preserve"> in</w:t>
      </w:r>
      <w:r w:rsidR="00F549D6" w:rsidRPr="004C688C">
        <w:t>to</w:t>
      </w:r>
      <w:r w:rsidR="00AA22B4" w:rsidRPr="004C688C">
        <w:t xml:space="preserve"> </w:t>
      </w:r>
      <w:r w:rsidR="00DD0F28" w:rsidRPr="004C688C">
        <w:t>the circular slot</w:t>
      </w:r>
      <w:r w:rsidR="000A05E9" w:rsidRPr="004C688C">
        <w:t xml:space="preserve"> such that the base of the SW</w:t>
      </w:r>
      <w:r w:rsidR="006E134C" w:rsidRPr="004C688C">
        <w:t>s</w:t>
      </w:r>
      <w:r w:rsidR="00FC55F1" w:rsidRPr="004C688C">
        <w:t xml:space="preserve"> were</w:t>
      </w:r>
      <w:r w:rsidR="000A05E9" w:rsidRPr="004C688C">
        <w:t xml:space="preserve"> in contact with the growth medium</w:t>
      </w:r>
      <w:r w:rsidR="002765F0" w:rsidRPr="004C688C">
        <w:t>.</w:t>
      </w:r>
      <w:r w:rsidR="00AA22B4" w:rsidRPr="004C688C">
        <w:t xml:space="preserve"> </w:t>
      </w:r>
      <w:r w:rsidR="001315D4" w:rsidRPr="004C688C">
        <w:t xml:space="preserve">The </w:t>
      </w:r>
      <w:r w:rsidR="00FC55F1" w:rsidRPr="004C688C">
        <w:t xml:space="preserve">Perspex cap was then fixed on top of the </w:t>
      </w:r>
      <w:r w:rsidR="000669D0" w:rsidRPr="004C688C">
        <w:t>base</w:t>
      </w:r>
      <w:r w:rsidR="001315D4" w:rsidRPr="004C688C">
        <w:t xml:space="preserve"> </w:t>
      </w:r>
      <w:r w:rsidR="00AA22B4" w:rsidRPr="004C688C">
        <w:t xml:space="preserve">block </w:t>
      </w:r>
      <w:r w:rsidR="00FC55F1" w:rsidRPr="004C688C">
        <w:t xml:space="preserve">and </w:t>
      </w:r>
      <w:r w:rsidR="000669D0" w:rsidRPr="004C688C">
        <w:t>was</w:t>
      </w:r>
      <w:r w:rsidR="001315D4" w:rsidRPr="004C688C">
        <w:t xml:space="preserve"> </w:t>
      </w:r>
      <w:r w:rsidR="00AA22B4" w:rsidRPr="004C688C">
        <w:t xml:space="preserve">subsequently </w:t>
      </w:r>
      <w:r w:rsidRPr="004C688C">
        <w:t xml:space="preserve">connected to the </w:t>
      </w:r>
      <w:r w:rsidR="00F24DF6" w:rsidRPr="004C688C">
        <w:t xml:space="preserve">NAVICYTE </w:t>
      </w:r>
      <w:r w:rsidRPr="004C688C">
        <w:t xml:space="preserve">horizontal Ussing chamber via </w:t>
      </w:r>
      <w:r w:rsidR="000669D0" w:rsidRPr="004C688C">
        <w:t>custom tubing</w:t>
      </w:r>
      <w:r w:rsidR="002765F0" w:rsidRPr="004C688C">
        <w:t xml:space="preserve"> which delivered the </w:t>
      </w:r>
      <w:r w:rsidR="005F5B75" w:rsidRPr="004C688C">
        <w:t>air/</w:t>
      </w:r>
      <w:r w:rsidR="002765F0" w:rsidRPr="004C688C">
        <w:t>WCS/ECV</w:t>
      </w:r>
      <w:r w:rsidR="00AA22B4" w:rsidRPr="004C688C">
        <w:t xml:space="preserve"> to the cells</w:t>
      </w:r>
      <w:r w:rsidRPr="004C688C">
        <w:t xml:space="preserve">. </w:t>
      </w:r>
    </w:p>
    <w:p w14:paraId="4EDD8A44" w14:textId="77777777" w:rsidR="003609DA" w:rsidRPr="004C688C" w:rsidRDefault="004F562B" w:rsidP="003609DA">
      <w:pPr>
        <w:keepNext/>
        <w:jc w:val="center"/>
      </w:pPr>
      <w:r w:rsidRPr="004C688C">
        <w:rPr>
          <w:noProof/>
          <w:lang w:eastAsia="en-GB"/>
        </w:rPr>
        <w:drawing>
          <wp:inline distT="0" distB="0" distL="0" distR="0" wp14:anchorId="6319EEE4" wp14:editId="11BFC900">
            <wp:extent cx="4405022" cy="33941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17519" cy="3403777"/>
                    </a:xfrm>
                    <a:prstGeom prst="rect">
                      <a:avLst/>
                    </a:prstGeom>
                    <a:noFill/>
                  </pic:spPr>
                </pic:pic>
              </a:graphicData>
            </a:graphic>
          </wp:inline>
        </w:drawing>
      </w:r>
    </w:p>
    <w:p w14:paraId="00737A44" w14:textId="5BDE9179" w:rsidR="003609DA" w:rsidRPr="004C688C" w:rsidRDefault="003609DA" w:rsidP="003609DA">
      <w:pPr>
        <w:pStyle w:val="Caption"/>
        <w:spacing w:line="480" w:lineRule="auto"/>
        <w:rPr>
          <w:i w:val="0"/>
          <w:color w:val="auto"/>
        </w:rPr>
      </w:pPr>
      <w:r w:rsidRPr="004C688C">
        <w:rPr>
          <w:b/>
          <w:color w:val="auto"/>
        </w:rPr>
        <w:t xml:space="preserve">Figure </w:t>
      </w:r>
      <w:r w:rsidRPr="004C688C">
        <w:rPr>
          <w:b/>
          <w:color w:val="auto"/>
        </w:rPr>
        <w:fldChar w:fldCharType="begin"/>
      </w:r>
      <w:r w:rsidRPr="004C688C">
        <w:rPr>
          <w:b/>
          <w:color w:val="auto"/>
        </w:rPr>
        <w:instrText xml:space="preserve"> SEQ Figure \* ARABIC </w:instrText>
      </w:r>
      <w:r w:rsidRPr="004C688C">
        <w:rPr>
          <w:b/>
          <w:color w:val="auto"/>
        </w:rPr>
        <w:fldChar w:fldCharType="separate"/>
      </w:r>
      <w:r w:rsidR="00EC0257" w:rsidRPr="004C688C">
        <w:rPr>
          <w:b/>
          <w:noProof/>
          <w:color w:val="auto"/>
        </w:rPr>
        <w:t>1</w:t>
      </w:r>
      <w:r w:rsidRPr="004C688C">
        <w:rPr>
          <w:b/>
          <w:color w:val="auto"/>
        </w:rPr>
        <w:fldChar w:fldCharType="end"/>
      </w:r>
      <w:r w:rsidRPr="004C688C">
        <w:rPr>
          <w:b/>
          <w:color w:val="auto"/>
        </w:rPr>
        <w:t>. Perspex cell manifold blocks used to expose the SWs containing co-culture model to air/WCS/ECV.</w:t>
      </w:r>
      <w:r w:rsidRPr="004C688C">
        <w:rPr>
          <w:color w:val="auto"/>
        </w:rPr>
        <w:t xml:space="preserve"> </w:t>
      </w:r>
      <w:r w:rsidRPr="004C688C">
        <w:rPr>
          <w:i w:val="0"/>
          <w:color w:val="auto"/>
        </w:rPr>
        <w:t xml:space="preserve">Prior to exposure, the circular slot in the base block was supplied with 1.5 mL EMEM growth medium </w:t>
      </w:r>
      <w:r w:rsidRPr="004C688C">
        <w:rPr>
          <w:i w:val="0"/>
          <w:color w:val="auto"/>
        </w:rPr>
        <w:lastRenderedPageBreak/>
        <w:t>after which the SWs were inserted into the slot. The Perspex cap was then then fastened on top of the base block and the custom tubes of the cap were connected to the horizontal Ussing chamber which exposed the co-culture model to air/WCS/ECV. Threaded screws in the base block were used to prevent the growth medium from leaking out.</w:t>
      </w:r>
    </w:p>
    <w:p w14:paraId="669A9D91" w14:textId="00EEC108" w:rsidR="00593390" w:rsidRPr="004C688C" w:rsidRDefault="00593390" w:rsidP="003609DA">
      <w:pPr>
        <w:pStyle w:val="Heading2"/>
        <w:numPr>
          <w:ilvl w:val="0"/>
          <w:numId w:val="0"/>
        </w:numPr>
        <w:spacing w:line="480" w:lineRule="auto"/>
        <w:rPr>
          <w:rFonts w:cs="Arial"/>
        </w:rPr>
      </w:pPr>
      <w:r w:rsidRPr="004C688C">
        <w:rPr>
          <w:rFonts w:cs="Arial"/>
        </w:rPr>
        <w:t xml:space="preserve">In-house constructed </w:t>
      </w:r>
      <w:r w:rsidR="009D6579" w:rsidRPr="004C688C">
        <w:rPr>
          <w:rFonts w:cs="Arial"/>
        </w:rPr>
        <w:t>aerosol delivery system</w:t>
      </w:r>
    </w:p>
    <w:p w14:paraId="549BAE73" w14:textId="22EF5E4D" w:rsidR="00593390" w:rsidRPr="004C688C" w:rsidRDefault="002765F0" w:rsidP="003609DA">
      <w:pPr>
        <w:spacing w:line="480" w:lineRule="auto"/>
        <w:rPr>
          <w:rFonts w:cs="Arial"/>
          <w:color w:val="FF0000"/>
        </w:rPr>
      </w:pPr>
      <w:r w:rsidRPr="004C688C">
        <w:rPr>
          <w:rFonts w:cs="Arial"/>
        </w:rPr>
        <w:t>A</w:t>
      </w:r>
      <w:r w:rsidR="00593390" w:rsidRPr="004C688C">
        <w:rPr>
          <w:rFonts w:cs="Arial"/>
        </w:rPr>
        <w:t xml:space="preserve"> </w:t>
      </w:r>
      <w:r w:rsidR="00FC55F1" w:rsidRPr="004C688C">
        <w:rPr>
          <w:rFonts w:cs="Arial"/>
        </w:rPr>
        <w:t>bespoke aerosol</w:t>
      </w:r>
      <w:r w:rsidR="009D6579" w:rsidRPr="004C688C">
        <w:rPr>
          <w:rFonts w:cs="Arial"/>
        </w:rPr>
        <w:t xml:space="preserve"> delivery system </w:t>
      </w:r>
      <w:r w:rsidR="00593390" w:rsidRPr="004C688C">
        <w:rPr>
          <w:rFonts w:cs="Arial"/>
        </w:rPr>
        <w:t>was</w:t>
      </w:r>
      <w:r w:rsidR="001315D4" w:rsidRPr="004C688C">
        <w:rPr>
          <w:rFonts w:cs="Arial"/>
        </w:rPr>
        <w:t xml:space="preserve"> constructed in-house to provide a controlled flow of </w:t>
      </w:r>
      <w:r w:rsidR="00057828" w:rsidRPr="004C688C">
        <w:rPr>
          <w:rFonts w:cs="Arial"/>
        </w:rPr>
        <w:t xml:space="preserve">ambient </w:t>
      </w:r>
      <w:r w:rsidR="001315D4" w:rsidRPr="004C688C">
        <w:rPr>
          <w:rFonts w:cs="Arial"/>
        </w:rPr>
        <w:t>air or WCS</w:t>
      </w:r>
      <w:r w:rsidRPr="004C688C">
        <w:rPr>
          <w:rFonts w:cs="Arial"/>
        </w:rPr>
        <w:t>/ECV</w:t>
      </w:r>
      <w:r w:rsidR="00C263EF" w:rsidRPr="004C688C">
        <w:rPr>
          <w:rFonts w:cs="Arial"/>
        </w:rPr>
        <w:t xml:space="preserve"> at known flow rate</w:t>
      </w:r>
      <w:r w:rsidR="005F5B75" w:rsidRPr="004C688C">
        <w:rPr>
          <w:rFonts w:cs="Arial"/>
        </w:rPr>
        <w:t>s</w:t>
      </w:r>
      <w:r w:rsidR="00C263EF" w:rsidRPr="004C688C">
        <w:rPr>
          <w:rFonts w:cs="Arial"/>
        </w:rPr>
        <w:t xml:space="preserve"> </w:t>
      </w:r>
      <w:r w:rsidR="008403D8" w:rsidRPr="004C688C">
        <w:rPr>
          <w:rFonts w:cs="Arial"/>
        </w:rPr>
        <w:t>and durations, to</w:t>
      </w:r>
      <w:r w:rsidR="001315D4" w:rsidRPr="004C688C">
        <w:rPr>
          <w:rFonts w:cs="Arial"/>
        </w:rPr>
        <w:t xml:space="preserve"> the co-culture human airways </w:t>
      </w:r>
      <w:r w:rsidRPr="004C688C">
        <w:rPr>
          <w:rFonts w:cs="Arial"/>
        </w:rPr>
        <w:t>model</w:t>
      </w:r>
      <w:r w:rsidR="001315D4" w:rsidRPr="004C688C">
        <w:rPr>
          <w:rFonts w:cs="Arial"/>
        </w:rPr>
        <w:t>. An Arduino ATMEGA 2560</w:t>
      </w:r>
      <w:r w:rsidR="00285911" w:rsidRPr="004C688C">
        <w:rPr>
          <w:rFonts w:cs="Arial"/>
        </w:rPr>
        <w:t xml:space="preserve"> microcontroller</w:t>
      </w:r>
      <w:r w:rsidR="001315D4" w:rsidRPr="004C688C">
        <w:rPr>
          <w:rFonts w:cs="Arial"/>
        </w:rPr>
        <w:t xml:space="preserve"> (</w:t>
      </w:r>
      <w:r w:rsidR="00285911" w:rsidRPr="004C688C">
        <w:rPr>
          <w:rFonts w:cs="Arial"/>
        </w:rPr>
        <w:t xml:space="preserve">Torino, Italy) </w:t>
      </w:r>
      <w:r w:rsidR="001315D4" w:rsidRPr="004C688C">
        <w:rPr>
          <w:rFonts w:cs="Arial"/>
        </w:rPr>
        <w:t>was employed to control the flow rates and the timings</w:t>
      </w:r>
      <w:r w:rsidR="00FC55F1" w:rsidRPr="004C688C">
        <w:rPr>
          <w:rFonts w:cs="Arial"/>
        </w:rPr>
        <w:t xml:space="preserve"> of air/WCS/ECV </w:t>
      </w:r>
      <w:r w:rsidR="00F24DF6" w:rsidRPr="004C688C">
        <w:rPr>
          <w:rFonts w:cs="Arial"/>
        </w:rPr>
        <w:t xml:space="preserve">delivery </w:t>
      </w:r>
      <w:r w:rsidR="00FC55F1" w:rsidRPr="004C688C">
        <w:rPr>
          <w:rFonts w:cs="Arial"/>
        </w:rPr>
        <w:t>during experiments</w:t>
      </w:r>
      <w:r w:rsidR="001315D4" w:rsidRPr="004C688C">
        <w:rPr>
          <w:rFonts w:cs="Arial"/>
        </w:rPr>
        <w:t xml:space="preserve">. </w:t>
      </w:r>
      <w:r w:rsidR="00C227FB" w:rsidRPr="004C688C">
        <w:rPr>
          <w:rFonts w:cs="Arial"/>
        </w:rPr>
        <w:t>A customis</w:t>
      </w:r>
      <w:r w:rsidR="000A05E9" w:rsidRPr="004C688C">
        <w:rPr>
          <w:rFonts w:cs="Arial"/>
        </w:rPr>
        <w:t xml:space="preserve">ed </w:t>
      </w:r>
      <w:r w:rsidR="00593390" w:rsidRPr="004C688C">
        <w:rPr>
          <w:rFonts w:cs="Arial"/>
        </w:rPr>
        <w:t>enclosed glass tube was</w:t>
      </w:r>
      <w:r w:rsidR="000A05E9" w:rsidRPr="004C688C">
        <w:rPr>
          <w:rFonts w:cs="Arial"/>
        </w:rPr>
        <w:t xml:space="preserve"> used to house the cigarette/</w:t>
      </w:r>
      <w:r w:rsidR="00593390" w:rsidRPr="004C688C">
        <w:rPr>
          <w:rFonts w:cs="Arial"/>
        </w:rPr>
        <w:t>ECs which were</w:t>
      </w:r>
      <w:r w:rsidRPr="004C688C">
        <w:rPr>
          <w:rFonts w:cs="Arial"/>
        </w:rPr>
        <w:t xml:space="preserve"> puffed</w:t>
      </w:r>
      <w:r w:rsidR="00593390" w:rsidRPr="004C688C">
        <w:rPr>
          <w:rFonts w:cs="Arial"/>
        </w:rPr>
        <w:t xml:space="preserve"> according to the ISO 3308:2012 smoking regime</w:t>
      </w:r>
      <w:r w:rsidR="003438B1" w:rsidRPr="004C688C">
        <w:rPr>
          <w:rFonts w:cs="Arial"/>
        </w:rPr>
        <w:t xml:space="preserve"> </w:t>
      </w:r>
      <w:r w:rsidR="003438B1" w:rsidRPr="004C688C">
        <w:rPr>
          <w:rFonts w:cs="Arial"/>
        </w:rPr>
        <w:fldChar w:fldCharType="begin"/>
      </w:r>
      <w:r w:rsidR="00E52E01" w:rsidRPr="004C688C">
        <w:rPr>
          <w:rFonts w:cs="Arial"/>
        </w:rPr>
        <w:instrText xml:space="preserve"> ADDIN EN.CITE &lt;EndNote&gt;&lt;Cite&gt;&lt;Author&gt;3308&lt;/Author&gt;&lt;Year&gt;2012&lt;/Year&gt;&lt;RecNum&gt;738&lt;/RecNum&gt;&lt;DisplayText&gt;(ISO 3308, 2012)&lt;/DisplayText&gt;&lt;record&gt;&lt;rec-number&gt;738&lt;/rec-number&gt;&lt;foreign-keys&gt;&lt;key app="EN" db-id="ewwedwe0aavd9pezpxpxwxfjaaatw5xf09sx" timestamp="1427230924"&gt;738&lt;/key&gt;&lt;/foreign-keys&gt;&lt;ref-type name="Standard"&gt;58&lt;/ref-type&gt;&lt;contributors&gt;&lt;authors&gt;&lt;author&gt;ISO 3308,&lt;/author&gt;&lt;/authors&gt;&lt;/contributors&gt;&lt;titles&gt;&lt;title&gt;International Organization for Standardization. Routine analytical cigarette-smoking machine - Definitions and standard conditions&lt;/title&gt;&lt;/titles&gt;&lt;dates&gt;&lt;year&gt;2012&lt;/year&gt;&lt;/dates&gt;&lt;urls&gt;&lt;related-urls&gt;&lt;url&gt;http://www.iso.org/iso/iso_catalogue/catalogue_tc/catalogue_detail.htm?csnumber=60404&lt;/url&gt;&lt;/related-urls&gt;&lt;/urls&gt;&lt;/record&gt;&lt;/Cite&gt;&lt;/EndNote&gt;</w:instrText>
      </w:r>
      <w:r w:rsidR="003438B1" w:rsidRPr="004C688C">
        <w:rPr>
          <w:rFonts w:cs="Arial"/>
        </w:rPr>
        <w:fldChar w:fldCharType="separate"/>
      </w:r>
      <w:r w:rsidR="003834D4" w:rsidRPr="004C688C">
        <w:rPr>
          <w:rFonts w:cs="Arial"/>
          <w:noProof/>
        </w:rPr>
        <w:t>(ISO 3308, 2012)</w:t>
      </w:r>
      <w:r w:rsidR="003438B1" w:rsidRPr="004C688C">
        <w:rPr>
          <w:rFonts w:cs="Arial"/>
        </w:rPr>
        <w:fldChar w:fldCharType="end"/>
      </w:r>
      <w:r w:rsidR="00593390" w:rsidRPr="004C688C">
        <w:rPr>
          <w:rFonts w:cs="Arial"/>
        </w:rPr>
        <w:t xml:space="preserve">. </w:t>
      </w:r>
      <w:r w:rsidR="00CE0D38" w:rsidRPr="004C688C">
        <w:rPr>
          <w:rFonts w:cs="Arial"/>
        </w:rPr>
        <w:t xml:space="preserve">Although EC puff volume and duration has been reported to be longer than conventional cigarettes by some studies </w:t>
      </w:r>
      <w:r w:rsidR="00CE0D38" w:rsidRPr="004C688C">
        <w:rPr>
          <w:rFonts w:cs="Arial"/>
        </w:rPr>
        <w:fldChar w:fldCharType="begin">
          <w:fldData xml:space="preserve">PEVuZE5vdGU+PENpdGU+PEF1dGhvcj5GYXJzYWxpbm9zPC9BdXRob3I+PFllYXI+MjAxMzwvWWVh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==
</w:fldData>
        </w:fldChar>
      </w:r>
      <w:r w:rsidR="00CE0D38" w:rsidRPr="004C688C">
        <w:rPr>
          <w:rFonts w:cs="Arial"/>
        </w:rPr>
        <w:instrText xml:space="preserve"> ADDIN EN.CITE </w:instrText>
      </w:r>
      <w:r w:rsidR="00CE0D38" w:rsidRPr="004C688C">
        <w:rPr>
          <w:rFonts w:cs="Arial"/>
        </w:rPr>
        <w:fldChar w:fldCharType="begin">
          <w:fldData xml:space="preserve">PEVuZE5vdGU+PENpdGU+PEF1dGhvcj5GYXJzYWxpbm9zPC9BdXRob3I+PFllYXI+MjAxMzwvWWVh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==
</w:fldData>
        </w:fldChar>
      </w:r>
      <w:r w:rsidR="00CE0D38" w:rsidRPr="004C688C">
        <w:rPr>
          <w:rFonts w:cs="Arial"/>
        </w:rPr>
        <w:instrText xml:space="preserve"> ADDIN EN.CITE.DATA </w:instrText>
      </w:r>
      <w:r w:rsidR="00CE0D38" w:rsidRPr="004C688C">
        <w:rPr>
          <w:rFonts w:cs="Arial"/>
        </w:rPr>
      </w:r>
      <w:r w:rsidR="00CE0D38" w:rsidRPr="004C688C">
        <w:rPr>
          <w:rFonts w:cs="Arial"/>
        </w:rPr>
        <w:fldChar w:fldCharType="end"/>
      </w:r>
      <w:r w:rsidR="00CE0D38" w:rsidRPr="004C688C">
        <w:rPr>
          <w:rFonts w:cs="Arial"/>
        </w:rPr>
      </w:r>
      <w:r w:rsidR="00CE0D38" w:rsidRPr="004C688C">
        <w:rPr>
          <w:rFonts w:cs="Arial"/>
        </w:rPr>
        <w:fldChar w:fldCharType="separate"/>
      </w:r>
      <w:r w:rsidR="00CE0D38" w:rsidRPr="004C688C">
        <w:rPr>
          <w:rFonts w:cs="Arial"/>
          <w:noProof/>
        </w:rPr>
        <w:t>(Farsalinos et al., 2013b, Hua et al., 2013)</w:t>
      </w:r>
      <w:r w:rsidR="00CE0D38" w:rsidRPr="004C688C">
        <w:rPr>
          <w:rFonts w:cs="Arial"/>
        </w:rPr>
        <w:fldChar w:fldCharType="end"/>
      </w:r>
      <w:r w:rsidR="00CE0D38" w:rsidRPr="004C688C">
        <w:rPr>
          <w:rFonts w:cs="Arial"/>
        </w:rPr>
        <w:t xml:space="preserve">, due to the absence of a standardised puff regime for ECs, ISO </w:t>
      </w:r>
      <w:r w:rsidR="00F24DF6" w:rsidRPr="004C688C">
        <w:rPr>
          <w:rFonts w:cs="Arial"/>
        </w:rPr>
        <w:t>3308:2012 regime was employed for</w:t>
      </w:r>
      <w:r w:rsidR="00CE0D38" w:rsidRPr="004C688C">
        <w:rPr>
          <w:rFonts w:cs="Arial"/>
        </w:rPr>
        <w:t xml:space="preserve"> both cigarettes and ECs. Hence for both cigarettes/ECs, o</w:t>
      </w:r>
      <w:r w:rsidR="00593390" w:rsidRPr="004C688C">
        <w:rPr>
          <w:rFonts w:cs="Arial"/>
        </w:rPr>
        <w:t>ne 35</w:t>
      </w:r>
      <w:r w:rsidR="005F2F08" w:rsidRPr="004C688C">
        <w:rPr>
          <w:rFonts w:cs="Arial"/>
        </w:rPr>
        <w:t xml:space="preserve"> </w:t>
      </w:r>
      <w:r w:rsidR="00593390" w:rsidRPr="004C688C">
        <w:rPr>
          <w:rFonts w:cs="Arial"/>
        </w:rPr>
        <w:t>mL puff was drawn over 2</w:t>
      </w:r>
      <w:r w:rsidR="005F2F08" w:rsidRPr="004C688C">
        <w:rPr>
          <w:rFonts w:cs="Arial"/>
        </w:rPr>
        <w:t xml:space="preserve"> </w:t>
      </w:r>
      <w:r w:rsidR="00593390" w:rsidRPr="004C688C">
        <w:rPr>
          <w:rFonts w:cs="Arial"/>
        </w:rPr>
        <w:t>s</w:t>
      </w:r>
      <w:r w:rsidR="00C227FB" w:rsidRPr="004C688C">
        <w:rPr>
          <w:rFonts w:cs="Arial"/>
        </w:rPr>
        <w:t xml:space="preserve"> at a flow rate of 1.050 L/min</w:t>
      </w:r>
      <w:r w:rsidR="00593390" w:rsidRPr="004C688C">
        <w:rPr>
          <w:rFonts w:cs="Arial"/>
        </w:rPr>
        <w:t xml:space="preserve"> every 60</w:t>
      </w:r>
      <w:r w:rsidR="005F2F08" w:rsidRPr="004C688C">
        <w:rPr>
          <w:rFonts w:cs="Arial"/>
        </w:rPr>
        <w:t xml:space="preserve"> </w:t>
      </w:r>
      <w:r w:rsidR="00593390" w:rsidRPr="004C688C">
        <w:rPr>
          <w:rFonts w:cs="Arial"/>
        </w:rPr>
        <w:t xml:space="preserve">s. During the time between two puffs, air from ambient atmosphere was delivered to the cells at a rate of 0.150 L/min. </w:t>
      </w:r>
    </w:p>
    <w:p w14:paraId="73804565" w14:textId="77777777" w:rsidR="002765F0" w:rsidRPr="004C688C" w:rsidRDefault="002765F0" w:rsidP="003609DA">
      <w:pPr>
        <w:pStyle w:val="Heading2"/>
        <w:numPr>
          <w:ilvl w:val="0"/>
          <w:numId w:val="0"/>
        </w:numPr>
        <w:spacing w:line="480" w:lineRule="auto"/>
        <w:rPr>
          <w:rFonts w:cs="Arial"/>
        </w:rPr>
      </w:pPr>
      <w:r w:rsidRPr="004C688C">
        <w:rPr>
          <w:rFonts w:cs="Arial"/>
        </w:rPr>
        <w:t>Experimental design</w:t>
      </w:r>
    </w:p>
    <w:p w14:paraId="1EDAAD2D" w14:textId="1D2F47BF" w:rsidR="000051E7" w:rsidRPr="004C688C" w:rsidRDefault="00593390" w:rsidP="003609DA">
      <w:pPr>
        <w:spacing w:line="480" w:lineRule="auto"/>
        <w:rPr>
          <w:rFonts w:cs="Arial"/>
        </w:rPr>
      </w:pPr>
      <w:r w:rsidRPr="004C688C">
        <w:t>Each experiment consisted of three</w:t>
      </w:r>
      <w:r w:rsidR="00002E74" w:rsidRPr="004C688C">
        <w:t xml:space="preserve"> independent</w:t>
      </w:r>
      <w:r w:rsidRPr="004C688C">
        <w:t xml:space="preserve"> </w:t>
      </w:r>
      <w:r w:rsidR="00C227FB" w:rsidRPr="004C688C">
        <w:t>SW</w:t>
      </w:r>
      <w:r w:rsidR="005769D9" w:rsidRPr="004C688C">
        <w:t>s being exposed to the</w:t>
      </w:r>
      <w:r w:rsidR="000A05E9" w:rsidRPr="004C688C">
        <w:t xml:space="preserve"> </w:t>
      </w:r>
      <w:r w:rsidR="00106AEC" w:rsidRPr="004C688C">
        <w:t>different experimental</w:t>
      </w:r>
      <w:r w:rsidR="005769D9" w:rsidRPr="004C688C">
        <w:t xml:space="preserve"> </w:t>
      </w:r>
      <w:r w:rsidR="00002E74" w:rsidRPr="004C688C">
        <w:t>conditions</w:t>
      </w:r>
      <w:r w:rsidRPr="004C688C">
        <w:t xml:space="preserve">. </w:t>
      </w:r>
      <w:r w:rsidR="002765F0" w:rsidRPr="004C688C">
        <w:t>Cells</w:t>
      </w:r>
      <w:r w:rsidRPr="004C688C">
        <w:t xml:space="preserve"> exposed to air acted as the working control</w:t>
      </w:r>
      <w:r w:rsidR="005F2F08" w:rsidRPr="004C688C">
        <w:t xml:space="preserve"> </w:t>
      </w:r>
      <w:r w:rsidRPr="004C688C">
        <w:t xml:space="preserve">while the </w:t>
      </w:r>
      <w:r w:rsidR="002765F0" w:rsidRPr="004C688C">
        <w:t>cells</w:t>
      </w:r>
      <w:r w:rsidRPr="004C688C">
        <w:t xml:space="preserve"> </w:t>
      </w:r>
      <w:r w:rsidR="002765F0" w:rsidRPr="004C688C">
        <w:t>maintained in</w:t>
      </w:r>
      <w:r w:rsidRPr="004C688C">
        <w:t xml:space="preserve"> the incubator at </w:t>
      </w:r>
      <w:r w:rsidRPr="004C688C">
        <w:rPr>
          <w:rFonts w:cs="Arial"/>
        </w:rPr>
        <w:t>37°C, 5</w:t>
      </w:r>
      <w:r w:rsidR="00FC55F1" w:rsidRPr="004C688C">
        <w:rPr>
          <w:rFonts w:cs="Arial"/>
        </w:rPr>
        <w:t xml:space="preserve"> </w:t>
      </w:r>
      <w:r w:rsidRPr="004C688C">
        <w:rPr>
          <w:rFonts w:cs="Arial"/>
        </w:rPr>
        <w:t>% CO</w:t>
      </w:r>
      <w:r w:rsidRPr="004C688C">
        <w:rPr>
          <w:rFonts w:cs="Arial"/>
          <w:vertAlign w:val="subscript"/>
        </w:rPr>
        <w:t xml:space="preserve">2 </w:t>
      </w:r>
      <w:r w:rsidRPr="004C688C">
        <w:rPr>
          <w:rFonts w:cs="Arial"/>
        </w:rPr>
        <w:t>acted as the untreated</w:t>
      </w:r>
      <w:r w:rsidR="00C227FB" w:rsidRPr="004C688C">
        <w:rPr>
          <w:rFonts w:cs="Arial"/>
        </w:rPr>
        <w:t xml:space="preserve"> control </w:t>
      </w:r>
      <w:r w:rsidRPr="004C688C">
        <w:rPr>
          <w:rFonts w:cs="Arial"/>
        </w:rPr>
        <w:t>(UT).</w:t>
      </w:r>
      <w:r w:rsidR="00696B90" w:rsidRPr="004C688C">
        <w:rPr>
          <w:rFonts w:cs="Arial"/>
        </w:rPr>
        <w:t xml:space="preserve"> </w:t>
      </w:r>
      <w:r w:rsidR="0058313C" w:rsidRPr="004C688C">
        <w:rPr>
          <w:rFonts w:cs="Arial"/>
        </w:rPr>
        <w:t>Cells were exposed</w:t>
      </w:r>
      <w:r w:rsidR="00F24DF6" w:rsidRPr="004C688C">
        <w:rPr>
          <w:rFonts w:cs="Arial"/>
        </w:rPr>
        <w:t xml:space="preserve"> to WCS for 7 min (equivalent to</w:t>
      </w:r>
      <w:r w:rsidR="0058313C" w:rsidRPr="004C688C">
        <w:rPr>
          <w:rFonts w:cs="Arial"/>
        </w:rPr>
        <w:t xml:space="preserve"> one tobacco cigarette) at ISO 3308 smoking regime and incubated for 24 h at 37°C after which the post-exposure cellular analysis was performed. </w:t>
      </w:r>
      <w:r w:rsidR="000051E7" w:rsidRPr="004C688C">
        <w:rPr>
          <w:rFonts w:cs="Arial"/>
        </w:rPr>
        <w:t>Cells were exposed to ECV</w:t>
      </w:r>
      <w:r w:rsidR="00285911" w:rsidRPr="004C688C">
        <w:rPr>
          <w:rFonts w:cs="Arial"/>
        </w:rPr>
        <w:t xml:space="preserve"> either</w:t>
      </w:r>
      <w:r w:rsidR="000051E7" w:rsidRPr="004C688C">
        <w:rPr>
          <w:rFonts w:cs="Arial"/>
        </w:rPr>
        <w:t xml:space="preserve"> in a single or double block</w:t>
      </w:r>
      <w:r w:rsidR="00285911" w:rsidRPr="004C688C">
        <w:rPr>
          <w:rFonts w:cs="Arial"/>
        </w:rPr>
        <w:t xml:space="preserve"> exposure regime</w:t>
      </w:r>
      <w:r w:rsidR="000051E7" w:rsidRPr="004C688C">
        <w:rPr>
          <w:rFonts w:cs="Arial"/>
        </w:rPr>
        <w:t xml:space="preserve">. </w:t>
      </w:r>
      <w:r w:rsidR="005769D9" w:rsidRPr="004C688C">
        <w:rPr>
          <w:rFonts w:cs="Arial"/>
        </w:rPr>
        <w:t>Single block exposur</w:t>
      </w:r>
      <w:r w:rsidR="00862606" w:rsidRPr="004C688C">
        <w:rPr>
          <w:rFonts w:cs="Arial"/>
        </w:rPr>
        <w:t xml:space="preserve">e consisted of cells exposed to </w:t>
      </w:r>
      <w:r w:rsidR="008F5977" w:rsidRPr="004C688C">
        <w:rPr>
          <w:rFonts w:cs="Arial"/>
        </w:rPr>
        <w:t xml:space="preserve">1 h, 2 </w:t>
      </w:r>
      <w:r w:rsidR="005769D9" w:rsidRPr="004C688C">
        <w:rPr>
          <w:rFonts w:cs="Arial"/>
        </w:rPr>
        <w:t>h or 3 h of ECV</w:t>
      </w:r>
      <w:r w:rsidR="00C947DA" w:rsidRPr="004C688C">
        <w:rPr>
          <w:rFonts w:cs="Arial"/>
        </w:rPr>
        <w:t xml:space="preserve"> at ISO 3308 smoking regime</w:t>
      </w:r>
      <w:r w:rsidR="005769D9" w:rsidRPr="004C688C">
        <w:rPr>
          <w:rFonts w:cs="Arial"/>
        </w:rPr>
        <w:t xml:space="preserve"> followed by 24 h</w:t>
      </w:r>
      <w:r w:rsidR="000051E7" w:rsidRPr="004C688C">
        <w:rPr>
          <w:rFonts w:cs="Arial"/>
        </w:rPr>
        <w:t xml:space="preserve"> of</w:t>
      </w:r>
      <w:r w:rsidR="005769D9" w:rsidRPr="004C688C">
        <w:rPr>
          <w:rFonts w:cs="Arial"/>
        </w:rPr>
        <w:t xml:space="preserve"> incubation at 37°C</w:t>
      </w:r>
      <w:r w:rsidR="000051E7" w:rsidRPr="004C688C">
        <w:rPr>
          <w:rFonts w:cs="Arial"/>
        </w:rPr>
        <w:t xml:space="preserve"> after which the post-exposure analysis was performed</w:t>
      </w:r>
      <w:r w:rsidR="005769D9" w:rsidRPr="004C688C">
        <w:rPr>
          <w:rFonts w:cs="Arial"/>
        </w:rPr>
        <w:t xml:space="preserve">. </w:t>
      </w:r>
      <w:r w:rsidR="005769D9" w:rsidRPr="004C688C">
        <w:rPr>
          <w:rFonts w:cs="Arial"/>
        </w:rPr>
        <w:lastRenderedPageBreak/>
        <w:t xml:space="preserve">Double block exposure consisted of cells exposed to two blocks of ECV. </w:t>
      </w:r>
      <w:r w:rsidR="00002E74" w:rsidRPr="004C688C">
        <w:rPr>
          <w:rFonts w:cs="Arial"/>
        </w:rPr>
        <w:t>The f</w:t>
      </w:r>
      <w:r w:rsidR="005769D9" w:rsidRPr="004C688C">
        <w:rPr>
          <w:rFonts w:cs="Arial"/>
        </w:rPr>
        <w:t>irs</w:t>
      </w:r>
      <w:r w:rsidR="000051E7" w:rsidRPr="004C688C">
        <w:rPr>
          <w:rFonts w:cs="Arial"/>
        </w:rPr>
        <w:t xml:space="preserve">t block consisted of a </w:t>
      </w:r>
      <w:r w:rsidR="005769D9" w:rsidRPr="004C688C">
        <w:rPr>
          <w:rFonts w:cs="Arial"/>
        </w:rPr>
        <w:t xml:space="preserve">3 h ECV exposure followed by </w:t>
      </w:r>
      <w:r w:rsidR="000051E7" w:rsidRPr="004C688C">
        <w:rPr>
          <w:rFonts w:cs="Arial"/>
        </w:rPr>
        <w:t xml:space="preserve">24 h </w:t>
      </w:r>
      <w:r w:rsidR="00285911" w:rsidRPr="004C688C">
        <w:rPr>
          <w:rFonts w:cs="Arial"/>
        </w:rPr>
        <w:t xml:space="preserve">of </w:t>
      </w:r>
      <w:r w:rsidR="000051E7" w:rsidRPr="004C688C">
        <w:rPr>
          <w:rFonts w:cs="Arial"/>
        </w:rPr>
        <w:t>incubation</w:t>
      </w:r>
      <w:r w:rsidR="005769D9" w:rsidRPr="004C688C">
        <w:rPr>
          <w:rFonts w:cs="Arial"/>
        </w:rPr>
        <w:t xml:space="preserve"> at 37°C</w:t>
      </w:r>
      <w:r w:rsidR="000051E7" w:rsidRPr="004C688C">
        <w:rPr>
          <w:rFonts w:cs="Arial"/>
        </w:rPr>
        <w:t xml:space="preserve">. After 24 h, the cells were then treated </w:t>
      </w:r>
      <w:r w:rsidR="000D7D36" w:rsidRPr="004C688C">
        <w:rPr>
          <w:rFonts w:cs="Arial"/>
        </w:rPr>
        <w:t>to</w:t>
      </w:r>
      <w:r w:rsidR="00C244B5" w:rsidRPr="004C688C">
        <w:rPr>
          <w:rFonts w:cs="Arial"/>
        </w:rPr>
        <w:t xml:space="preserve"> the second block of</w:t>
      </w:r>
      <w:r w:rsidR="000D7D36" w:rsidRPr="004C688C">
        <w:rPr>
          <w:rFonts w:cs="Arial"/>
        </w:rPr>
        <w:t xml:space="preserve"> either </w:t>
      </w:r>
      <w:r w:rsidR="000051E7" w:rsidRPr="004C688C">
        <w:rPr>
          <w:rFonts w:cs="Arial"/>
        </w:rPr>
        <w:t>1.5 h or 3 h</w:t>
      </w:r>
      <w:r w:rsidR="000D7D36" w:rsidRPr="004C688C">
        <w:rPr>
          <w:rFonts w:cs="Arial"/>
        </w:rPr>
        <w:t xml:space="preserve"> of ECV</w:t>
      </w:r>
      <w:r w:rsidR="000051E7" w:rsidRPr="004C688C">
        <w:rPr>
          <w:rFonts w:cs="Arial"/>
        </w:rPr>
        <w:t>, thus equating to a total ECV exposure time of either 4.5 h or 6 h. Post exposure analysis was performed 24 h after the second exposure.</w:t>
      </w:r>
      <w:r w:rsidR="00285911" w:rsidRPr="004C688C">
        <w:rPr>
          <w:rFonts w:cs="Arial"/>
        </w:rPr>
        <w:t xml:space="preserve"> </w:t>
      </w:r>
      <w:r w:rsidR="00BB78D1" w:rsidRPr="004C688C">
        <w:rPr>
          <w:rFonts w:cs="Arial"/>
        </w:rPr>
        <w:t xml:space="preserve">The </w:t>
      </w:r>
      <w:r w:rsidR="00B21868" w:rsidRPr="004C688C">
        <w:rPr>
          <w:rFonts w:cs="Arial"/>
        </w:rPr>
        <w:t xml:space="preserve">EC </w:t>
      </w:r>
      <w:r w:rsidR="00BB78D1" w:rsidRPr="004C688C">
        <w:rPr>
          <w:rFonts w:cs="Arial"/>
        </w:rPr>
        <w:t>exposure time range of 1 h –</w:t>
      </w:r>
      <w:r w:rsidR="00B21868" w:rsidRPr="004C688C">
        <w:rPr>
          <w:rFonts w:cs="Arial"/>
        </w:rPr>
        <w:t xml:space="preserve"> 6 h was decided based on the prolonged vaping habits of EC users </w:t>
      </w:r>
      <w:r w:rsidR="00B21868" w:rsidRPr="004C688C">
        <w:rPr>
          <w:rFonts w:cs="Arial"/>
        </w:rPr>
        <w:fldChar w:fldCharType="begin">
          <w:fldData xml:space="preserve">PEVuZE5vdGU+PENpdGU+PEF1dGhvcj5GYXJzYWxpbm9zPC9BdXRob3I+PFllYXI+MjAxNTwvWWVh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</w:fldData>
        </w:fldChar>
      </w:r>
      <w:r w:rsidR="001D06DF" w:rsidRPr="004C688C">
        <w:rPr>
          <w:rFonts w:cs="Arial"/>
        </w:rPr>
        <w:instrText xml:space="preserve"> ADDIN EN.CITE </w:instrText>
      </w:r>
      <w:r w:rsidR="001D06DF" w:rsidRPr="004C688C">
        <w:rPr>
          <w:rFonts w:cs="Arial"/>
        </w:rPr>
        <w:fldChar w:fldCharType="begin">
          <w:fldData xml:space="preserve">PEVuZE5vdGU+PENpdGU+PEF1dGhvcj5GYXJzYWxpbm9zPC9BdXRob3I+PFllYXI+MjAxNTwvWWVh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</w:fldData>
        </w:fldChar>
      </w:r>
      <w:r w:rsidR="001D06DF" w:rsidRPr="004C688C">
        <w:rPr>
          <w:rFonts w:cs="Arial"/>
        </w:rPr>
        <w:instrText xml:space="preserve"> ADDIN EN.CITE.DATA </w:instrText>
      </w:r>
      <w:r w:rsidR="001D06DF" w:rsidRPr="004C688C">
        <w:rPr>
          <w:rFonts w:cs="Arial"/>
        </w:rPr>
      </w:r>
      <w:r w:rsidR="001D06DF" w:rsidRPr="004C688C">
        <w:rPr>
          <w:rFonts w:cs="Arial"/>
        </w:rPr>
        <w:fldChar w:fldCharType="end"/>
      </w:r>
      <w:r w:rsidR="00B21868" w:rsidRPr="004C688C">
        <w:rPr>
          <w:rFonts w:cs="Arial"/>
        </w:rPr>
      </w:r>
      <w:r w:rsidR="00B21868" w:rsidRPr="004C688C">
        <w:rPr>
          <w:rFonts w:cs="Arial"/>
        </w:rPr>
        <w:fldChar w:fldCharType="separate"/>
      </w:r>
      <w:r w:rsidR="001D06DF" w:rsidRPr="004C688C">
        <w:rPr>
          <w:rFonts w:cs="Arial"/>
          <w:noProof/>
        </w:rPr>
        <w:t>(Farsalinos et al., 2015, Etter and Bullen, 2014b)</w:t>
      </w:r>
      <w:r w:rsidR="00B21868" w:rsidRPr="004C688C">
        <w:rPr>
          <w:rFonts w:cs="Arial"/>
        </w:rPr>
        <w:fldChar w:fldCharType="end"/>
      </w:r>
      <w:r w:rsidR="00B21868" w:rsidRPr="004C688C">
        <w:rPr>
          <w:rFonts w:cs="Arial"/>
        </w:rPr>
        <w:t xml:space="preserve"> and also the time range employed in previous studies relevant to this research </w:t>
      </w:r>
      <w:r w:rsidR="00B21868" w:rsidRPr="004C688C">
        <w:rPr>
          <w:rFonts w:cs="Arial"/>
        </w:rPr>
        <w:fldChar w:fldCharType="begin">
          <w:fldData xml:space="preserve">PEVuZE5vdGU+PENpdGU+PEF1dGhvcj5OZWlsc29uPC9BdXRob3I+PFllYXI+MjAxNTwvWWVhcj48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</w:fldData>
        </w:fldChar>
      </w:r>
      <w:r w:rsidR="00B21868" w:rsidRPr="004C688C">
        <w:rPr>
          <w:rFonts w:cs="Arial"/>
        </w:rPr>
        <w:instrText xml:space="preserve"> ADDIN EN.CITE </w:instrText>
      </w:r>
      <w:r w:rsidR="00B21868" w:rsidRPr="004C688C">
        <w:rPr>
          <w:rFonts w:cs="Arial"/>
        </w:rPr>
        <w:fldChar w:fldCharType="begin">
          <w:fldData xml:space="preserve">PEVuZE5vdGU+PENpdGU+PEF1dGhvcj5OZWlsc29uPC9BdXRob3I+PFllYXI+MjAxNTwvWWVhcj48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</w:fldData>
        </w:fldChar>
      </w:r>
      <w:r w:rsidR="00B21868" w:rsidRPr="004C688C">
        <w:rPr>
          <w:rFonts w:cs="Arial"/>
        </w:rPr>
        <w:instrText xml:space="preserve"> ADDIN EN.CITE.DATA </w:instrText>
      </w:r>
      <w:r w:rsidR="00B21868" w:rsidRPr="004C688C">
        <w:rPr>
          <w:rFonts w:cs="Arial"/>
        </w:rPr>
      </w:r>
      <w:r w:rsidR="00B21868" w:rsidRPr="004C688C">
        <w:rPr>
          <w:rFonts w:cs="Arial"/>
        </w:rPr>
        <w:fldChar w:fldCharType="end"/>
      </w:r>
      <w:r w:rsidR="00B21868" w:rsidRPr="004C688C">
        <w:rPr>
          <w:rFonts w:cs="Arial"/>
        </w:rPr>
      </w:r>
      <w:r w:rsidR="00B21868" w:rsidRPr="004C688C">
        <w:rPr>
          <w:rFonts w:cs="Arial"/>
        </w:rPr>
        <w:fldChar w:fldCharType="separate"/>
      </w:r>
      <w:r w:rsidR="00B21868" w:rsidRPr="004C688C">
        <w:rPr>
          <w:rFonts w:cs="Arial"/>
          <w:noProof/>
        </w:rPr>
        <w:t>(Neilson et al., 2015, Scheffler et al., 2015b)</w:t>
      </w:r>
      <w:r w:rsidR="00B21868" w:rsidRPr="004C688C">
        <w:rPr>
          <w:rFonts w:cs="Arial"/>
        </w:rPr>
        <w:fldChar w:fldCharType="end"/>
      </w:r>
      <w:r w:rsidR="003B68F7" w:rsidRPr="004C688C">
        <w:rPr>
          <w:rFonts w:cs="Arial"/>
        </w:rPr>
        <w:t xml:space="preserve">.  </w:t>
      </w:r>
    </w:p>
    <w:p w14:paraId="7D713D13" w14:textId="6BB79F64" w:rsidR="00593390" w:rsidRPr="004C688C" w:rsidRDefault="00593390" w:rsidP="003609DA">
      <w:pPr>
        <w:pStyle w:val="Heading2"/>
        <w:numPr>
          <w:ilvl w:val="0"/>
          <w:numId w:val="0"/>
        </w:numPr>
        <w:spacing w:line="480" w:lineRule="auto"/>
        <w:rPr>
          <w:rFonts w:cs="Arial"/>
        </w:rPr>
      </w:pPr>
      <w:r w:rsidRPr="004C688C">
        <w:rPr>
          <w:rFonts w:cs="Arial"/>
        </w:rPr>
        <w:t xml:space="preserve">Cell viability analysis </w:t>
      </w:r>
    </w:p>
    <w:p w14:paraId="7C4104B9" w14:textId="388B5A31" w:rsidR="00593390" w:rsidRPr="004C688C" w:rsidRDefault="00593390" w:rsidP="003609DA">
      <w:pPr>
        <w:spacing w:line="480" w:lineRule="auto"/>
        <w:rPr>
          <w:rFonts w:cs="Arial"/>
        </w:rPr>
      </w:pPr>
      <w:r w:rsidRPr="004C688C">
        <w:rPr>
          <w:rFonts w:cs="Arial"/>
        </w:rPr>
        <w:t xml:space="preserve">Cell viability was analysed using </w:t>
      </w:r>
      <w:r w:rsidR="00002E74" w:rsidRPr="004C688C">
        <w:rPr>
          <w:rFonts w:cs="Arial"/>
        </w:rPr>
        <w:t xml:space="preserve">a </w:t>
      </w:r>
      <w:r w:rsidR="004F664B" w:rsidRPr="004C688C">
        <w:rPr>
          <w:rFonts w:cs="Arial"/>
        </w:rPr>
        <w:t xml:space="preserve">standard </w:t>
      </w:r>
      <w:r w:rsidRPr="004C688C">
        <w:rPr>
          <w:rFonts w:cs="Arial"/>
        </w:rPr>
        <w:t>XTT</w:t>
      </w:r>
      <w:r w:rsidR="002765F0" w:rsidRPr="004C688C">
        <w:rPr>
          <w:rFonts w:cs="Arial"/>
        </w:rPr>
        <w:t xml:space="preserve"> </w:t>
      </w:r>
      <w:r w:rsidR="00A00D42" w:rsidRPr="004C688C">
        <w:rPr>
          <w:rFonts w:cs="Arial"/>
        </w:rPr>
        <w:t>assay</w:t>
      </w:r>
      <w:r w:rsidRPr="004C688C">
        <w:rPr>
          <w:rFonts w:cs="Arial"/>
        </w:rPr>
        <w:t>.</w:t>
      </w:r>
      <w:r w:rsidR="00E70027" w:rsidRPr="004C688C">
        <w:t xml:space="preserve"> </w:t>
      </w:r>
      <w:r w:rsidR="00E70027" w:rsidRPr="004C688C">
        <w:rPr>
          <w:rFonts w:cs="Arial"/>
        </w:rPr>
        <w:t xml:space="preserve">XTT </w:t>
      </w:r>
      <w:r w:rsidR="00A00D42" w:rsidRPr="004C688C">
        <w:rPr>
          <w:rFonts w:cs="Arial"/>
        </w:rPr>
        <w:t>(Sigma-</w:t>
      </w:r>
      <w:r w:rsidR="00C244B5" w:rsidRPr="004C688C">
        <w:rPr>
          <w:rFonts w:cs="Arial"/>
        </w:rPr>
        <w:t>Aldrich</w:t>
      </w:r>
      <w:r w:rsidR="00A00D42" w:rsidRPr="004C688C">
        <w:rPr>
          <w:rFonts w:cs="Arial"/>
        </w:rPr>
        <w:t xml:space="preserve">, Dorset, UK) </w:t>
      </w:r>
      <w:r w:rsidR="00E70027" w:rsidRPr="004C688C">
        <w:rPr>
          <w:rFonts w:cs="Arial"/>
        </w:rPr>
        <w:t xml:space="preserve">was </w:t>
      </w:r>
      <w:r w:rsidR="00002E74" w:rsidRPr="004C688C">
        <w:rPr>
          <w:rFonts w:cs="Arial"/>
        </w:rPr>
        <w:t>dissolved</w:t>
      </w:r>
      <w:r w:rsidR="00E70027" w:rsidRPr="004C688C">
        <w:rPr>
          <w:rFonts w:cs="Arial"/>
        </w:rPr>
        <w:t xml:space="preserve"> in PBS</w:t>
      </w:r>
      <w:r w:rsidR="00C244B5" w:rsidRPr="004C688C">
        <w:rPr>
          <w:rFonts w:cs="Arial"/>
        </w:rPr>
        <w:t xml:space="preserve"> to a concentration of 1 mg/mL which was subsequently</w:t>
      </w:r>
      <w:r w:rsidR="00E70027" w:rsidRPr="004C688C">
        <w:rPr>
          <w:rFonts w:cs="Arial"/>
        </w:rPr>
        <w:t xml:space="preserve"> mixed with 1 mM menadione </w:t>
      </w:r>
      <w:r w:rsidR="00A00D42" w:rsidRPr="004C688C">
        <w:rPr>
          <w:rFonts w:cs="Arial"/>
        </w:rPr>
        <w:t xml:space="preserve">(diluted </w:t>
      </w:r>
      <w:r w:rsidR="00E70027" w:rsidRPr="004C688C">
        <w:rPr>
          <w:rFonts w:cs="Arial"/>
        </w:rPr>
        <w:t>in acetone</w:t>
      </w:r>
      <w:r w:rsidR="00A00D42" w:rsidRPr="004C688C">
        <w:rPr>
          <w:rFonts w:cs="Arial"/>
        </w:rPr>
        <w:t>)</w:t>
      </w:r>
      <w:r w:rsidR="00E70027" w:rsidRPr="004C688C">
        <w:rPr>
          <w:rFonts w:cs="Arial"/>
        </w:rPr>
        <w:t xml:space="preserve"> at a ratio of </w:t>
      </w:r>
      <w:r w:rsidR="00057828" w:rsidRPr="004C688C">
        <w:rPr>
          <w:rFonts w:cs="Arial"/>
        </w:rPr>
        <w:t>12.5:</w:t>
      </w:r>
      <w:r w:rsidR="00E70027" w:rsidRPr="004C688C">
        <w:rPr>
          <w:rFonts w:cs="Arial"/>
        </w:rPr>
        <w:t xml:space="preserve">1. </w:t>
      </w:r>
      <w:r w:rsidR="008F5977" w:rsidRPr="004C688C">
        <w:rPr>
          <w:rFonts w:cs="Arial"/>
        </w:rPr>
        <w:t xml:space="preserve">After exposure to different </w:t>
      </w:r>
      <w:r w:rsidR="00002E74" w:rsidRPr="004C688C">
        <w:rPr>
          <w:rFonts w:cs="Arial"/>
        </w:rPr>
        <w:t xml:space="preserve">treatment conditions </w:t>
      </w:r>
      <w:r w:rsidR="008F5977" w:rsidRPr="004C688C">
        <w:rPr>
          <w:rFonts w:cs="Arial"/>
        </w:rPr>
        <w:t xml:space="preserve">and </w:t>
      </w:r>
      <w:r w:rsidRPr="004C688C">
        <w:rPr>
          <w:rFonts w:cs="Arial"/>
        </w:rPr>
        <w:t xml:space="preserve">24 h </w:t>
      </w:r>
      <w:r w:rsidR="008F5977" w:rsidRPr="004C688C">
        <w:rPr>
          <w:rFonts w:cs="Arial"/>
        </w:rPr>
        <w:t>of incubation</w:t>
      </w:r>
      <w:r w:rsidRPr="004C688C">
        <w:rPr>
          <w:rFonts w:cs="Arial"/>
        </w:rPr>
        <w:t>, 400</w:t>
      </w:r>
      <w:r w:rsidR="005F2F08" w:rsidRPr="004C688C">
        <w:rPr>
          <w:rFonts w:cs="Arial"/>
        </w:rPr>
        <w:t xml:space="preserve"> </w:t>
      </w:r>
      <w:r w:rsidRPr="004C688C">
        <w:rPr>
          <w:rFonts w:cs="Arial"/>
        </w:rPr>
        <w:t>µL of growth medium was added to the surface of the SW</w:t>
      </w:r>
      <w:r w:rsidR="00E70027" w:rsidRPr="004C688C">
        <w:rPr>
          <w:rFonts w:cs="Arial"/>
        </w:rPr>
        <w:t>s</w:t>
      </w:r>
      <w:r w:rsidRPr="004C688C">
        <w:rPr>
          <w:rFonts w:cs="Arial"/>
        </w:rPr>
        <w:t xml:space="preserve"> </w:t>
      </w:r>
      <w:r w:rsidR="00E70027" w:rsidRPr="004C688C">
        <w:rPr>
          <w:rFonts w:cs="Arial"/>
        </w:rPr>
        <w:t>to</w:t>
      </w:r>
      <w:r w:rsidRPr="004C688C">
        <w:rPr>
          <w:rFonts w:cs="Arial"/>
        </w:rPr>
        <w:t xml:space="preserve"> which 100</w:t>
      </w:r>
      <w:r w:rsidR="005F2F08" w:rsidRPr="004C688C">
        <w:rPr>
          <w:rFonts w:cs="Arial"/>
        </w:rPr>
        <w:t xml:space="preserve"> </w:t>
      </w:r>
      <w:r w:rsidRPr="004C688C">
        <w:rPr>
          <w:rFonts w:cs="Arial"/>
        </w:rPr>
        <w:t xml:space="preserve">µL of XTT </w:t>
      </w:r>
      <w:r w:rsidR="00602C39" w:rsidRPr="004C688C">
        <w:rPr>
          <w:rFonts w:cs="Arial"/>
        </w:rPr>
        <w:t xml:space="preserve">solution </w:t>
      </w:r>
      <w:r w:rsidRPr="004C688C">
        <w:rPr>
          <w:rFonts w:cs="Arial"/>
        </w:rPr>
        <w:t xml:space="preserve">was added. The </w:t>
      </w:r>
      <w:r w:rsidR="00E70027" w:rsidRPr="004C688C">
        <w:rPr>
          <w:rFonts w:cs="Arial"/>
        </w:rPr>
        <w:t>cells</w:t>
      </w:r>
      <w:r w:rsidRPr="004C688C">
        <w:rPr>
          <w:rFonts w:cs="Arial"/>
        </w:rPr>
        <w:t xml:space="preserve"> were then incubated for 2 h at 37°C, 5</w:t>
      </w:r>
      <w:r w:rsidR="00C244B5" w:rsidRPr="004C688C">
        <w:rPr>
          <w:rFonts w:cs="Arial"/>
        </w:rPr>
        <w:t xml:space="preserve"> </w:t>
      </w:r>
      <w:r w:rsidRPr="004C688C">
        <w:rPr>
          <w:rFonts w:cs="Arial"/>
        </w:rPr>
        <w:t>% CO</w:t>
      </w:r>
      <w:r w:rsidRPr="004C688C">
        <w:rPr>
          <w:rFonts w:cs="Arial"/>
          <w:vertAlign w:val="subscript"/>
        </w:rPr>
        <w:t>2</w:t>
      </w:r>
      <w:r w:rsidRPr="004C688C">
        <w:rPr>
          <w:rFonts w:cs="Arial"/>
        </w:rPr>
        <w:t>. After 2 h,</w:t>
      </w:r>
      <w:r w:rsidR="00E70027" w:rsidRPr="004C688C">
        <w:t xml:space="preserve"> </w:t>
      </w:r>
      <w:r w:rsidR="00057828" w:rsidRPr="004C688C">
        <w:rPr>
          <w:rFonts w:cs="Arial"/>
        </w:rPr>
        <w:t xml:space="preserve">100 µL of </w:t>
      </w:r>
      <w:r w:rsidR="00E70027" w:rsidRPr="004C688C">
        <w:rPr>
          <w:rFonts w:cs="Arial"/>
        </w:rPr>
        <w:t xml:space="preserve">supernatant from each SW was transferred in </w:t>
      </w:r>
      <w:r w:rsidR="00C244B5" w:rsidRPr="004C688C">
        <w:rPr>
          <w:rFonts w:cs="Arial"/>
        </w:rPr>
        <w:t>quadrupli</w:t>
      </w:r>
      <w:r w:rsidR="00E70027" w:rsidRPr="004C688C">
        <w:rPr>
          <w:rFonts w:cs="Arial"/>
        </w:rPr>
        <w:t>cate</w:t>
      </w:r>
      <w:r w:rsidR="00A00D42" w:rsidRPr="004C688C">
        <w:rPr>
          <w:rFonts w:cs="Arial"/>
        </w:rPr>
        <w:t>s</w:t>
      </w:r>
      <w:r w:rsidR="00E70027" w:rsidRPr="004C688C">
        <w:rPr>
          <w:rFonts w:cs="Arial"/>
        </w:rPr>
        <w:t xml:space="preserve"> to a 96 well microplate and the absorbance </w:t>
      </w:r>
      <w:r w:rsidR="00057828" w:rsidRPr="004C688C">
        <w:rPr>
          <w:rFonts w:cs="Arial"/>
        </w:rPr>
        <w:t xml:space="preserve">was </w:t>
      </w:r>
      <w:r w:rsidR="00E70027" w:rsidRPr="004C688C">
        <w:rPr>
          <w:rFonts w:cs="Arial"/>
        </w:rPr>
        <w:t xml:space="preserve">read at 450 nm using a spectrophotometer (MultiSkan, ThermoScientific, USA). The same procedure was followed for all replicates of each </w:t>
      </w:r>
      <w:r w:rsidR="00057828" w:rsidRPr="004C688C">
        <w:rPr>
          <w:rFonts w:cs="Arial"/>
        </w:rPr>
        <w:t>treatment</w:t>
      </w:r>
      <w:r w:rsidR="00E70027" w:rsidRPr="004C688C">
        <w:rPr>
          <w:rFonts w:cs="Arial"/>
        </w:rPr>
        <w:t xml:space="preserve"> condition</w:t>
      </w:r>
      <w:r w:rsidRPr="004C688C">
        <w:rPr>
          <w:rFonts w:cs="Arial"/>
        </w:rPr>
        <w:t xml:space="preserve">. </w:t>
      </w:r>
      <w:r w:rsidR="00920DB8" w:rsidRPr="004C688C">
        <w:rPr>
          <w:rFonts w:cs="Arial"/>
        </w:rPr>
        <w:t>As per the ISO standard UNI EN ISO 10993-5, a</w:t>
      </w:r>
      <w:r w:rsidR="00FB582E" w:rsidRPr="004C688C">
        <w:rPr>
          <w:rFonts w:cs="Arial"/>
        </w:rPr>
        <w:t>ny</w:t>
      </w:r>
      <w:r w:rsidR="00920DB8" w:rsidRPr="004C688C">
        <w:rPr>
          <w:rFonts w:cs="Arial"/>
        </w:rPr>
        <w:t xml:space="preserve"> treatment condition that lead to a reduction in cell viability to below 70 % of the control was deemed cytotoxic. </w:t>
      </w:r>
    </w:p>
    <w:p w14:paraId="655F331A" w14:textId="134DE1E9" w:rsidR="00593390" w:rsidRPr="004C688C" w:rsidRDefault="003C1540" w:rsidP="003609DA">
      <w:pPr>
        <w:pStyle w:val="Heading2"/>
        <w:numPr>
          <w:ilvl w:val="0"/>
          <w:numId w:val="0"/>
        </w:numPr>
        <w:spacing w:line="480" w:lineRule="auto"/>
        <w:rPr>
          <w:rFonts w:cs="Arial"/>
        </w:rPr>
      </w:pPr>
      <w:r w:rsidRPr="004C688C">
        <w:rPr>
          <w:rFonts w:cs="Arial"/>
        </w:rPr>
        <w:t>IL-6/IL-8</w:t>
      </w:r>
      <w:r w:rsidR="00593390" w:rsidRPr="004C688C">
        <w:rPr>
          <w:rFonts w:cs="Arial"/>
        </w:rPr>
        <w:t xml:space="preserve"> release analysis </w:t>
      </w:r>
    </w:p>
    <w:p w14:paraId="10385D11" w14:textId="62AA97EB" w:rsidR="00593390" w:rsidRPr="004C688C" w:rsidRDefault="00593390" w:rsidP="003609DA">
      <w:pPr>
        <w:spacing w:line="480" w:lineRule="auto"/>
        <w:rPr>
          <w:rFonts w:cs="Arial"/>
        </w:rPr>
      </w:pPr>
      <w:r w:rsidRPr="004C688C">
        <w:rPr>
          <w:rFonts w:cs="Arial"/>
        </w:rPr>
        <w:t xml:space="preserve">24 h </w:t>
      </w:r>
      <w:r w:rsidR="00E70027" w:rsidRPr="004C688C">
        <w:rPr>
          <w:rFonts w:cs="Arial"/>
        </w:rPr>
        <w:t xml:space="preserve">post </w:t>
      </w:r>
      <w:r w:rsidRPr="004C688C">
        <w:rPr>
          <w:rFonts w:cs="Arial"/>
        </w:rPr>
        <w:t xml:space="preserve">exposure </w:t>
      </w:r>
      <w:r w:rsidR="00E70027" w:rsidRPr="004C688C">
        <w:rPr>
          <w:rFonts w:cs="Arial"/>
        </w:rPr>
        <w:t xml:space="preserve">to different </w:t>
      </w:r>
      <w:r w:rsidR="00002E74" w:rsidRPr="004C688C">
        <w:rPr>
          <w:rFonts w:cs="Arial"/>
        </w:rPr>
        <w:t>treatment conditions</w:t>
      </w:r>
      <w:r w:rsidRPr="004C688C">
        <w:rPr>
          <w:rFonts w:cs="Arial"/>
        </w:rPr>
        <w:t>, the basolateral medium</w:t>
      </w:r>
      <w:r w:rsidR="00E70027" w:rsidRPr="004C688C">
        <w:rPr>
          <w:rFonts w:cs="Arial"/>
        </w:rPr>
        <w:t xml:space="preserve"> (cell-culture supernatants)</w:t>
      </w:r>
      <w:r w:rsidR="008F5977" w:rsidRPr="004C688C">
        <w:rPr>
          <w:rFonts w:cs="Arial"/>
        </w:rPr>
        <w:t xml:space="preserve"> was</w:t>
      </w:r>
      <w:r w:rsidR="004F664B" w:rsidRPr="004C688C">
        <w:rPr>
          <w:rFonts w:cs="Arial"/>
        </w:rPr>
        <w:t xml:space="preserve"> collected in microfuge tubes and </w:t>
      </w:r>
      <w:r w:rsidR="008F5977" w:rsidRPr="004C688C">
        <w:rPr>
          <w:rFonts w:cs="Arial"/>
        </w:rPr>
        <w:t xml:space="preserve">cleared of any cells by </w:t>
      </w:r>
      <w:r w:rsidRPr="004C688C">
        <w:rPr>
          <w:rFonts w:cs="Arial"/>
        </w:rPr>
        <w:t>cent</w:t>
      </w:r>
      <w:r w:rsidR="008F5977" w:rsidRPr="004C688C">
        <w:rPr>
          <w:rFonts w:cs="Arial"/>
        </w:rPr>
        <w:t xml:space="preserve">rifuging </w:t>
      </w:r>
      <w:r w:rsidRPr="004C688C">
        <w:rPr>
          <w:rFonts w:cs="Arial"/>
        </w:rPr>
        <w:t>at 1000</w:t>
      </w:r>
      <w:r w:rsidR="00C244B5" w:rsidRPr="004C688C">
        <w:rPr>
          <w:rFonts w:cs="Arial"/>
        </w:rPr>
        <w:t xml:space="preserve"> </w:t>
      </w:r>
      <w:r w:rsidRPr="004C688C">
        <w:rPr>
          <w:rFonts w:cs="Arial"/>
        </w:rPr>
        <w:t>x</w:t>
      </w:r>
      <w:r w:rsidR="00C244B5" w:rsidRPr="004C688C">
        <w:rPr>
          <w:rFonts w:cs="Arial"/>
        </w:rPr>
        <w:t xml:space="preserve"> </w:t>
      </w:r>
      <w:r w:rsidRPr="004C688C">
        <w:rPr>
          <w:rFonts w:cs="Arial"/>
        </w:rPr>
        <w:t xml:space="preserve">g for 5 min. The supernatants were then analysed for IL-6 and </w:t>
      </w:r>
      <w:r w:rsidR="00B2065F" w:rsidRPr="004C688C">
        <w:rPr>
          <w:rFonts w:cs="Arial"/>
        </w:rPr>
        <w:t>IL-8</w:t>
      </w:r>
      <w:r w:rsidR="003C1540" w:rsidRPr="004C688C">
        <w:rPr>
          <w:rFonts w:cs="Arial"/>
        </w:rPr>
        <w:t xml:space="preserve"> pro-inflammatory mediators</w:t>
      </w:r>
      <w:r w:rsidR="00B2065F" w:rsidRPr="004C688C">
        <w:rPr>
          <w:rFonts w:cs="Arial"/>
        </w:rPr>
        <w:t xml:space="preserve"> </w:t>
      </w:r>
      <w:r w:rsidRPr="004C688C">
        <w:rPr>
          <w:rFonts w:cs="Arial"/>
        </w:rPr>
        <w:t>via enzyme-linked immunosorbent assay (ELISA). Commercially available e-</w:t>
      </w:r>
      <w:r w:rsidRPr="004C688C">
        <w:rPr>
          <w:rFonts w:cs="Arial"/>
        </w:rPr>
        <w:lastRenderedPageBreak/>
        <w:t>Bioscience ELISA kit</w:t>
      </w:r>
      <w:r w:rsidR="00106AEC" w:rsidRPr="004C688C">
        <w:rPr>
          <w:rFonts w:cs="Arial"/>
        </w:rPr>
        <w:t>s</w:t>
      </w:r>
      <w:r w:rsidRPr="004C688C">
        <w:rPr>
          <w:rFonts w:cs="Arial"/>
        </w:rPr>
        <w:t xml:space="preserve"> </w:t>
      </w:r>
      <w:r w:rsidRPr="004C688C">
        <w:rPr>
          <w:rFonts w:cs="Arial"/>
          <w:color w:val="000000" w:themeColor="text1"/>
        </w:rPr>
        <w:t>(</w:t>
      </w:r>
      <w:r w:rsidRPr="004C688C">
        <w:rPr>
          <w:rFonts w:cs="Arial"/>
        </w:rPr>
        <w:t>San Diego, USA)</w:t>
      </w:r>
      <w:r w:rsidR="006B3891" w:rsidRPr="004C688C">
        <w:rPr>
          <w:rFonts w:cs="Arial"/>
        </w:rPr>
        <w:t xml:space="preserve"> were </w:t>
      </w:r>
      <w:r w:rsidRPr="004C688C">
        <w:rPr>
          <w:rFonts w:cs="Arial"/>
        </w:rPr>
        <w:t xml:space="preserve">used for </w:t>
      </w:r>
      <w:r w:rsidR="00E70027" w:rsidRPr="004C688C">
        <w:rPr>
          <w:rFonts w:cs="Arial"/>
        </w:rPr>
        <w:t>this purpose</w:t>
      </w:r>
      <w:r w:rsidRPr="004C688C">
        <w:rPr>
          <w:rFonts w:cs="Arial"/>
        </w:rPr>
        <w:t xml:space="preserve">. All assays were performed according to the manufacturer’s instructions, including the assay protocol and preparation of reagents. </w:t>
      </w:r>
    </w:p>
    <w:p w14:paraId="5D5708E0" w14:textId="5A1BA195" w:rsidR="00593390" w:rsidRPr="004C688C" w:rsidRDefault="008F5977" w:rsidP="003609DA">
      <w:pPr>
        <w:pStyle w:val="Heading2"/>
        <w:numPr>
          <w:ilvl w:val="0"/>
          <w:numId w:val="0"/>
        </w:numPr>
        <w:spacing w:line="480" w:lineRule="auto"/>
        <w:rPr>
          <w:rFonts w:cs="Arial"/>
        </w:rPr>
      </w:pPr>
      <w:r w:rsidRPr="004C688C">
        <w:rPr>
          <w:rFonts w:cs="Arial"/>
        </w:rPr>
        <w:t>Oxidative stress</w:t>
      </w:r>
      <w:r w:rsidR="00593390" w:rsidRPr="004C688C">
        <w:rPr>
          <w:rFonts w:cs="Arial"/>
        </w:rPr>
        <w:t xml:space="preserve"> analysis </w:t>
      </w:r>
    </w:p>
    <w:p w14:paraId="6EFC5FF3" w14:textId="7BBE2F4D" w:rsidR="00593390" w:rsidRPr="004C688C" w:rsidRDefault="00593390" w:rsidP="003609DA">
      <w:pPr>
        <w:spacing w:line="480" w:lineRule="auto"/>
      </w:pPr>
      <w:r w:rsidRPr="004C688C">
        <w:rPr>
          <w:rFonts w:cs="Arial"/>
        </w:rPr>
        <w:t>ROS-Glo™ H</w:t>
      </w:r>
      <w:r w:rsidRPr="004C688C">
        <w:rPr>
          <w:rFonts w:cs="Arial"/>
          <w:vertAlign w:val="subscript"/>
        </w:rPr>
        <w:t>2</w:t>
      </w:r>
      <w:r w:rsidRPr="004C688C">
        <w:rPr>
          <w:rFonts w:cs="Arial"/>
        </w:rPr>
        <w:t>O</w:t>
      </w:r>
      <w:r w:rsidRPr="004C688C">
        <w:rPr>
          <w:rFonts w:cs="Arial"/>
          <w:vertAlign w:val="subscript"/>
        </w:rPr>
        <w:t>2</w:t>
      </w:r>
      <w:r w:rsidRPr="004C688C">
        <w:rPr>
          <w:rFonts w:cs="Arial"/>
        </w:rPr>
        <w:t xml:space="preserve"> </w:t>
      </w:r>
      <w:r w:rsidR="002276BC" w:rsidRPr="004C688C">
        <w:rPr>
          <w:rFonts w:cs="Arial"/>
        </w:rPr>
        <w:t xml:space="preserve">luminescence assay </w:t>
      </w:r>
      <w:r w:rsidRPr="004C688C">
        <w:rPr>
          <w:rFonts w:cs="Arial"/>
        </w:rPr>
        <w:t xml:space="preserve">(Promega, Southampton, UK) was used to </w:t>
      </w:r>
      <w:r w:rsidR="003438B1" w:rsidRPr="004C688C">
        <w:rPr>
          <w:rFonts w:cs="Arial"/>
        </w:rPr>
        <w:t>analyse oxidative</w:t>
      </w:r>
      <w:r w:rsidR="009A61BE" w:rsidRPr="004C688C">
        <w:rPr>
          <w:rFonts w:cs="Arial"/>
        </w:rPr>
        <w:t xml:space="preserve"> stress </w:t>
      </w:r>
      <w:r w:rsidR="008F5977" w:rsidRPr="004C688C">
        <w:rPr>
          <w:rFonts w:cs="Arial"/>
        </w:rPr>
        <w:t xml:space="preserve">in </w:t>
      </w:r>
      <w:r w:rsidR="00946771" w:rsidRPr="004C688C">
        <w:rPr>
          <w:rFonts w:cs="Arial"/>
        </w:rPr>
        <w:t>cells</w:t>
      </w:r>
      <w:r w:rsidR="008F5977" w:rsidRPr="004C688C">
        <w:rPr>
          <w:rFonts w:cs="Arial"/>
        </w:rPr>
        <w:t xml:space="preserve"> </w:t>
      </w:r>
      <w:r w:rsidR="009A61BE" w:rsidRPr="004C688C">
        <w:rPr>
          <w:rFonts w:cs="Arial"/>
        </w:rPr>
        <w:t xml:space="preserve">24 h post exposure </w:t>
      </w:r>
      <w:r w:rsidRPr="004C688C">
        <w:rPr>
          <w:rFonts w:cs="Arial"/>
        </w:rPr>
        <w:t xml:space="preserve">to </w:t>
      </w:r>
      <w:r w:rsidR="00E70027" w:rsidRPr="004C688C">
        <w:rPr>
          <w:rFonts w:cs="Arial"/>
        </w:rPr>
        <w:t>different</w:t>
      </w:r>
      <w:r w:rsidR="00946771" w:rsidRPr="004C688C">
        <w:rPr>
          <w:rFonts w:cs="Arial"/>
        </w:rPr>
        <w:t xml:space="preserve"> treatment conditions</w:t>
      </w:r>
      <w:r w:rsidRPr="004C688C">
        <w:rPr>
          <w:rFonts w:cs="Arial"/>
        </w:rPr>
        <w:t>.</w:t>
      </w:r>
      <w:r w:rsidR="009A61BE" w:rsidRPr="004C688C">
        <w:rPr>
          <w:rFonts w:cs="Arial"/>
        </w:rPr>
        <w:t xml:space="preserve"> </w:t>
      </w:r>
      <w:r w:rsidR="003730D9" w:rsidRPr="004C688C">
        <w:rPr>
          <w:rFonts w:cs="Arial"/>
        </w:rPr>
        <w:t xml:space="preserve">This </w:t>
      </w:r>
      <w:r w:rsidR="00AB595B" w:rsidRPr="004C688C">
        <w:rPr>
          <w:rFonts w:cs="Arial"/>
        </w:rPr>
        <w:t xml:space="preserve">particular </w:t>
      </w:r>
      <w:r w:rsidR="003730D9" w:rsidRPr="004C688C">
        <w:rPr>
          <w:rFonts w:cs="Arial"/>
        </w:rPr>
        <w:t xml:space="preserve">kit was chosen </w:t>
      </w:r>
      <w:r w:rsidR="00AB595B" w:rsidRPr="004C688C">
        <w:rPr>
          <w:rFonts w:cs="Arial"/>
        </w:rPr>
        <w:t xml:space="preserve">for </w:t>
      </w:r>
      <w:r w:rsidR="00057828" w:rsidRPr="004C688C">
        <w:rPr>
          <w:rFonts w:cs="Arial"/>
        </w:rPr>
        <w:t xml:space="preserve">oxidative stress </w:t>
      </w:r>
      <w:r w:rsidR="00AB595B" w:rsidRPr="004C688C">
        <w:rPr>
          <w:rFonts w:cs="Arial"/>
        </w:rPr>
        <w:t xml:space="preserve">analysis </w:t>
      </w:r>
      <w:r w:rsidR="00F24DF6" w:rsidRPr="004C688C">
        <w:rPr>
          <w:rFonts w:cs="Arial"/>
        </w:rPr>
        <w:t>as</w:t>
      </w:r>
      <w:r w:rsidR="003730D9" w:rsidRPr="004C688C">
        <w:rPr>
          <w:rFonts w:cs="Arial"/>
        </w:rPr>
        <w:t xml:space="preserve"> it has previously been employed to assess oxidative st</w:t>
      </w:r>
      <w:r w:rsidR="00602C39" w:rsidRPr="004C688C">
        <w:rPr>
          <w:rFonts w:cs="Arial"/>
        </w:rPr>
        <w:t>ress in an ALI cell-culture system</w:t>
      </w:r>
      <w:r w:rsidR="003730D9" w:rsidRPr="004C688C">
        <w:rPr>
          <w:rFonts w:cs="Arial"/>
        </w:rPr>
        <w:t xml:space="preserve"> post exposure to WCS/ECV </w:t>
      </w:r>
      <w:r w:rsidR="003730D9" w:rsidRPr="004C688C">
        <w:rPr>
          <w:rFonts w:cs="Arial"/>
        </w:rPr>
        <w:fldChar w:fldCharType="begin">
          <w:fldData xml:space="preserve">PEVuZE5vdGU+PENpdGU+PEF1dGhvcj5TY2hlZmZsZXI8L0F1dGhvcj48WWVhcj4yMDE1PC9ZZWFy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</w:fldData>
        </w:fldChar>
      </w:r>
      <w:r w:rsidR="0061474A" w:rsidRPr="004C688C">
        <w:rPr>
          <w:rFonts w:cs="Arial"/>
        </w:rPr>
        <w:instrText xml:space="preserve"> ADDIN EN.CITE </w:instrText>
      </w:r>
      <w:r w:rsidR="0061474A" w:rsidRPr="004C688C">
        <w:rPr>
          <w:rFonts w:cs="Arial"/>
        </w:rPr>
        <w:fldChar w:fldCharType="begin">
          <w:fldData xml:space="preserve">PEVuZE5vdGU+PENpdGU+PEF1dGhvcj5TY2hlZmZsZXI8L0F1dGhvcj48WWVhcj4yMDE1PC9ZZWFy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</w:fldData>
        </w:fldChar>
      </w:r>
      <w:r w:rsidR="0061474A" w:rsidRPr="004C688C">
        <w:rPr>
          <w:rFonts w:cs="Arial"/>
        </w:rPr>
        <w:instrText xml:space="preserve"> ADDIN EN.CITE.DATA </w:instrText>
      </w:r>
      <w:r w:rsidR="0061474A" w:rsidRPr="004C688C">
        <w:rPr>
          <w:rFonts w:cs="Arial"/>
        </w:rPr>
      </w:r>
      <w:r w:rsidR="0061474A" w:rsidRPr="004C688C">
        <w:rPr>
          <w:rFonts w:cs="Arial"/>
        </w:rPr>
        <w:fldChar w:fldCharType="end"/>
      </w:r>
      <w:r w:rsidR="003730D9" w:rsidRPr="004C688C">
        <w:rPr>
          <w:rFonts w:cs="Arial"/>
        </w:rPr>
      </w:r>
      <w:r w:rsidR="003730D9" w:rsidRPr="004C688C">
        <w:rPr>
          <w:rFonts w:cs="Arial"/>
        </w:rPr>
        <w:fldChar w:fldCharType="separate"/>
      </w:r>
      <w:r w:rsidR="0061474A" w:rsidRPr="004C688C">
        <w:rPr>
          <w:rFonts w:cs="Arial"/>
          <w:noProof/>
        </w:rPr>
        <w:t>(Scheffler et al., 2015b)</w:t>
      </w:r>
      <w:r w:rsidR="003730D9" w:rsidRPr="004C688C">
        <w:rPr>
          <w:rFonts w:cs="Arial"/>
        </w:rPr>
        <w:fldChar w:fldCharType="end"/>
      </w:r>
      <w:r w:rsidR="003730D9" w:rsidRPr="004C688C">
        <w:rPr>
          <w:rFonts w:cs="Arial"/>
        </w:rPr>
        <w:t xml:space="preserve">. </w:t>
      </w:r>
      <w:r w:rsidR="009A61BE" w:rsidRPr="004C688C">
        <w:rPr>
          <w:rFonts w:cs="Arial"/>
        </w:rPr>
        <w:t>All assays were performed according to the manufacturer’s instructions, including the p</w:t>
      </w:r>
      <w:r w:rsidR="009A61BE" w:rsidRPr="004C688C">
        <w:t xml:space="preserve">ositive control which involved cells </w:t>
      </w:r>
      <w:r w:rsidR="008F5977" w:rsidRPr="004C688C">
        <w:t>incubated with</w:t>
      </w:r>
      <w:r w:rsidR="009A61BE" w:rsidRPr="004C688C">
        <w:t xml:space="preserve"> </w:t>
      </w:r>
      <w:r w:rsidR="009A61BE" w:rsidRPr="004C688C">
        <w:rPr>
          <w:rFonts w:cs="Arial"/>
        </w:rPr>
        <w:t xml:space="preserve">50 µM menadione (diluted in growth medium) for 2 h at 37°C. </w:t>
      </w:r>
      <w:r w:rsidR="00C244B5" w:rsidRPr="004C688C">
        <w:rPr>
          <w:rFonts w:cs="Arial"/>
        </w:rPr>
        <w:t>The final l</w:t>
      </w:r>
      <w:r w:rsidR="002276BC" w:rsidRPr="004C688C">
        <w:rPr>
          <w:rFonts w:cs="Arial"/>
        </w:rPr>
        <w:t>uminescence</w:t>
      </w:r>
      <w:r w:rsidR="00602C39" w:rsidRPr="004C688C">
        <w:rPr>
          <w:rFonts w:cs="Arial"/>
        </w:rPr>
        <w:t xml:space="preserve"> of samples</w:t>
      </w:r>
      <w:r w:rsidR="002276BC" w:rsidRPr="004C688C">
        <w:rPr>
          <w:rFonts w:cs="Arial"/>
        </w:rPr>
        <w:t xml:space="preserve"> w</w:t>
      </w:r>
      <w:r w:rsidR="00602C39" w:rsidRPr="004C688C">
        <w:rPr>
          <w:rFonts w:cs="Arial"/>
        </w:rPr>
        <w:t>ere</w:t>
      </w:r>
      <w:r w:rsidR="005D7ECC" w:rsidRPr="004C688C">
        <w:rPr>
          <w:rFonts w:cs="Arial"/>
        </w:rPr>
        <w:t xml:space="preserve"> measured using a luminometer (Orion II, Titertek-Berthold, Germany)</w:t>
      </w:r>
      <w:r w:rsidR="002276BC" w:rsidRPr="004C688C">
        <w:rPr>
          <w:rFonts w:cs="Arial"/>
        </w:rPr>
        <w:t xml:space="preserve">.  </w:t>
      </w:r>
    </w:p>
    <w:p w14:paraId="62F9E0AA" w14:textId="7E0C7417" w:rsidR="00593390" w:rsidRPr="004C688C" w:rsidRDefault="009A61BE" w:rsidP="003609DA">
      <w:pPr>
        <w:pStyle w:val="Heading2"/>
        <w:numPr>
          <w:ilvl w:val="0"/>
          <w:numId w:val="0"/>
        </w:numPr>
        <w:spacing w:line="480" w:lineRule="auto"/>
        <w:rPr>
          <w:rFonts w:cs="Arial"/>
        </w:rPr>
      </w:pPr>
      <w:r w:rsidRPr="004C688C">
        <w:rPr>
          <w:rFonts w:cs="Arial"/>
        </w:rPr>
        <w:t>Caspase 3/7 activity</w:t>
      </w:r>
      <w:r w:rsidR="003C1540" w:rsidRPr="004C688C">
        <w:rPr>
          <w:rFonts w:cs="Arial"/>
        </w:rPr>
        <w:t xml:space="preserve"> analysis </w:t>
      </w:r>
      <w:r w:rsidRPr="004C688C">
        <w:rPr>
          <w:rFonts w:cs="Arial"/>
        </w:rPr>
        <w:t xml:space="preserve"> </w:t>
      </w:r>
    </w:p>
    <w:p w14:paraId="272CCF79" w14:textId="5CE345D2" w:rsidR="00593390" w:rsidRPr="004C688C" w:rsidRDefault="008453DB" w:rsidP="003609DA">
      <w:pPr>
        <w:spacing w:line="480" w:lineRule="auto"/>
      </w:pPr>
      <w:r w:rsidRPr="004C688C">
        <w:rPr>
          <w:rFonts w:cs="Arial"/>
        </w:rPr>
        <w:t xml:space="preserve">24 h post exposure to different </w:t>
      </w:r>
      <w:r w:rsidR="009A3C27" w:rsidRPr="004C688C">
        <w:rPr>
          <w:rFonts w:cs="Arial"/>
        </w:rPr>
        <w:t xml:space="preserve">treatment conditions, the caspase 3/7 activity </w:t>
      </w:r>
      <w:r w:rsidRPr="004C688C">
        <w:rPr>
          <w:rFonts w:cs="Arial"/>
        </w:rPr>
        <w:t>was assessed using a</w:t>
      </w:r>
      <w:r w:rsidR="00593390" w:rsidRPr="004C688C">
        <w:rPr>
          <w:rFonts w:cs="Arial"/>
        </w:rPr>
        <w:t xml:space="preserve"> Caspase-Glo</w:t>
      </w:r>
      <w:r w:rsidR="00593390" w:rsidRPr="004C688C">
        <w:rPr>
          <w:rFonts w:cs="Arial"/>
          <w:vertAlign w:val="superscript"/>
        </w:rPr>
        <w:t>®</w:t>
      </w:r>
      <w:r w:rsidR="00593390" w:rsidRPr="004C688C">
        <w:rPr>
          <w:rFonts w:cs="Arial"/>
        </w:rPr>
        <w:t xml:space="preserve"> 3/7 </w:t>
      </w:r>
      <w:r w:rsidR="002276BC" w:rsidRPr="004C688C">
        <w:rPr>
          <w:rFonts w:cs="Arial"/>
        </w:rPr>
        <w:t xml:space="preserve">luminescence </w:t>
      </w:r>
      <w:r w:rsidR="00593390" w:rsidRPr="004C688C">
        <w:rPr>
          <w:rFonts w:cs="Arial"/>
        </w:rPr>
        <w:t>assay kit (Promega, Southampton, UK).</w:t>
      </w:r>
      <w:r w:rsidR="009A61BE" w:rsidRPr="004C688C">
        <w:rPr>
          <w:rFonts w:cs="Arial"/>
        </w:rPr>
        <w:t xml:space="preserve"> All assays were performed according to the manufacturer’s instructions</w:t>
      </w:r>
      <w:r w:rsidRPr="004C688C">
        <w:rPr>
          <w:rFonts w:cs="Arial"/>
        </w:rPr>
        <w:t>. T</w:t>
      </w:r>
      <w:r w:rsidR="009A61BE" w:rsidRPr="004C688C">
        <w:rPr>
          <w:rFonts w:cs="Arial"/>
        </w:rPr>
        <w:t>he p</w:t>
      </w:r>
      <w:r w:rsidRPr="004C688C">
        <w:t xml:space="preserve">ositive control </w:t>
      </w:r>
      <w:r w:rsidR="009A61BE" w:rsidRPr="004C688C">
        <w:t xml:space="preserve">involved cells </w:t>
      </w:r>
      <w:r w:rsidR="008F5977" w:rsidRPr="004C688C">
        <w:t>treated with</w:t>
      </w:r>
      <w:r w:rsidRPr="004C688C">
        <w:t xml:space="preserve"> </w:t>
      </w:r>
      <w:r w:rsidR="002D5F72" w:rsidRPr="004C688C">
        <w:rPr>
          <w:rFonts w:cs="Arial"/>
        </w:rPr>
        <w:t xml:space="preserve">0.5 </w:t>
      </w:r>
      <w:r w:rsidRPr="004C688C">
        <w:rPr>
          <w:rFonts w:cs="Arial"/>
        </w:rPr>
        <w:t>mM H</w:t>
      </w:r>
      <w:r w:rsidRPr="004C688C">
        <w:rPr>
          <w:rFonts w:cs="Arial"/>
          <w:vertAlign w:val="subscript"/>
        </w:rPr>
        <w:t>2</w:t>
      </w:r>
      <w:r w:rsidRPr="004C688C">
        <w:rPr>
          <w:rFonts w:cs="Arial"/>
        </w:rPr>
        <w:t>O</w:t>
      </w:r>
      <w:r w:rsidRPr="004C688C">
        <w:rPr>
          <w:rFonts w:cs="Arial"/>
          <w:vertAlign w:val="subscript"/>
        </w:rPr>
        <w:t>2</w:t>
      </w:r>
      <w:r w:rsidRPr="004C688C">
        <w:rPr>
          <w:rFonts w:cs="Arial"/>
        </w:rPr>
        <w:t xml:space="preserve"> (diluted in growth medium) for 2 h at 37°C</w:t>
      </w:r>
      <w:r w:rsidR="008F5977" w:rsidRPr="004C688C">
        <w:rPr>
          <w:rFonts w:cs="Arial"/>
        </w:rPr>
        <w:t xml:space="preserve">. </w:t>
      </w:r>
      <w:r w:rsidR="00E07A8C" w:rsidRPr="004C688C">
        <w:rPr>
          <w:rFonts w:cs="Arial"/>
        </w:rPr>
        <w:t>A</w:t>
      </w:r>
      <w:r w:rsidR="00024B50" w:rsidRPr="004C688C">
        <w:rPr>
          <w:rFonts w:cs="Arial"/>
        </w:rPr>
        <w:t xml:space="preserve">t this concentration </w:t>
      </w:r>
      <w:r w:rsidR="00E07A8C" w:rsidRPr="004C688C">
        <w:rPr>
          <w:rFonts w:cs="Arial"/>
        </w:rPr>
        <w:t>range, H</w:t>
      </w:r>
      <w:r w:rsidR="00E07A8C" w:rsidRPr="004C688C">
        <w:rPr>
          <w:rFonts w:cs="Arial"/>
          <w:vertAlign w:val="subscript"/>
        </w:rPr>
        <w:t>2</w:t>
      </w:r>
      <w:r w:rsidR="00E07A8C" w:rsidRPr="004C688C">
        <w:rPr>
          <w:rFonts w:cs="Arial"/>
        </w:rPr>
        <w:t>O</w:t>
      </w:r>
      <w:r w:rsidR="00E07A8C" w:rsidRPr="004C688C">
        <w:rPr>
          <w:rFonts w:cs="Arial"/>
          <w:vertAlign w:val="subscript"/>
        </w:rPr>
        <w:t>2</w:t>
      </w:r>
      <w:r w:rsidR="00E07A8C" w:rsidRPr="004C688C">
        <w:rPr>
          <w:rFonts w:cs="Arial"/>
        </w:rPr>
        <w:t xml:space="preserve"> </w:t>
      </w:r>
      <w:r w:rsidR="00024B50" w:rsidRPr="004C688C">
        <w:rPr>
          <w:rFonts w:cs="Arial"/>
        </w:rPr>
        <w:t xml:space="preserve">has previously </w:t>
      </w:r>
      <w:r w:rsidR="00602C39" w:rsidRPr="004C688C">
        <w:rPr>
          <w:rFonts w:cs="Arial"/>
        </w:rPr>
        <w:t>been shown</w:t>
      </w:r>
      <w:r w:rsidR="00024B50" w:rsidRPr="004C688C">
        <w:rPr>
          <w:rFonts w:cs="Arial"/>
        </w:rPr>
        <w:t xml:space="preserve"> to induce </w:t>
      </w:r>
      <w:r w:rsidR="00DC56A1" w:rsidRPr="004C688C">
        <w:rPr>
          <w:rFonts w:cs="Arial"/>
        </w:rPr>
        <w:t>apoptosis</w:t>
      </w:r>
      <w:r w:rsidR="00E07A8C" w:rsidRPr="004C688C">
        <w:rPr>
          <w:rFonts w:cs="Arial"/>
        </w:rPr>
        <w:t xml:space="preserve"> </w:t>
      </w:r>
      <w:r w:rsidR="00E07A8C" w:rsidRPr="004C688C">
        <w:rPr>
          <w:rFonts w:cs="Arial"/>
        </w:rPr>
        <w:fldChar w:fldCharType="begin">
          <w:fldData xml:space="preserve">PEVuZE5vdGU+PENpdGU+PEF1dGhvcj5YaWFuZzwvQXV0aG9yPjxZZWFyPjIwMTY8L1llYXI+PFJl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</w:fldData>
        </w:fldChar>
      </w:r>
      <w:r w:rsidR="0061474A" w:rsidRPr="004C688C">
        <w:rPr>
          <w:rFonts w:cs="Arial"/>
        </w:rPr>
        <w:instrText xml:space="preserve"> ADDIN EN.CITE </w:instrText>
      </w:r>
      <w:r w:rsidR="0061474A" w:rsidRPr="004C688C">
        <w:rPr>
          <w:rFonts w:cs="Arial"/>
        </w:rPr>
        <w:fldChar w:fldCharType="begin">
          <w:fldData xml:space="preserve">PEVuZE5vdGU+PENpdGU+PEF1dGhvcj5YaWFuZzwvQXV0aG9yPjxZZWFyPjIwMTY8L1llYXI+PFJl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</w:fldData>
        </w:fldChar>
      </w:r>
      <w:r w:rsidR="0061474A" w:rsidRPr="004C688C">
        <w:rPr>
          <w:rFonts w:cs="Arial"/>
        </w:rPr>
        <w:instrText xml:space="preserve"> ADDIN EN.CITE.DATA </w:instrText>
      </w:r>
      <w:r w:rsidR="0061474A" w:rsidRPr="004C688C">
        <w:rPr>
          <w:rFonts w:cs="Arial"/>
        </w:rPr>
      </w:r>
      <w:r w:rsidR="0061474A" w:rsidRPr="004C688C">
        <w:rPr>
          <w:rFonts w:cs="Arial"/>
        </w:rPr>
        <w:fldChar w:fldCharType="end"/>
      </w:r>
      <w:r w:rsidR="00E07A8C" w:rsidRPr="004C688C">
        <w:rPr>
          <w:rFonts w:cs="Arial"/>
        </w:rPr>
      </w:r>
      <w:r w:rsidR="00E07A8C" w:rsidRPr="004C688C">
        <w:rPr>
          <w:rFonts w:cs="Arial"/>
        </w:rPr>
        <w:fldChar w:fldCharType="separate"/>
      </w:r>
      <w:r w:rsidR="0061474A" w:rsidRPr="004C688C">
        <w:rPr>
          <w:rFonts w:cs="Arial"/>
          <w:noProof/>
        </w:rPr>
        <w:t>(Xiang et al., 2016, Li et al., 2010)</w:t>
      </w:r>
      <w:r w:rsidR="00E07A8C" w:rsidRPr="004C688C">
        <w:rPr>
          <w:rFonts w:cs="Arial"/>
        </w:rPr>
        <w:fldChar w:fldCharType="end"/>
      </w:r>
      <w:r w:rsidR="00593390" w:rsidRPr="004C688C">
        <w:t>.</w:t>
      </w:r>
      <w:r w:rsidR="008F4BC0" w:rsidRPr="004C688C">
        <w:t xml:space="preserve"> </w:t>
      </w:r>
      <w:r w:rsidR="00C244B5" w:rsidRPr="004C688C">
        <w:rPr>
          <w:rFonts w:cs="Arial"/>
        </w:rPr>
        <w:t>The final l</w:t>
      </w:r>
      <w:r w:rsidR="008F4BC0" w:rsidRPr="004C688C">
        <w:rPr>
          <w:rFonts w:cs="Arial"/>
        </w:rPr>
        <w:t xml:space="preserve">uminescence </w:t>
      </w:r>
      <w:r w:rsidR="00602C39" w:rsidRPr="004C688C">
        <w:rPr>
          <w:rFonts w:cs="Arial"/>
        </w:rPr>
        <w:t>of samples were</w:t>
      </w:r>
      <w:r w:rsidR="008F4BC0" w:rsidRPr="004C688C">
        <w:rPr>
          <w:rFonts w:cs="Arial"/>
        </w:rPr>
        <w:t xml:space="preserve"> measured using a luminometer </w:t>
      </w:r>
      <w:r w:rsidR="005D7ECC" w:rsidRPr="004C688C">
        <w:rPr>
          <w:rFonts w:cs="Arial"/>
        </w:rPr>
        <w:t>(Orion II, Titertek-Berthold, Germany).</w:t>
      </w:r>
    </w:p>
    <w:p w14:paraId="7D201624" w14:textId="5A2EB5C1" w:rsidR="00593390" w:rsidRPr="004C688C" w:rsidRDefault="00D8286C" w:rsidP="003609DA">
      <w:pPr>
        <w:pStyle w:val="Heading2"/>
        <w:numPr>
          <w:ilvl w:val="0"/>
          <w:numId w:val="0"/>
        </w:numPr>
        <w:spacing w:line="480" w:lineRule="auto"/>
        <w:rPr>
          <w:rFonts w:cs="Arial"/>
        </w:rPr>
      </w:pPr>
      <w:r w:rsidRPr="004C688C">
        <w:rPr>
          <w:rFonts w:cs="Arial"/>
        </w:rPr>
        <w:t xml:space="preserve">Statistics </w:t>
      </w:r>
    </w:p>
    <w:p w14:paraId="52FE6454" w14:textId="7011A8CA" w:rsidR="00593390" w:rsidRPr="004C688C" w:rsidRDefault="008F4BC0" w:rsidP="003609DA">
      <w:pPr>
        <w:spacing w:line="480" w:lineRule="auto"/>
      </w:pPr>
      <w:bookmarkStart w:id="1" w:name="OLE_LINK5"/>
      <w:r w:rsidRPr="004C688C">
        <w:t xml:space="preserve">All statistical </w:t>
      </w:r>
      <w:r w:rsidR="004F664B" w:rsidRPr="004C688C">
        <w:t>analysis</w:t>
      </w:r>
      <w:r w:rsidRPr="004C688C">
        <w:t xml:space="preserve"> were performed in GraphPad</w:t>
      </w:r>
      <w:r w:rsidRPr="004C688C">
        <w:rPr>
          <w:vertAlign w:val="superscript"/>
        </w:rPr>
        <w:t>®</w:t>
      </w:r>
      <w:r w:rsidRPr="004C688C">
        <w:t xml:space="preserve">, V7 (GraphPad Software Inc., La Jolla, CA, USA). </w:t>
      </w:r>
      <w:bookmarkEnd w:id="1"/>
      <w:r w:rsidRPr="004C688C">
        <w:t xml:space="preserve">Data was analysed using either one-way ANOVA followed by Tukey’s post-hoc test or two-way ANOVA followed by Sidak’s post-hoc test. </w:t>
      </w:r>
    </w:p>
    <w:p w14:paraId="045BD119" w14:textId="77777777" w:rsidR="00593390" w:rsidRPr="004C688C" w:rsidRDefault="00593390" w:rsidP="00593390"/>
    <w:p w14:paraId="517152BF" w14:textId="77777777" w:rsidR="00593390" w:rsidRPr="004C688C" w:rsidRDefault="00593390" w:rsidP="003609DA">
      <w:pPr>
        <w:pStyle w:val="Heading1"/>
        <w:numPr>
          <w:ilvl w:val="0"/>
          <w:numId w:val="0"/>
        </w:numPr>
        <w:spacing w:line="480" w:lineRule="auto"/>
      </w:pPr>
      <w:r w:rsidRPr="004C688C">
        <w:t xml:space="preserve">Results </w:t>
      </w:r>
    </w:p>
    <w:p w14:paraId="038038BD" w14:textId="584A8923" w:rsidR="00593390" w:rsidRPr="004C688C" w:rsidRDefault="00106AEC" w:rsidP="003609DA">
      <w:pPr>
        <w:pStyle w:val="Heading2"/>
        <w:numPr>
          <w:ilvl w:val="0"/>
          <w:numId w:val="0"/>
        </w:numPr>
        <w:spacing w:line="480" w:lineRule="auto"/>
      </w:pPr>
      <w:r w:rsidRPr="004C688C">
        <w:t xml:space="preserve">Effect of </w:t>
      </w:r>
      <w:r w:rsidR="00593390" w:rsidRPr="004C688C">
        <w:t xml:space="preserve">acute exposure </w:t>
      </w:r>
      <w:r w:rsidRPr="004C688C">
        <w:t>to WCS</w:t>
      </w:r>
      <w:r w:rsidR="00AE3C79" w:rsidRPr="004C688C">
        <w:t xml:space="preserve"> </w:t>
      </w:r>
    </w:p>
    <w:p w14:paraId="690D6BD8" w14:textId="698BF993" w:rsidR="00593390" w:rsidRPr="004C688C" w:rsidRDefault="002C1C2D" w:rsidP="003609DA">
      <w:pPr>
        <w:spacing w:line="480" w:lineRule="auto"/>
      </w:pPr>
      <w:r w:rsidRPr="004C688C">
        <w:rPr>
          <w:rFonts w:cs="Arial"/>
        </w:rPr>
        <w:t xml:space="preserve">In order to </w:t>
      </w:r>
      <w:r w:rsidR="005D7ECC" w:rsidRPr="004C688C">
        <w:rPr>
          <w:rFonts w:cs="Arial"/>
        </w:rPr>
        <w:t>gauge</w:t>
      </w:r>
      <w:r w:rsidR="00C244B5" w:rsidRPr="004C688C">
        <w:rPr>
          <w:rFonts w:cs="Arial"/>
        </w:rPr>
        <w:t xml:space="preserve"> the</w:t>
      </w:r>
      <w:r w:rsidRPr="004C688C">
        <w:rPr>
          <w:rFonts w:cs="Arial"/>
        </w:rPr>
        <w:t xml:space="preserve"> employed methodology including the </w:t>
      </w:r>
      <w:r w:rsidR="00DF418C" w:rsidRPr="004C688C">
        <w:rPr>
          <w:rFonts w:cs="Arial"/>
        </w:rPr>
        <w:t>aerosol</w:t>
      </w:r>
      <w:r w:rsidR="009D6579" w:rsidRPr="004C688C">
        <w:rPr>
          <w:rFonts w:cs="Arial"/>
        </w:rPr>
        <w:t xml:space="preserve"> delivery system</w:t>
      </w:r>
      <w:r w:rsidRPr="004C688C">
        <w:rPr>
          <w:rFonts w:cs="Arial"/>
        </w:rPr>
        <w:t xml:space="preserve"> operation and the co-culture model sensitivity, the cells were treated with WCS. </w:t>
      </w:r>
      <w:r w:rsidR="009F72DE" w:rsidRPr="004C688C">
        <w:rPr>
          <w:rFonts w:cs="Arial"/>
        </w:rPr>
        <w:t xml:space="preserve">Upon exposing the </w:t>
      </w:r>
      <w:r w:rsidR="00593390" w:rsidRPr="004C688C">
        <w:rPr>
          <w:rFonts w:cs="Arial"/>
        </w:rPr>
        <w:t>co-culture model to</w:t>
      </w:r>
      <w:r w:rsidR="001B56DF" w:rsidRPr="004C688C">
        <w:rPr>
          <w:rFonts w:cs="Arial"/>
        </w:rPr>
        <w:t xml:space="preserve"> </w:t>
      </w:r>
      <w:r w:rsidR="0041520D" w:rsidRPr="004C688C">
        <w:rPr>
          <w:rFonts w:cs="Arial"/>
        </w:rPr>
        <w:t xml:space="preserve">7 puffs </w:t>
      </w:r>
      <w:r w:rsidR="009F72DE" w:rsidRPr="004C688C">
        <w:rPr>
          <w:rFonts w:cs="Arial"/>
        </w:rPr>
        <w:t xml:space="preserve">of </w:t>
      </w:r>
      <w:r w:rsidR="001B56DF" w:rsidRPr="004C688C">
        <w:rPr>
          <w:rFonts w:cs="Arial"/>
        </w:rPr>
        <w:t xml:space="preserve">WCS, </w:t>
      </w:r>
      <w:r w:rsidR="009F72DE" w:rsidRPr="004C688C">
        <w:rPr>
          <w:rFonts w:cs="Arial"/>
        </w:rPr>
        <w:t xml:space="preserve">it was observed that WCS </w:t>
      </w:r>
      <w:r w:rsidR="00593390" w:rsidRPr="004C688C">
        <w:rPr>
          <w:rFonts w:cs="Arial"/>
        </w:rPr>
        <w:t>had a</w:t>
      </w:r>
      <w:r w:rsidR="009C7238" w:rsidRPr="004C688C">
        <w:rPr>
          <w:rFonts w:cs="Arial"/>
        </w:rPr>
        <w:t xml:space="preserve"> </w:t>
      </w:r>
      <w:r w:rsidR="00593390" w:rsidRPr="004C688C">
        <w:rPr>
          <w:rFonts w:cs="Arial"/>
        </w:rPr>
        <w:t>cytotoxic effect</w:t>
      </w:r>
      <w:r w:rsidR="00946771" w:rsidRPr="004C688C">
        <w:rPr>
          <w:rFonts w:cs="Arial"/>
        </w:rPr>
        <w:t>,</w:t>
      </w:r>
      <w:r w:rsidR="001B56DF" w:rsidRPr="004C688C">
        <w:rPr>
          <w:rFonts w:cs="Arial"/>
        </w:rPr>
        <w:t xml:space="preserve"> reducing</w:t>
      </w:r>
      <w:r w:rsidR="00593390" w:rsidRPr="004C688C">
        <w:rPr>
          <w:rFonts w:cs="Arial"/>
        </w:rPr>
        <w:t xml:space="preserve"> </w:t>
      </w:r>
      <w:r w:rsidR="0041520D" w:rsidRPr="004C688C">
        <w:rPr>
          <w:rFonts w:cs="Arial"/>
        </w:rPr>
        <w:t xml:space="preserve">the </w:t>
      </w:r>
      <w:r w:rsidR="00593390" w:rsidRPr="004C688C">
        <w:rPr>
          <w:rFonts w:cs="Arial"/>
        </w:rPr>
        <w:t>cell viability to 58.55 ± 5.03 %</w:t>
      </w:r>
      <w:r w:rsidR="001B56DF" w:rsidRPr="004C688C">
        <w:rPr>
          <w:rFonts w:cs="Arial"/>
        </w:rPr>
        <w:t xml:space="preserve"> UT</w:t>
      </w:r>
      <w:r w:rsidR="009A3C27" w:rsidRPr="004C688C">
        <w:rPr>
          <w:rFonts w:cs="Arial"/>
        </w:rPr>
        <w:t xml:space="preserve"> (p &lt;0.0001)</w:t>
      </w:r>
      <w:r w:rsidR="00C244B5" w:rsidRPr="004C688C">
        <w:rPr>
          <w:rFonts w:cs="Arial"/>
        </w:rPr>
        <w:t xml:space="preserve"> as shown in Figure 2</w:t>
      </w:r>
      <w:r w:rsidR="001B56DF" w:rsidRPr="004C688C">
        <w:rPr>
          <w:rFonts w:cs="Arial"/>
        </w:rPr>
        <w:t xml:space="preserve">. This reduction in cell viability </w:t>
      </w:r>
      <w:r w:rsidR="009C7238" w:rsidRPr="004C688C">
        <w:rPr>
          <w:rFonts w:cs="Arial"/>
        </w:rPr>
        <w:t xml:space="preserve">caused by WCS </w:t>
      </w:r>
      <w:r w:rsidR="001B56DF" w:rsidRPr="004C688C">
        <w:rPr>
          <w:rFonts w:cs="Arial"/>
        </w:rPr>
        <w:t xml:space="preserve">was significant </w:t>
      </w:r>
      <w:r w:rsidR="00593390" w:rsidRPr="004C688C">
        <w:rPr>
          <w:rFonts w:cs="Arial"/>
        </w:rPr>
        <w:t xml:space="preserve">compared to </w:t>
      </w:r>
      <w:r w:rsidR="009C7238" w:rsidRPr="004C688C">
        <w:rPr>
          <w:rFonts w:cs="Arial"/>
        </w:rPr>
        <w:t>cells</w:t>
      </w:r>
      <w:r w:rsidR="0041520D" w:rsidRPr="004C688C">
        <w:rPr>
          <w:rFonts w:cs="Arial"/>
        </w:rPr>
        <w:t xml:space="preserve"> treated to 7 puffs of ECV</w:t>
      </w:r>
      <w:r w:rsidR="009C7238" w:rsidRPr="004C688C">
        <w:rPr>
          <w:rFonts w:cs="Arial"/>
        </w:rPr>
        <w:t xml:space="preserve"> (97.92 ± 7.89% UT</w:t>
      </w:r>
      <w:r w:rsidR="00946771" w:rsidRPr="004C688C">
        <w:rPr>
          <w:rFonts w:cs="Arial"/>
        </w:rPr>
        <w:t xml:space="preserve">, </w:t>
      </w:r>
      <w:bookmarkStart w:id="2" w:name="OLE_LINK1"/>
      <w:r w:rsidR="00946771" w:rsidRPr="004C688C">
        <w:rPr>
          <w:rFonts w:cs="Arial"/>
        </w:rPr>
        <w:t>p</w:t>
      </w:r>
      <w:r w:rsidR="009A3C27" w:rsidRPr="004C688C">
        <w:rPr>
          <w:rFonts w:cs="Arial"/>
        </w:rPr>
        <w:t xml:space="preserve"> &lt;0.0001</w:t>
      </w:r>
      <w:bookmarkEnd w:id="2"/>
      <w:r w:rsidR="009C7238" w:rsidRPr="004C688C">
        <w:rPr>
          <w:rFonts w:cs="Arial"/>
        </w:rPr>
        <w:t>) as well a</w:t>
      </w:r>
      <w:r w:rsidR="0041520D" w:rsidRPr="004C688C">
        <w:rPr>
          <w:rFonts w:cs="Arial"/>
        </w:rPr>
        <w:t xml:space="preserve">s </w:t>
      </w:r>
      <w:r w:rsidR="001B56DF" w:rsidRPr="004C688C">
        <w:rPr>
          <w:rFonts w:cs="Arial"/>
        </w:rPr>
        <w:t xml:space="preserve">air-treated </w:t>
      </w:r>
      <w:r w:rsidR="00593390" w:rsidRPr="004C688C">
        <w:rPr>
          <w:rFonts w:cs="Arial"/>
        </w:rPr>
        <w:t>cells</w:t>
      </w:r>
      <w:r w:rsidR="00DF280C" w:rsidRPr="004C688C">
        <w:rPr>
          <w:rFonts w:cs="Arial"/>
        </w:rPr>
        <w:t xml:space="preserve"> (103.25 ± 5.78% UT</w:t>
      </w:r>
      <w:r w:rsidR="009A3C27" w:rsidRPr="004C688C">
        <w:rPr>
          <w:rFonts w:cs="Arial"/>
        </w:rPr>
        <w:t>, p &lt;0.0001</w:t>
      </w:r>
      <w:r w:rsidR="00DF280C" w:rsidRPr="004C688C">
        <w:rPr>
          <w:rFonts w:cs="Arial"/>
        </w:rPr>
        <w:t>)</w:t>
      </w:r>
      <w:r w:rsidR="009C7238" w:rsidRPr="004C688C">
        <w:rPr>
          <w:rFonts w:cs="Arial"/>
        </w:rPr>
        <w:t xml:space="preserve">, </w:t>
      </w:r>
      <w:r w:rsidR="0041520D" w:rsidRPr="004C688C">
        <w:rPr>
          <w:rFonts w:cs="Arial"/>
        </w:rPr>
        <w:t>n</w:t>
      </w:r>
      <w:r w:rsidR="009C7238" w:rsidRPr="004C688C">
        <w:rPr>
          <w:rFonts w:cs="Arial"/>
        </w:rPr>
        <w:t xml:space="preserve">either of </w:t>
      </w:r>
      <w:r w:rsidR="009F72DE" w:rsidRPr="004C688C">
        <w:rPr>
          <w:rFonts w:cs="Arial"/>
        </w:rPr>
        <w:t xml:space="preserve">which </w:t>
      </w:r>
      <w:r w:rsidR="0041520D" w:rsidRPr="004C688C">
        <w:rPr>
          <w:rFonts w:cs="Arial"/>
        </w:rPr>
        <w:t>caused</w:t>
      </w:r>
      <w:r w:rsidR="009F72DE" w:rsidRPr="004C688C">
        <w:rPr>
          <w:rFonts w:cs="Arial"/>
        </w:rPr>
        <w:t xml:space="preserve"> any significant </w:t>
      </w:r>
      <w:r w:rsidR="004B56F1" w:rsidRPr="004C688C">
        <w:rPr>
          <w:rFonts w:cs="Arial"/>
        </w:rPr>
        <w:t>reduction in cell viability</w:t>
      </w:r>
      <w:r w:rsidR="00602C39" w:rsidRPr="004C688C">
        <w:rPr>
          <w:rFonts w:cs="Arial"/>
        </w:rPr>
        <w:t xml:space="preserve"> after 7 puffs</w:t>
      </w:r>
      <w:r w:rsidR="00593390" w:rsidRPr="004C688C">
        <w:rPr>
          <w:rFonts w:cs="Arial"/>
        </w:rPr>
        <w:t xml:space="preserve">. </w:t>
      </w:r>
    </w:p>
    <w:p w14:paraId="42EF3EB8" w14:textId="1B62D8FD" w:rsidR="00593390" w:rsidRPr="004C688C" w:rsidRDefault="002D455A" w:rsidP="00AE3C79">
      <w:pPr>
        <w:keepNext/>
        <w:jc w:val="center"/>
      </w:pPr>
      <w:r w:rsidRPr="004C688C">
        <w:rPr>
          <w:noProof/>
        </w:rPr>
        <w:object w:dxaOrig="6005" w:dyaOrig="4550" w14:anchorId="29D73B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1.9pt;height:269.85pt" o:ole="">
            <v:imagedata r:id="rId10" o:title=""/>
          </v:shape>
          <o:OLEObject Type="Embed" ProgID="Prism7.Document" ShapeID="_x0000_i1025" DrawAspect="Content" ObjectID="_1591088945" r:id="rId11"/>
        </w:object>
      </w:r>
    </w:p>
    <w:p w14:paraId="6F45FF58" w14:textId="13E04A81" w:rsidR="00593390" w:rsidRPr="004C688C" w:rsidRDefault="00593390" w:rsidP="003609DA">
      <w:pPr>
        <w:pStyle w:val="Caption"/>
        <w:spacing w:line="480" w:lineRule="auto"/>
        <w:rPr>
          <w:i w:val="0"/>
          <w:color w:val="auto"/>
        </w:rPr>
      </w:pPr>
      <w:r w:rsidRPr="004C688C">
        <w:rPr>
          <w:b/>
          <w:color w:val="auto"/>
        </w:rPr>
        <w:t xml:space="preserve">Figure </w:t>
      </w:r>
      <w:r w:rsidR="003609DA" w:rsidRPr="004C688C">
        <w:rPr>
          <w:b/>
          <w:color w:val="auto"/>
        </w:rPr>
        <w:fldChar w:fldCharType="begin"/>
      </w:r>
      <w:r w:rsidR="003609DA" w:rsidRPr="004C688C">
        <w:rPr>
          <w:b/>
          <w:color w:val="auto"/>
        </w:rPr>
        <w:instrText xml:space="preserve"> SEQ Figure \* ARABIC </w:instrText>
      </w:r>
      <w:r w:rsidR="003609DA" w:rsidRPr="004C688C">
        <w:rPr>
          <w:b/>
          <w:color w:val="auto"/>
        </w:rPr>
        <w:fldChar w:fldCharType="separate"/>
      </w:r>
      <w:r w:rsidR="00EC0257" w:rsidRPr="004C688C">
        <w:rPr>
          <w:b/>
          <w:noProof/>
          <w:color w:val="auto"/>
        </w:rPr>
        <w:t>2</w:t>
      </w:r>
      <w:r w:rsidR="003609DA" w:rsidRPr="004C688C">
        <w:rPr>
          <w:b/>
          <w:color w:val="auto"/>
        </w:rPr>
        <w:fldChar w:fldCharType="end"/>
      </w:r>
      <w:r w:rsidRPr="004C688C">
        <w:rPr>
          <w:b/>
          <w:color w:val="auto"/>
        </w:rPr>
        <w:t>.</w:t>
      </w:r>
      <w:r w:rsidR="0041520D" w:rsidRPr="004C688C">
        <w:rPr>
          <w:b/>
          <w:color w:val="auto"/>
        </w:rPr>
        <w:t xml:space="preserve"> WCS </w:t>
      </w:r>
      <w:r w:rsidR="00626E0F" w:rsidRPr="004C688C">
        <w:rPr>
          <w:b/>
          <w:color w:val="auto"/>
        </w:rPr>
        <w:t>caused a significant reduction in</w:t>
      </w:r>
      <w:r w:rsidR="0041520D" w:rsidRPr="004C688C">
        <w:rPr>
          <w:b/>
          <w:color w:val="auto"/>
        </w:rPr>
        <w:t xml:space="preserve"> cell viability after 7 puffs</w:t>
      </w:r>
      <w:r w:rsidR="00626E0F" w:rsidRPr="004C688C">
        <w:rPr>
          <w:b/>
          <w:color w:val="auto"/>
        </w:rPr>
        <w:t xml:space="preserve"> exposure</w:t>
      </w:r>
      <w:r w:rsidRPr="004C688C">
        <w:rPr>
          <w:b/>
          <w:color w:val="auto"/>
        </w:rPr>
        <w:t xml:space="preserve">. </w:t>
      </w:r>
      <w:r w:rsidRPr="004C688C">
        <w:rPr>
          <w:rFonts w:cs="Arial"/>
          <w:i w:val="0"/>
          <w:color w:val="auto"/>
        </w:rPr>
        <w:t xml:space="preserve">7 puffs of WCS had a </w:t>
      </w:r>
      <w:r w:rsidR="00154E71" w:rsidRPr="004C688C">
        <w:rPr>
          <w:rFonts w:cs="Arial"/>
          <w:i w:val="0"/>
          <w:color w:val="auto"/>
        </w:rPr>
        <w:t>cytotoxic effect on the co-culture model</w:t>
      </w:r>
      <w:r w:rsidRPr="004C688C">
        <w:rPr>
          <w:rFonts w:cs="Arial"/>
          <w:i w:val="0"/>
          <w:color w:val="auto"/>
        </w:rPr>
        <w:t xml:space="preserve"> </w:t>
      </w:r>
      <w:r w:rsidR="00172053" w:rsidRPr="004C688C">
        <w:rPr>
          <w:rFonts w:cs="Arial"/>
          <w:i w:val="0"/>
          <w:color w:val="auto"/>
        </w:rPr>
        <w:t xml:space="preserve">cell viability </w:t>
      </w:r>
      <w:r w:rsidRPr="004C688C">
        <w:rPr>
          <w:rFonts w:cs="Arial"/>
          <w:i w:val="0"/>
          <w:color w:val="auto"/>
        </w:rPr>
        <w:t xml:space="preserve">compared to the UT </w:t>
      </w:r>
      <w:r w:rsidR="00154E71" w:rsidRPr="004C688C">
        <w:rPr>
          <w:rFonts w:cs="Arial"/>
          <w:i w:val="0"/>
          <w:color w:val="auto"/>
        </w:rPr>
        <w:t xml:space="preserve">and the air-treated </w:t>
      </w:r>
      <w:r w:rsidRPr="004C688C">
        <w:rPr>
          <w:rFonts w:cs="Arial"/>
          <w:i w:val="0"/>
          <w:color w:val="auto"/>
        </w:rPr>
        <w:t>cells.</w:t>
      </w:r>
      <w:r w:rsidR="00154E71" w:rsidRPr="004C688C">
        <w:rPr>
          <w:rFonts w:cs="Arial"/>
          <w:i w:val="0"/>
          <w:color w:val="auto"/>
        </w:rPr>
        <w:t xml:space="preserve"> This </w:t>
      </w:r>
      <w:r w:rsidR="004B56F1" w:rsidRPr="004C688C">
        <w:rPr>
          <w:rFonts w:cs="Arial"/>
          <w:i w:val="0"/>
          <w:color w:val="auto"/>
        </w:rPr>
        <w:t xml:space="preserve">reduction in cell viability was </w:t>
      </w:r>
      <w:r w:rsidR="00626E0F" w:rsidRPr="004C688C">
        <w:rPr>
          <w:rFonts w:cs="Arial"/>
          <w:i w:val="0"/>
          <w:color w:val="auto"/>
        </w:rPr>
        <w:t xml:space="preserve">also </w:t>
      </w:r>
      <w:r w:rsidR="004B56F1" w:rsidRPr="004C688C">
        <w:rPr>
          <w:rFonts w:cs="Arial"/>
          <w:i w:val="0"/>
          <w:color w:val="auto"/>
        </w:rPr>
        <w:t xml:space="preserve">significant compared </w:t>
      </w:r>
      <w:r w:rsidR="00DF280C" w:rsidRPr="004C688C">
        <w:rPr>
          <w:rFonts w:cs="Arial"/>
          <w:i w:val="0"/>
          <w:color w:val="auto"/>
        </w:rPr>
        <w:t>to</w:t>
      </w:r>
      <w:r w:rsidR="009C7238" w:rsidRPr="004C688C">
        <w:rPr>
          <w:rFonts w:cs="Arial"/>
          <w:i w:val="0"/>
          <w:color w:val="auto"/>
        </w:rPr>
        <w:t xml:space="preserve"> </w:t>
      </w:r>
      <w:r w:rsidR="00DF280C" w:rsidRPr="004C688C">
        <w:rPr>
          <w:rFonts w:cs="Arial"/>
          <w:i w:val="0"/>
          <w:color w:val="auto"/>
        </w:rPr>
        <w:t xml:space="preserve">the </w:t>
      </w:r>
      <w:r w:rsidR="009C7238" w:rsidRPr="004C688C">
        <w:rPr>
          <w:rFonts w:cs="Arial"/>
          <w:i w:val="0"/>
          <w:color w:val="auto"/>
        </w:rPr>
        <w:t xml:space="preserve">ECV treated cells </w:t>
      </w:r>
      <w:r w:rsidR="00626E0F" w:rsidRPr="004C688C">
        <w:rPr>
          <w:rFonts w:cs="Arial"/>
          <w:i w:val="0"/>
          <w:color w:val="auto"/>
        </w:rPr>
        <w:t>which did not influence</w:t>
      </w:r>
      <w:r w:rsidR="00154E71" w:rsidRPr="004C688C">
        <w:rPr>
          <w:rFonts w:cs="Arial"/>
          <w:i w:val="0"/>
          <w:color w:val="auto"/>
        </w:rPr>
        <w:t xml:space="preserve"> the cell viability after 7 puffs</w:t>
      </w:r>
      <w:r w:rsidR="004B56F1" w:rsidRPr="004C688C">
        <w:rPr>
          <w:rFonts w:cs="Arial"/>
          <w:i w:val="0"/>
          <w:color w:val="auto"/>
        </w:rPr>
        <w:t xml:space="preserve">. </w:t>
      </w:r>
      <w:r w:rsidRPr="004C688C">
        <w:rPr>
          <w:i w:val="0"/>
          <w:color w:val="auto"/>
        </w:rPr>
        <w:t xml:space="preserve">Each bar represents </w:t>
      </w:r>
      <w:r w:rsidR="00920DB8" w:rsidRPr="004C688C">
        <w:rPr>
          <w:i w:val="0"/>
          <w:color w:val="auto"/>
        </w:rPr>
        <w:t>M</w:t>
      </w:r>
      <w:r w:rsidRPr="004C688C">
        <w:rPr>
          <w:i w:val="0"/>
          <w:color w:val="auto"/>
        </w:rPr>
        <w:t xml:space="preserve">ean </w:t>
      </w:r>
      <w:r w:rsidRPr="004C688C">
        <w:rPr>
          <w:rFonts w:cs="Arial"/>
          <w:i w:val="0"/>
          <w:color w:val="auto"/>
        </w:rPr>
        <w:t xml:space="preserve">± </w:t>
      </w:r>
      <w:r w:rsidRPr="004C688C">
        <w:rPr>
          <w:i w:val="0"/>
          <w:color w:val="auto"/>
        </w:rPr>
        <w:t xml:space="preserve">SD </w:t>
      </w:r>
      <w:r w:rsidR="00586427" w:rsidRPr="004C688C">
        <w:rPr>
          <w:i w:val="0"/>
          <w:color w:val="auto"/>
        </w:rPr>
        <w:t xml:space="preserve">of </w:t>
      </w:r>
      <w:r w:rsidRPr="004C688C">
        <w:rPr>
          <w:i w:val="0"/>
          <w:color w:val="auto"/>
        </w:rPr>
        <w:t xml:space="preserve">3 individual </w:t>
      </w:r>
      <w:r w:rsidR="00920DB8" w:rsidRPr="004C688C">
        <w:rPr>
          <w:i w:val="0"/>
          <w:color w:val="auto"/>
        </w:rPr>
        <w:t>SW</w:t>
      </w:r>
      <w:r w:rsidR="0003523E" w:rsidRPr="004C688C">
        <w:rPr>
          <w:i w:val="0"/>
          <w:color w:val="auto"/>
        </w:rPr>
        <w:t>s</w:t>
      </w:r>
      <w:r w:rsidRPr="004C688C">
        <w:rPr>
          <w:i w:val="0"/>
          <w:color w:val="auto"/>
        </w:rPr>
        <w:t xml:space="preserve">. </w:t>
      </w:r>
      <w:r w:rsidR="009D6579" w:rsidRPr="004C688C">
        <w:rPr>
          <w:i w:val="0"/>
          <w:color w:val="auto"/>
        </w:rPr>
        <w:t>(**** = p &lt; 0.0001)</w:t>
      </w:r>
    </w:p>
    <w:p w14:paraId="00EB4FB2" w14:textId="33B84230" w:rsidR="00593390" w:rsidRPr="004C688C" w:rsidRDefault="00593390" w:rsidP="003609DA">
      <w:pPr>
        <w:pStyle w:val="Heading2"/>
        <w:numPr>
          <w:ilvl w:val="0"/>
          <w:numId w:val="0"/>
        </w:numPr>
        <w:spacing w:line="480" w:lineRule="auto"/>
      </w:pPr>
      <w:r w:rsidRPr="004C688C">
        <w:lastRenderedPageBreak/>
        <w:t xml:space="preserve">Effect of single block ECV exposure </w:t>
      </w:r>
      <w:r w:rsidR="00AE3C79" w:rsidRPr="004C688C">
        <w:t xml:space="preserve">on cell viability </w:t>
      </w:r>
    </w:p>
    <w:p w14:paraId="0E785BDC" w14:textId="1ABAADE7" w:rsidR="00593390" w:rsidRPr="004C688C" w:rsidRDefault="0041520D" w:rsidP="003609DA">
      <w:pPr>
        <w:spacing w:line="480" w:lineRule="auto"/>
        <w:rPr>
          <w:rFonts w:cs="Arial"/>
        </w:rPr>
      </w:pPr>
      <w:r w:rsidRPr="004C688C">
        <w:rPr>
          <w:rFonts w:cs="Arial"/>
        </w:rPr>
        <w:t>The</w:t>
      </w:r>
      <w:r w:rsidR="00593390" w:rsidRPr="004C688C">
        <w:rPr>
          <w:rFonts w:cs="Arial"/>
        </w:rPr>
        <w:t xml:space="preserve"> co-cul</w:t>
      </w:r>
      <w:r w:rsidRPr="004C688C">
        <w:rPr>
          <w:rFonts w:cs="Arial"/>
        </w:rPr>
        <w:t>ture model was</w:t>
      </w:r>
      <w:r w:rsidR="00593390" w:rsidRPr="004C688C">
        <w:rPr>
          <w:rFonts w:cs="Arial"/>
        </w:rPr>
        <w:t xml:space="preserve"> exposed to ECV at different single block exposure times. </w:t>
      </w:r>
      <w:r w:rsidR="002C1C2D" w:rsidRPr="004C688C">
        <w:rPr>
          <w:rFonts w:cs="Arial"/>
        </w:rPr>
        <w:t xml:space="preserve">As </w:t>
      </w:r>
      <w:r w:rsidR="00946771" w:rsidRPr="004C688C">
        <w:rPr>
          <w:rFonts w:cs="Arial"/>
        </w:rPr>
        <w:t>shown in</w:t>
      </w:r>
      <w:r w:rsidR="00172053" w:rsidRPr="004C688C">
        <w:rPr>
          <w:rFonts w:cs="Arial"/>
        </w:rPr>
        <w:t xml:space="preserve"> Figure 3</w:t>
      </w:r>
      <w:r w:rsidR="002C1C2D" w:rsidRPr="004C688C">
        <w:rPr>
          <w:rFonts w:cs="Arial"/>
        </w:rPr>
        <w:t xml:space="preserve">, </w:t>
      </w:r>
      <w:r w:rsidR="00184D60" w:rsidRPr="004C688C">
        <w:rPr>
          <w:rFonts w:cs="Arial"/>
        </w:rPr>
        <w:t>w</w:t>
      </w:r>
      <w:r w:rsidR="00593390" w:rsidRPr="004C688C">
        <w:rPr>
          <w:rFonts w:cs="Arial"/>
        </w:rPr>
        <w:t>hile 1 h (109.52 ± 11.80 %</w:t>
      </w:r>
      <w:r w:rsidR="002C1C2D" w:rsidRPr="004C688C">
        <w:rPr>
          <w:rFonts w:cs="Arial"/>
        </w:rPr>
        <w:t xml:space="preserve"> UT</w:t>
      </w:r>
      <w:r w:rsidR="00593390" w:rsidRPr="004C688C">
        <w:rPr>
          <w:rFonts w:cs="Arial"/>
        </w:rPr>
        <w:t>) and 2 h (101.98 ± 11.93</w:t>
      </w:r>
      <w:r w:rsidR="00DA1BAF" w:rsidRPr="004C688C">
        <w:rPr>
          <w:rFonts w:cs="Arial"/>
        </w:rPr>
        <w:t xml:space="preserve"> </w:t>
      </w:r>
      <w:r w:rsidR="00593390" w:rsidRPr="004C688C">
        <w:rPr>
          <w:rFonts w:cs="Arial"/>
        </w:rPr>
        <w:t>%</w:t>
      </w:r>
      <w:r w:rsidR="002C1C2D" w:rsidRPr="004C688C">
        <w:rPr>
          <w:rFonts w:cs="Arial"/>
        </w:rPr>
        <w:t xml:space="preserve"> UT</w:t>
      </w:r>
      <w:r w:rsidR="00593390" w:rsidRPr="004C688C">
        <w:rPr>
          <w:rFonts w:cs="Arial"/>
        </w:rPr>
        <w:t xml:space="preserve">) ECV exposure </w:t>
      </w:r>
      <w:r w:rsidR="002C1C2D" w:rsidRPr="004C688C">
        <w:rPr>
          <w:rFonts w:cs="Arial"/>
        </w:rPr>
        <w:t>had no significant impact on</w:t>
      </w:r>
      <w:r w:rsidR="00593390" w:rsidRPr="004C688C">
        <w:rPr>
          <w:rFonts w:cs="Arial"/>
        </w:rPr>
        <w:t xml:space="preserve"> the cell vi</w:t>
      </w:r>
      <w:r w:rsidR="002C1C2D" w:rsidRPr="004C688C">
        <w:rPr>
          <w:rFonts w:cs="Arial"/>
        </w:rPr>
        <w:t xml:space="preserve">ability, </w:t>
      </w:r>
      <w:r w:rsidR="00593390" w:rsidRPr="004C688C">
        <w:rPr>
          <w:rFonts w:cs="Arial"/>
        </w:rPr>
        <w:t xml:space="preserve">3 h </w:t>
      </w:r>
      <w:r w:rsidR="002C1C2D" w:rsidRPr="004C688C">
        <w:rPr>
          <w:rFonts w:cs="Arial"/>
        </w:rPr>
        <w:t xml:space="preserve">ECV </w:t>
      </w:r>
      <w:r w:rsidR="003056C8" w:rsidRPr="004C688C">
        <w:rPr>
          <w:rFonts w:cs="Arial"/>
        </w:rPr>
        <w:t>exposure</w:t>
      </w:r>
      <w:r w:rsidR="00593390" w:rsidRPr="004C688C">
        <w:rPr>
          <w:rFonts w:cs="Arial"/>
        </w:rPr>
        <w:t xml:space="preserve"> caused a significant drop in the cell viability (61.31 ± 5.75 %</w:t>
      </w:r>
      <w:r w:rsidR="00184D60" w:rsidRPr="004C688C">
        <w:rPr>
          <w:rFonts w:cs="Arial"/>
        </w:rPr>
        <w:t>, p &lt;</w:t>
      </w:r>
      <w:r w:rsidR="00DA1BAF" w:rsidRPr="004C688C">
        <w:rPr>
          <w:rFonts w:cs="Arial"/>
        </w:rPr>
        <w:t xml:space="preserve"> </w:t>
      </w:r>
      <w:r w:rsidR="00184D60" w:rsidRPr="004C688C">
        <w:rPr>
          <w:rFonts w:cs="Arial"/>
        </w:rPr>
        <w:t>0.0001</w:t>
      </w:r>
      <w:r w:rsidR="00593390" w:rsidRPr="004C688C">
        <w:rPr>
          <w:rFonts w:cs="Arial"/>
        </w:rPr>
        <w:t xml:space="preserve">) compared to that of the UT </w:t>
      </w:r>
      <w:r w:rsidR="005863FD" w:rsidRPr="004C688C">
        <w:rPr>
          <w:rFonts w:cs="Arial"/>
        </w:rPr>
        <w:t>(100 ± 3.96</w:t>
      </w:r>
      <w:r w:rsidR="00DA1BAF" w:rsidRPr="004C688C">
        <w:rPr>
          <w:rFonts w:cs="Arial"/>
        </w:rPr>
        <w:t xml:space="preserve"> </w:t>
      </w:r>
      <w:r w:rsidR="005863FD" w:rsidRPr="004C688C">
        <w:rPr>
          <w:rFonts w:cs="Arial"/>
        </w:rPr>
        <w:t>%)</w:t>
      </w:r>
      <w:r w:rsidR="00593390" w:rsidRPr="004C688C">
        <w:rPr>
          <w:rFonts w:cs="Arial"/>
        </w:rPr>
        <w:t>.</w:t>
      </w:r>
      <w:r w:rsidR="00BB6D2E" w:rsidRPr="004C688C">
        <w:rPr>
          <w:rFonts w:cs="Arial"/>
        </w:rPr>
        <w:t xml:space="preserve"> This drop in cell viability was </w:t>
      </w:r>
      <w:r w:rsidR="00184D60" w:rsidRPr="004C688C">
        <w:rPr>
          <w:rFonts w:cs="Arial"/>
        </w:rPr>
        <w:t>significant compared to</w:t>
      </w:r>
      <w:r w:rsidR="00BB6D2E" w:rsidRPr="004C688C">
        <w:rPr>
          <w:rFonts w:cs="Arial"/>
        </w:rPr>
        <w:t xml:space="preserve"> </w:t>
      </w:r>
      <w:r w:rsidR="00DF280C" w:rsidRPr="004C688C">
        <w:rPr>
          <w:rFonts w:cs="Arial"/>
        </w:rPr>
        <w:t xml:space="preserve">3 h </w:t>
      </w:r>
      <w:r w:rsidR="00BB6D2E" w:rsidRPr="004C688C">
        <w:rPr>
          <w:rFonts w:cs="Arial"/>
        </w:rPr>
        <w:t xml:space="preserve">air-treated </w:t>
      </w:r>
      <w:r w:rsidR="00DF280C" w:rsidRPr="004C688C">
        <w:rPr>
          <w:rFonts w:cs="Arial"/>
        </w:rPr>
        <w:t xml:space="preserve">cells </w:t>
      </w:r>
      <w:r w:rsidR="00DF280C" w:rsidRPr="004C688C">
        <w:t xml:space="preserve">(114.31 </w:t>
      </w:r>
      <w:r w:rsidR="00DF280C" w:rsidRPr="004C688C">
        <w:rPr>
          <w:rFonts w:cs="Arial"/>
        </w:rPr>
        <w:t>±</w:t>
      </w:r>
      <w:r w:rsidR="00DF280C" w:rsidRPr="004C688C">
        <w:t xml:space="preserve"> 5.36</w:t>
      </w:r>
      <w:r w:rsidR="00DA1BAF" w:rsidRPr="004C688C">
        <w:t xml:space="preserve"> </w:t>
      </w:r>
      <w:r w:rsidR="00DF280C" w:rsidRPr="004C688C">
        <w:t>% UT</w:t>
      </w:r>
      <w:r w:rsidR="00184D60" w:rsidRPr="004C688C">
        <w:t xml:space="preserve">, </w:t>
      </w:r>
      <w:r w:rsidR="00184D60" w:rsidRPr="004C688C">
        <w:rPr>
          <w:rFonts w:cs="Arial"/>
        </w:rPr>
        <w:t>p &lt;</w:t>
      </w:r>
      <w:r w:rsidR="00DA1BAF" w:rsidRPr="004C688C">
        <w:rPr>
          <w:rFonts w:cs="Arial"/>
        </w:rPr>
        <w:t xml:space="preserve"> </w:t>
      </w:r>
      <w:r w:rsidR="00184D60" w:rsidRPr="004C688C">
        <w:rPr>
          <w:rFonts w:cs="Arial"/>
        </w:rPr>
        <w:t>0.0001</w:t>
      </w:r>
      <w:r w:rsidR="00DF280C" w:rsidRPr="004C688C">
        <w:t>)</w:t>
      </w:r>
      <w:r w:rsidR="00602C39" w:rsidRPr="004C688C">
        <w:t xml:space="preserve"> as well as </w:t>
      </w:r>
      <w:r w:rsidR="00506D78" w:rsidRPr="004C688C">
        <w:rPr>
          <w:rFonts w:cs="Arial"/>
        </w:rPr>
        <w:t>1 h</w:t>
      </w:r>
      <w:r w:rsidR="0003523E" w:rsidRPr="004C688C">
        <w:rPr>
          <w:rFonts w:cs="Arial"/>
        </w:rPr>
        <w:t xml:space="preserve"> (p</w:t>
      </w:r>
      <w:r w:rsidR="00DA1BAF" w:rsidRPr="004C688C">
        <w:rPr>
          <w:rFonts w:cs="Arial"/>
        </w:rPr>
        <w:t xml:space="preserve"> </w:t>
      </w:r>
      <w:r w:rsidR="0003523E" w:rsidRPr="004C688C">
        <w:rPr>
          <w:rFonts w:cs="Arial"/>
        </w:rPr>
        <w:t>&lt;</w:t>
      </w:r>
      <w:r w:rsidR="00DA1BAF" w:rsidRPr="004C688C">
        <w:rPr>
          <w:rFonts w:cs="Arial"/>
        </w:rPr>
        <w:t xml:space="preserve"> </w:t>
      </w:r>
      <w:r w:rsidR="0003523E" w:rsidRPr="004C688C">
        <w:rPr>
          <w:rFonts w:cs="Arial"/>
        </w:rPr>
        <w:t>0.0001)</w:t>
      </w:r>
      <w:r w:rsidR="00506D78" w:rsidRPr="004C688C">
        <w:rPr>
          <w:rFonts w:cs="Arial"/>
        </w:rPr>
        <w:t xml:space="preserve"> and 2 h</w:t>
      </w:r>
      <w:r w:rsidR="009C7238" w:rsidRPr="004C688C">
        <w:t xml:space="preserve"> </w:t>
      </w:r>
      <w:r w:rsidR="0003523E" w:rsidRPr="004C688C">
        <w:rPr>
          <w:rFonts w:cs="Arial"/>
        </w:rPr>
        <w:t>(p</w:t>
      </w:r>
      <w:r w:rsidR="00DA1BAF" w:rsidRPr="004C688C">
        <w:rPr>
          <w:rFonts w:cs="Arial"/>
        </w:rPr>
        <w:t xml:space="preserve"> </w:t>
      </w:r>
      <w:r w:rsidR="0003523E" w:rsidRPr="004C688C">
        <w:rPr>
          <w:rFonts w:cs="Arial"/>
        </w:rPr>
        <w:t>&lt;</w:t>
      </w:r>
      <w:r w:rsidR="00DA1BAF" w:rsidRPr="004C688C">
        <w:rPr>
          <w:rFonts w:cs="Arial"/>
        </w:rPr>
        <w:t xml:space="preserve"> </w:t>
      </w:r>
      <w:r w:rsidR="0003523E" w:rsidRPr="004C688C">
        <w:rPr>
          <w:rFonts w:cs="Arial"/>
        </w:rPr>
        <w:t xml:space="preserve">0.0001) </w:t>
      </w:r>
      <w:r w:rsidR="00506D78" w:rsidRPr="004C688C">
        <w:rPr>
          <w:rFonts w:cs="Arial"/>
        </w:rPr>
        <w:t xml:space="preserve">ECV treated cells. </w:t>
      </w:r>
      <w:r w:rsidR="00B00CD0" w:rsidRPr="004C688C">
        <w:rPr>
          <w:rFonts w:cs="Arial"/>
        </w:rPr>
        <w:t>A</w:t>
      </w:r>
      <w:r w:rsidR="002A2F6B" w:rsidRPr="004C688C">
        <w:rPr>
          <w:rFonts w:cs="Arial"/>
        </w:rPr>
        <w:t xml:space="preserve"> </w:t>
      </w:r>
      <w:r w:rsidR="00A85A51" w:rsidRPr="004C688C">
        <w:rPr>
          <w:rFonts w:cs="Arial"/>
        </w:rPr>
        <w:t>small</w:t>
      </w:r>
      <w:r w:rsidR="00B00CD0" w:rsidRPr="004C688C">
        <w:rPr>
          <w:rFonts w:cs="Arial"/>
        </w:rPr>
        <w:t xml:space="preserve"> but significant</w:t>
      </w:r>
      <w:r w:rsidR="002A2F6B" w:rsidRPr="004C688C">
        <w:rPr>
          <w:rFonts w:cs="Arial"/>
        </w:rPr>
        <w:t xml:space="preserve"> increase in cell viability </w:t>
      </w:r>
      <w:r w:rsidR="00DF280C" w:rsidRPr="004C688C">
        <w:rPr>
          <w:rFonts w:cs="Arial"/>
        </w:rPr>
        <w:t xml:space="preserve">(~3 </w:t>
      </w:r>
      <w:r w:rsidR="002C0AC0" w:rsidRPr="004C688C">
        <w:rPr>
          <w:rFonts w:cs="Arial"/>
        </w:rPr>
        <w:t>–</w:t>
      </w:r>
      <w:r w:rsidR="00DF280C" w:rsidRPr="004C688C">
        <w:rPr>
          <w:rFonts w:cs="Arial"/>
        </w:rPr>
        <w:t xml:space="preserve"> 14</w:t>
      </w:r>
      <w:r w:rsidR="002C0AC0" w:rsidRPr="004C688C">
        <w:rPr>
          <w:rFonts w:cs="Arial"/>
        </w:rPr>
        <w:t xml:space="preserve"> </w:t>
      </w:r>
      <w:r w:rsidR="00DF280C" w:rsidRPr="004C688C">
        <w:rPr>
          <w:rFonts w:cs="Arial"/>
        </w:rPr>
        <w:t>%</w:t>
      </w:r>
      <w:r w:rsidR="00184D60" w:rsidRPr="004C688C">
        <w:rPr>
          <w:rFonts w:cs="Arial"/>
        </w:rPr>
        <w:t>, p &lt;</w:t>
      </w:r>
      <w:r w:rsidR="00DA1BAF" w:rsidRPr="004C688C">
        <w:rPr>
          <w:rFonts w:cs="Arial"/>
        </w:rPr>
        <w:t xml:space="preserve"> </w:t>
      </w:r>
      <w:r w:rsidR="00184D60" w:rsidRPr="004C688C">
        <w:rPr>
          <w:rFonts w:cs="Arial"/>
        </w:rPr>
        <w:t>0.001</w:t>
      </w:r>
      <w:r w:rsidR="002C0AC0" w:rsidRPr="004C688C">
        <w:rPr>
          <w:rFonts w:cs="Arial"/>
        </w:rPr>
        <w:t xml:space="preserve">) </w:t>
      </w:r>
      <w:r w:rsidR="0003523E" w:rsidRPr="004C688C">
        <w:rPr>
          <w:rFonts w:cs="Arial"/>
        </w:rPr>
        <w:t xml:space="preserve">of air-treated cells </w:t>
      </w:r>
      <w:r w:rsidR="002A2F6B" w:rsidRPr="004C688C">
        <w:rPr>
          <w:rFonts w:cs="Arial"/>
        </w:rPr>
        <w:t xml:space="preserve">was observed </w:t>
      </w:r>
      <w:r w:rsidR="009F72DE" w:rsidRPr="004C688C">
        <w:rPr>
          <w:rFonts w:cs="Arial"/>
        </w:rPr>
        <w:t xml:space="preserve">at all </w:t>
      </w:r>
      <w:r w:rsidR="00B44847" w:rsidRPr="004C688C">
        <w:rPr>
          <w:rFonts w:cs="Arial"/>
        </w:rPr>
        <w:t xml:space="preserve">three </w:t>
      </w:r>
      <w:r w:rsidR="009F72DE" w:rsidRPr="004C688C">
        <w:rPr>
          <w:rFonts w:cs="Arial"/>
        </w:rPr>
        <w:t xml:space="preserve">single </w:t>
      </w:r>
      <w:r w:rsidR="0003523E" w:rsidRPr="004C688C">
        <w:rPr>
          <w:rFonts w:cs="Arial"/>
        </w:rPr>
        <w:t xml:space="preserve">block </w:t>
      </w:r>
      <w:r w:rsidR="009F72DE" w:rsidRPr="004C688C">
        <w:rPr>
          <w:rFonts w:cs="Arial"/>
        </w:rPr>
        <w:t>exposure times c</w:t>
      </w:r>
      <w:r w:rsidR="00A85A51" w:rsidRPr="004C688C">
        <w:rPr>
          <w:rFonts w:cs="Arial"/>
        </w:rPr>
        <w:t>ompared to the UT.</w:t>
      </w:r>
      <w:r w:rsidR="002A2F6B" w:rsidRPr="004C688C">
        <w:rPr>
          <w:rFonts w:cs="Arial"/>
        </w:rPr>
        <w:t xml:space="preserve"> </w:t>
      </w:r>
    </w:p>
    <w:p w14:paraId="3A68AE43" w14:textId="366F1696" w:rsidR="00593390" w:rsidRPr="004C688C" w:rsidRDefault="00CC52BB" w:rsidP="00AE3C79">
      <w:pPr>
        <w:keepNext/>
        <w:jc w:val="center"/>
      </w:pPr>
      <w:r w:rsidRPr="004C688C">
        <w:rPr>
          <w:noProof/>
        </w:rPr>
        <w:object w:dxaOrig="6005" w:dyaOrig="5328" w14:anchorId="4EE70B2E">
          <v:shape id="_x0000_i1026" type="#_x0000_t75" style="width:307.4pt;height:271.1pt" o:ole="">
            <v:imagedata r:id="rId12" o:title=""/>
          </v:shape>
          <o:OLEObject Type="Embed" ProgID="Prism7.Document" ShapeID="_x0000_i1026" DrawAspect="Content" ObjectID="_1591088946" r:id="rId13"/>
        </w:object>
      </w:r>
    </w:p>
    <w:p w14:paraId="5CF201AD" w14:textId="49A7F6F8" w:rsidR="00593390" w:rsidRPr="004C688C" w:rsidRDefault="00593390" w:rsidP="003609DA">
      <w:pPr>
        <w:pStyle w:val="Caption"/>
        <w:spacing w:line="480" w:lineRule="auto"/>
        <w:rPr>
          <w:i w:val="0"/>
          <w:color w:val="auto"/>
        </w:rPr>
      </w:pPr>
      <w:r w:rsidRPr="004C688C">
        <w:rPr>
          <w:b/>
          <w:color w:val="auto"/>
        </w:rPr>
        <w:t xml:space="preserve">Figure </w:t>
      </w:r>
      <w:r w:rsidR="003609DA" w:rsidRPr="004C688C">
        <w:rPr>
          <w:b/>
          <w:color w:val="auto"/>
        </w:rPr>
        <w:fldChar w:fldCharType="begin"/>
      </w:r>
      <w:r w:rsidR="003609DA" w:rsidRPr="004C688C">
        <w:rPr>
          <w:b/>
          <w:color w:val="auto"/>
        </w:rPr>
        <w:instrText xml:space="preserve"> SEQ Figure \* ARABIC </w:instrText>
      </w:r>
      <w:r w:rsidR="003609DA" w:rsidRPr="004C688C">
        <w:rPr>
          <w:b/>
          <w:color w:val="auto"/>
        </w:rPr>
        <w:fldChar w:fldCharType="separate"/>
      </w:r>
      <w:r w:rsidR="00EC0257" w:rsidRPr="004C688C">
        <w:rPr>
          <w:b/>
          <w:noProof/>
          <w:color w:val="auto"/>
        </w:rPr>
        <w:t>3</w:t>
      </w:r>
      <w:r w:rsidR="003609DA" w:rsidRPr="004C688C">
        <w:rPr>
          <w:b/>
          <w:color w:val="auto"/>
        </w:rPr>
        <w:fldChar w:fldCharType="end"/>
      </w:r>
      <w:r w:rsidRPr="004C688C">
        <w:rPr>
          <w:b/>
          <w:color w:val="auto"/>
        </w:rPr>
        <w:t>.</w:t>
      </w:r>
      <w:r w:rsidR="0003523E" w:rsidRPr="004C688C">
        <w:rPr>
          <w:b/>
          <w:color w:val="auto"/>
        </w:rPr>
        <w:t xml:space="preserve"> ECV</w:t>
      </w:r>
      <w:r w:rsidR="004D3390" w:rsidRPr="004C688C">
        <w:rPr>
          <w:b/>
          <w:color w:val="auto"/>
        </w:rPr>
        <w:t xml:space="preserve"> </w:t>
      </w:r>
      <w:r w:rsidR="00590D9A" w:rsidRPr="004C688C">
        <w:rPr>
          <w:b/>
          <w:color w:val="auto"/>
        </w:rPr>
        <w:t xml:space="preserve">single block </w:t>
      </w:r>
      <w:r w:rsidR="004D3390" w:rsidRPr="004C688C">
        <w:rPr>
          <w:b/>
          <w:color w:val="auto"/>
        </w:rPr>
        <w:t>exposure impacted</w:t>
      </w:r>
      <w:r w:rsidR="0003523E" w:rsidRPr="004C688C">
        <w:rPr>
          <w:b/>
          <w:color w:val="auto"/>
        </w:rPr>
        <w:t xml:space="preserve"> the cell viability only at the 3 h exposure time</w:t>
      </w:r>
      <w:r w:rsidRPr="004C688C">
        <w:rPr>
          <w:b/>
          <w:color w:val="auto"/>
        </w:rPr>
        <w:t>.</w:t>
      </w:r>
      <w:r w:rsidRPr="004C688C">
        <w:rPr>
          <w:color w:val="auto"/>
        </w:rPr>
        <w:t xml:space="preserve"> </w:t>
      </w:r>
      <w:r w:rsidR="00154E71" w:rsidRPr="004C688C">
        <w:rPr>
          <w:i w:val="0"/>
          <w:color w:val="auto"/>
        </w:rPr>
        <w:t xml:space="preserve">While 1 h and 2 h ECV exposure did not impact the cell viability, </w:t>
      </w:r>
      <w:r w:rsidR="00DD2684" w:rsidRPr="004C688C">
        <w:rPr>
          <w:i w:val="0"/>
          <w:color w:val="auto"/>
        </w:rPr>
        <w:t xml:space="preserve">a significant </w:t>
      </w:r>
      <w:r w:rsidR="00626E0F" w:rsidRPr="004C688C">
        <w:rPr>
          <w:i w:val="0"/>
          <w:color w:val="auto"/>
        </w:rPr>
        <w:t>reduction</w:t>
      </w:r>
      <w:r w:rsidR="00DD2684" w:rsidRPr="004C688C">
        <w:rPr>
          <w:i w:val="0"/>
          <w:color w:val="auto"/>
        </w:rPr>
        <w:t xml:space="preserve"> in </w:t>
      </w:r>
      <w:r w:rsidRPr="004C688C">
        <w:rPr>
          <w:i w:val="0"/>
          <w:color w:val="auto"/>
        </w:rPr>
        <w:t>cell viability</w:t>
      </w:r>
      <w:r w:rsidR="003B4174" w:rsidRPr="004C688C">
        <w:rPr>
          <w:i w:val="0"/>
          <w:color w:val="auto"/>
        </w:rPr>
        <w:t xml:space="preserve"> was observed at the 3 h </w:t>
      </w:r>
      <w:r w:rsidR="00DF418C" w:rsidRPr="004C688C">
        <w:rPr>
          <w:i w:val="0"/>
          <w:color w:val="auto"/>
        </w:rPr>
        <w:t xml:space="preserve">ECV </w:t>
      </w:r>
      <w:r w:rsidR="003B4174" w:rsidRPr="004C688C">
        <w:rPr>
          <w:i w:val="0"/>
          <w:color w:val="auto"/>
        </w:rPr>
        <w:t>exposure time</w:t>
      </w:r>
      <w:r w:rsidR="00BB6D2E" w:rsidRPr="004C688C">
        <w:rPr>
          <w:i w:val="0"/>
          <w:color w:val="auto"/>
        </w:rPr>
        <w:t xml:space="preserve"> </w:t>
      </w:r>
      <w:r w:rsidR="00DD2684" w:rsidRPr="004C688C">
        <w:rPr>
          <w:i w:val="0"/>
          <w:color w:val="auto"/>
        </w:rPr>
        <w:t>compared to both the UT</w:t>
      </w:r>
      <w:r w:rsidR="00BB6D2E" w:rsidRPr="004C688C">
        <w:rPr>
          <w:i w:val="0"/>
          <w:color w:val="auto"/>
        </w:rPr>
        <w:t xml:space="preserve"> </w:t>
      </w:r>
      <w:r w:rsidR="004F562B" w:rsidRPr="004C688C">
        <w:rPr>
          <w:i w:val="0"/>
          <w:color w:val="auto"/>
        </w:rPr>
        <w:t>and 3</w:t>
      </w:r>
      <w:r w:rsidR="00DF418C" w:rsidRPr="004C688C">
        <w:rPr>
          <w:i w:val="0"/>
          <w:color w:val="auto"/>
        </w:rPr>
        <w:t xml:space="preserve"> h </w:t>
      </w:r>
      <w:r w:rsidR="00DD2684" w:rsidRPr="004C688C">
        <w:rPr>
          <w:i w:val="0"/>
          <w:color w:val="auto"/>
        </w:rPr>
        <w:t>air-treated cells</w:t>
      </w:r>
      <w:r w:rsidR="003B4174" w:rsidRPr="004C688C">
        <w:rPr>
          <w:i w:val="0"/>
          <w:color w:val="auto"/>
        </w:rPr>
        <w:t>. This</w:t>
      </w:r>
      <w:r w:rsidR="00DD2684" w:rsidRPr="004C688C">
        <w:rPr>
          <w:i w:val="0"/>
          <w:color w:val="auto"/>
        </w:rPr>
        <w:t xml:space="preserve"> decrease in cell viability was also significant </w:t>
      </w:r>
      <w:r w:rsidR="00506D78" w:rsidRPr="004C688C">
        <w:rPr>
          <w:i w:val="0"/>
          <w:color w:val="auto"/>
        </w:rPr>
        <w:t xml:space="preserve">compared to the </w:t>
      </w:r>
      <w:r w:rsidR="003B4174" w:rsidRPr="004C688C">
        <w:rPr>
          <w:i w:val="0"/>
          <w:color w:val="auto"/>
        </w:rPr>
        <w:t xml:space="preserve">1 h and 2 h </w:t>
      </w:r>
      <w:r w:rsidR="001067CE" w:rsidRPr="004C688C">
        <w:rPr>
          <w:i w:val="0"/>
          <w:color w:val="auto"/>
        </w:rPr>
        <w:t>ECV treated cells</w:t>
      </w:r>
      <w:r w:rsidR="00DD2684" w:rsidRPr="004C688C">
        <w:rPr>
          <w:i w:val="0"/>
          <w:color w:val="auto"/>
        </w:rPr>
        <w:t>. While air exposure did not impact the cell viability at any exposure time, a marginal increase</w:t>
      </w:r>
      <w:r w:rsidR="00626E0F" w:rsidRPr="004C688C">
        <w:rPr>
          <w:i w:val="0"/>
          <w:color w:val="auto"/>
        </w:rPr>
        <w:t xml:space="preserve"> (3 -14</w:t>
      </w:r>
      <w:r w:rsidR="00172053" w:rsidRPr="004C688C">
        <w:rPr>
          <w:i w:val="0"/>
          <w:color w:val="auto"/>
        </w:rPr>
        <w:t xml:space="preserve"> </w:t>
      </w:r>
      <w:r w:rsidR="00626E0F" w:rsidRPr="004C688C">
        <w:rPr>
          <w:i w:val="0"/>
          <w:color w:val="auto"/>
        </w:rPr>
        <w:t>%)</w:t>
      </w:r>
      <w:r w:rsidR="00DD2684" w:rsidRPr="004C688C">
        <w:rPr>
          <w:i w:val="0"/>
          <w:color w:val="auto"/>
        </w:rPr>
        <w:t xml:space="preserve"> in cell viability </w:t>
      </w:r>
      <w:r w:rsidR="003B4174" w:rsidRPr="004C688C">
        <w:rPr>
          <w:i w:val="0"/>
          <w:color w:val="auto"/>
        </w:rPr>
        <w:t xml:space="preserve">was </w:t>
      </w:r>
      <w:r w:rsidR="00DD2684" w:rsidRPr="004C688C">
        <w:rPr>
          <w:i w:val="0"/>
          <w:color w:val="auto"/>
        </w:rPr>
        <w:t xml:space="preserve">observed at </w:t>
      </w:r>
      <w:r w:rsidR="00A85A51" w:rsidRPr="004C688C">
        <w:rPr>
          <w:i w:val="0"/>
          <w:color w:val="auto"/>
        </w:rPr>
        <w:t xml:space="preserve">all </w:t>
      </w:r>
      <w:r w:rsidR="00B44847" w:rsidRPr="004C688C">
        <w:rPr>
          <w:i w:val="0"/>
          <w:color w:val="auto"/>
        </w:rPr>
        <w:t xml:space="preserve">three </w:t>
      </w:r>
      <w:r w:rsidR="00172053" w:rsidRPr="004C688C">
        <w:rPr>
          <w:i w:val="0"/>
          <w:color w:val="auto"/>
        </w:rPr>
        <w:t>single block exposure</w:t>
      </w:r>
      <w:r w:rsidR="00A85A51" w:rsidRPr="004C688C">
        <w:rPr>
          <w:i w:val="0"/>
          <w:color w:val="auto"/>
        </w:rPr>
        <w:t xml:space="preserve"> time</w:t>
      </w:r>
      <w:r w:rsidR="00B44847" w:rsidRPr="004C688C">
        <w:rPr>
          <w:i w:val="0"/>
          <w:color w:val="auto"/>
        </w:rPr>
        <w:t>s</w:t>
      </w:r>
      <w:r w:rsidR="00A85A51" w:rsidRPr="004C688C">
        <w:rPr>
          <w:i w:val="0"/>
          <w:color w:val="auto"/>
        </w:rPr>
        <w:t xml:space="preserve"> compared to the UT</w:t>
      </w:r>
      <w:r w:rsidR="00DD2684" w:rsidRPr="004C688C">
        <w:rPr>
          <w:i w:val="0"/>
          <w:color w:val="auto"/>
        </w:rPr>
        <w:t xml:space="preserve">. </w:t>
      </w:r>
      <w:r w:rsidRPr="004C688C">
        <w:rPr>
          <w:i w:val="0"/>
          <w:color w:val="auto"/>
        </w:rPr>
        <w:t xml:space="preserve">Each bar represents Mean </w:t>
      </w:r>
      <w:r w:rsidRPr="004C688C">
        <w:rPr>
          <w:rFonts w:cs="Arial"/>
          <w:i w:val="0"/>
          <w:color w:val="auto"/>
        </w:rPr>
        <w:t xml:space="preserve">± </w:t>
      </w:r>
      <w:r w:rsidRPr="004C688C">
        <w:rPr>
          <w:i w:val="0"/>
          <w:color w:val="auto"/>
        </w:rPr>
        <w:t xml:space="preserve">SD </w:t>
      </w:r>
      <w:r w:rsidR="00586427" w:rsidRPr="004C688C">
        <w:rPr>
          <w:i w:val="0"/>
          <w:color w:val="auto"/>
        </w:rPr>
        <w:t xml:space="preserve">of </w:t>
      </w:r>
      <w:r w:rsidR="00920DB8" w:rsidRPr="004C688C">
        <w:rPr>
          <w:i w:val="0"/>
          <w:color w:val="auto"/>
        </w:rPr>
        <w:t>3 individual SW</w:t>
      </w:r>
      <w:r w:rsidRPr="004C688C">
        <w:rPr>
          <w:i w:val="0"/>
          <w:color w:val="auto"/>
        </w:rPr>
        <w:t>s.</w:t>
      </w:r>
      <w:r w:rsidR="00BB6D2E" w:rsidRPr="004C688C">
        <w:rPr>
          <w:i w:val="0"/>
          <w:color w:val="auto"/>
        </w:rPr>
        <w:t xml:space="preserve"> </w:t>
      </w:r>
      <w:r w:rsidR="009D6579" w:rsidRPr="004C688C">
        <w:rPr>
          <w:i w:val="0"/>
          <w:color w:val="auto"/>
        </w:rPr>
        <w:t>(**** = p &lt; 0.0001)</w:t>
      </w:r>
    </w:p>
    <w:p w14:paraId="4B3732AC" w14:textId="77777777" w:rsidR="00593390" w:rsidRPr="004C688C" w:rsidRDefault="00593390" w:rsidP="003609DA">
      <w:pPr>
        <w:pStyle w:val="Caption"/>
        <w:spacing w:line="480" w:lineRule="auto"/>
        <w:rPr>
          <w:i w:val="0"/>
          <w:color w:val="auto"/>
        </w:rPr>
      </w:pPr>
      <w:r w:rsidRPr="004C688C">
        <w:rPr>
          <w:i w:val="0"/>
          <w:color w:val="auto"/>
        </w:rPr>
        <w:t xml:space="preserve"> </w:t>
      </w:r>
    </w:p>
    <w:p w14:paraId="1FD11698" w14:textId="4168465A" w:rsidR="00593390" w:rsidRPr="004C688C" w:rsidRDefault="00593390" w:rsidP="003609DA">
      <w:pPr>
        <w:pStyle w:val="Heading2"/>
        <w:numPr>
          <w:ilvl w:val="0"/>
          <w:numId w:val="0"/>
        </w:numPr>
        <w:spacing w:line="480" w:lineRule="auto"/>
      </w:pPr>
      <w:r w:rsidRPr="004C688C">
        <w:lastRenderedPageBreak/>
        <w:t xml:space="preserve">Effect of double block ECV exposure </w:t>
      </w:r>
      <w:r w:rsidR="00AE3C79" w:rsidRPr="004C688C">
        <w:t>on cell viability</w:t>
      </w:r>
    </w:p>
    <w:p w14:paraId="335C8330" w14:textId="74512A43" w:rsidR="00593390" w:rsidRPr="004C688C" w:rsidRDefault="00A245D6" w:rsidP="003609DA">
      <w:pPr>
        <w:spacing w:line="480" w:lineRule="auto"/>
        <w:rPr>
          <w:rFonts w:cs="Arial"/>
        </w:rPr>
      </w:pPr>
      <w:r w:rsidRPr="004C688C">
        <w:rPr>
          <w:rFonts w:cs="Arial"/>
        </w:rPr>
        <w:t>Upon exposing the co-culture model to</w:t>
      </w:r>
      <w:r w:rsidR="00E1086F" w:rsidRPr="004C688C">
        <w:rPr>
          <w:rFonts w:cs="Arial"/>
        </w:rPr>
        <w:t xml:space="preserve"> </w:t>
      </w:r>
      <w:r w:rsidR="00DA1BAF" w:rsidRPr="004C688C">
        <w:rPr>
          <w:rFonts w:cs="Arial"/>
        </w:rPr>
        <w:t>two blocks of</w:t>
      </w:r>
      <w:r w:rsidR="00E1086F" w:rsidRPr="004C688C">
        <w:rPr>
          <w:rFonts w:cs="Arial"/>
        </w:rPr>
        <w:t xml:space="preserve"> ECV exposure</w:t>
      </w:r>
      <w:r w:rsidRPr="004C688C">
        <w:rPr>
          <w:rFonts w:cs="Arial"/>
        </w:rPr>
        <w:t>, it was observed that</w:t>
      </w:r>
      <w:r w:rsidR="00593390" w:rsidRPr="004C688C">
        <w:rPr>
          <w:rFonts w:cs="Arial"/>
        </w:rPr>
        <w:t xml:space="preserve"> </w:t>
      </w:r>
      <w:r w:rsidR="00E1086F" w:rsidRPr="004C688C">
        <w:rPr>
          <w:rFonts w:cs="Arial"/>
        </w:rPr>
        <w:t xml:space="preserve">at </w:t>
      </w:r>
      <w:r w:rsidR="00862606" w:rsidRPr="004C688C">
        <w:rPr>
          <w:rFonts w:cs="Arial"/>
        </w:rPr>
        <w:t xml:space="preserve">both the </w:t>
      </w:r>
      <w:r w:rsidR="00593390" w:rsidRPr="004C688C">
        <w:rPr>
          <w:rFonts w:cs="Arial"/>
        </w:rPr>
        <w:t xml:space="preserve">double </w:t>
      </w:r>
      <w:r w:rsidR="00A27DA6" w:rsidRPr="004C688C">
        <w:rPr>
          <w:rFonts w:cs="Arial"/>
        </w:rPr>
        <w:t>block exposure</w:t>
      </w:r>
      <w:r w:rsidR="00E1086F" w:rsidRPr="004C688C">
        <w:rPr>
          <w:rFonts w:cs="Arial"/>
        </w:rPr>
        <w:t xml:space="preserve"> times, there was a </w:t>
      </w:r>
      <w:r w:rsidR="002C0AC0" w:rsidRPr="004C688C">
        <w:rPr>
          <w:rFonts w:cs="Arial"/>
        </w:rPr>
        <w:t xml:space="preserve">significant </w:t>
      </w:r>
      <w:r w:rsidR="00E1086F" w:rsidRPr="004C688C">
        <w:rPr>
          <w:rFonts w:cs="Arial"/>
        </w:rPr>
        <w:t xml:space="preserve">decrease in cell viability </w:t>
      </w:r>
      <w:r w:rsidR="0003523E" w:rsidRPr="004C688C">
        <w:rPr>
          <w:rFonts w:cs="Arial"/>
        </w:rPr>
        <w:t>compared to that of</w:t>
      </w:r>
      <w:r w:rsidR="00862606" w:rsidRPr="004C688C">
        <w:rPr>
          <w:rFonts w:cs="Arial"/>
        </w:rPr>
        <w:t xml:space="preserve"> the UT</w:t>
      </w:r>
      <w:r w:rsidR="0003523E" w:rsidRPr="004C688C">
        <w:rPr>
          <w:rFonts w:cs="Arial"/>
        </w:rPr>
        <w:t xml:space="preserve"> (100 ± 3.96</w:t>
      </w:r>
      <w:r w:rsidR="00DA1BAF" w:rsidRPr="004C688C">
        <w:rPr>
          <w:rFonts w:cs="Arial"/>
        </w:rPr>
        <w:t xml:space="preserve"> </w:t>
      </w:r>
      <w:r w:rsidR="0003523E" w:rsidRPr="004C688C">
        <w:rPr>
          <w:rFonts w:cs="Arial"/>
        </w:rPr>
        <w:t>%)</w:t>
      </w:r>
      <w:r w:rsidR="00862606" w:rsidRPr="004C688C">
        <w:rPr>
          <w:rFonts w:cs="Arial"/>
        </w:rPr>
        <w:t xml:space="preserve"> and</w:t>
      </w:r>
      <w:r w:rsidR="00172053" w:rsidRPr="004C688C">
        <w:rPr>
          <w:rFonts w:cs="Arial"/>
        </w:rPr>
        <w:t xml:space="preserve"> the respective</w:t>
      </w:r>
      <w:r w:rsidR="00862606" w:rsidRPr="004C688C">
        <w:rPr>
          <w:rFonts w:cs="Arial"/>
        </w:rPr>
        <w:t xml:space="preserve"> air-treated cells</w:t>
      </w:r>
      <w:r w:rsidR="00172053" w:rsidRPr="004C688C">
        <w:rPr>
          <w:rFonts w:cs="Arial"/>
        </w:rPr>
        <w:t xml:space="preserve"> as shown in Figure 4</w:t>
      </w:r>
      <w:r w:rsidR="002C0AC0" w:rsidRPr="004C688C">
        <w:rPr>
          <w:rFonts w:cs="Arial"/>
        </w:rPr>
        <w:t>.</w:t>
      </w:r>
      <w:r w:rsidR="00E1086F" w:rsidRPr="004C688C">
        <w:rPr>
          <w:rFonts w:cs="Arial"/>
        </w:rPr>
        <w:t xml:space="preserve"> T</w:t>
      </w:r>
      <w:r w:rsidR="00593390" w:rsidRPr="004C688C">
        <w:rPr>
          <w:rFonts w:cs="Arial"/>
        </w:rPr>
        <w:t xml:space="preserve">he </w:t>
      </w:r>
      <w:r w:rsidR="002C0AC0" w:rsidRPr="004C688C">
        <w:rPr>
          <w:rFonts w:cs="Arial"/>
        </w:rPr>
        <w:t xml:space="preserve">cell viability was reduced to </w:t>
      </w:r>
      <w:r w:rsidR="00593390" w:rsidRPr="004C688C">
        <w:rPr>
          <w:rFonts w:cs="Arial"/>
        </w:rPr>
        <w:t xml:space="preserve">55.81 ± 11.68 % UT </w:t>
      </w:r>
      <w:r w:rsidR="00184D60" w:rsidRPr="004C688C">
        <w:rPr>
          <w:rFonts w:cs="Arial"/>
        </w:rPr>
        <w:t>(p &lt;</w:t>
      </w:r>
      <w:r w:rsidR="00DA1BAF" w:rsidRPr="004C688C">
        <w:rPr>
          <w:rFonts w:cs="Arial"/>
        </w:rPr>
        <w:t xml:space="preserve"> </w:t>
      </w:r>
      <w:r w:rsidR="00184D60" w:rsidRPr="004C688C">
        <w:rPr>
          <w:rFonts w:cs="Arial"/>
        </w:rPr>
        <w:t xml:space="preserve">0.0001) </w:t>
      </w:r>
      <w:r w:rsidR="00593390" w:rsidRPr="004C688C">
        <w:rPr>
          <w:rFonts w:cs="Arial"/>
        </w:rPr>
        <w:t xml:space="preserve">and 42.10 ± 2.69 % UT </w:t>
      </w:r>
      <w:r w:rsidR="00184D60" w:rsidRPr="004C688C">
        <w:rPr>
          <w:rFonts w:cs="Arial"/>
        </w:rPr>
        <w:t>(p &lt;</w:t>
      </w:r>
      <w:r w:rsidR="00DA1BAF" w:rsidRPr="004C688C">
        <w:rPr>
          <w:rFonts w:cs="Arial"/>
        </w:rPr>
        <w:t xml:space="preserve"> </w:t>
      </w:r>
      <w:r w:rsidR="00184D60" w:rsidRPr="004C688C">
        <w:rPr>
          <w:rFonts w:cs="Arial"/>
        </w:rPr>
        <w:t xml:space="preserve">0.0001) </w:t>
      </w:r>
      <w:r w:rsidR="00593390" w:rsidRPr="004C688C">
        <w:rPr>
          <w:rFonts w:cs="Arial"/>
        </w:rPr>
        <w:t xml:space="preserve">at the 4.5 h and the 6 h </w:t>
      </w:r>
      <w:r w:rsidR="00DA1BAF" w:rsidRPr="004C688C">
        <w:rPr>
          <w:rFonts w:cs="Arial"/>
        </w:rPr>
        <w:t xml:space="preserve">ECV </w:t>
      </w:r>
      <w:r w:rsidR="00593390" w:rsidRPr="004C688C">
        <w:rPr>
          <w:rFonts w:cs="Arial"/>
        </w:rPr>
        <w:t>exposure times respectively.</w:t>
      </w:r>
      <w:r w:rsidR="0003523E" w:rsidRPr="004C688C">
        <w:rPr>
          <w:rFonts w:cs="Arial"/>
        </w:rPr>
        <w:t xml:space="preserve"> Moreover, the cell viability</w:t>
      </w:r>
      <w:r w:rsidR="00B44847" w:rsidRPr="004C688C">
        <w:rPr>
          <w:rFonts w:cs="Arial"/>
        </w:rPr>
        <w:t xml:space="preserve"> observed</w:t>
      </w:r>
      <w:r w:rsidR="0003523E" w:rsidRPr="004C688C">
        <w:rPr>
          <w:rFonts w:cs="Arial"/>
        </w:rPr>
        <w:t xml:space="preserve"> at the 6 h exposure time was significantly lower than the cell viability </w:t>
      </w:r>
      <w:r w:rsidR="00B44847" w:rsidRPr="004C688C">
        <w:rPr>
          <w:rFonts w:cs="Arial"/>
        </w:rPr>
        <w:t xml:space="preserve">observed </w:t>
      </w:r>
      <w:r w:rsidR="0003523E" w:rsidRPr="004C688C">
        <w:rPr>
          <w:rFonts w:cs="Arial"/>
        </w:rPr>
        <w:t>at the 4.5 h exposure time</w:t>
      </w:r>
      <w:r w:rsidR="001F308E" w:rsidRPr="004C688C">
        <w:rPr>
          <w:rFonts w:cs="Arial"/>
        </w:rPr>
        <w:t xml:space="preserve"> (p</w:t>
      </w:r>
      <w:r w:rsidR="00DA1BAF" w:rsidRPr="004C688C">
        <w:rPr>
          <w:rFonts w:cs="Arial"/>
        </w:rPr>
        <w:t xml:space="preserve"> </w:t>
      </w:r>
      <w:r w:rsidR="001F308E" w:rsidRPr="004C688C">
        <w:rPr>
          <w:rFonts w:cs="Arial"/>
        </w:rPr>
        <w:t>&lt;</w:t>
      </w:r>
      <w:r w:rsidR="00DA1BAF" w:rsidRPr="004C688C">
        <w:rPr>
          <w:rFonts w:cs="Arial"/>
        </w:rPr>
        <w:t xml:space="preserve"> </w:t>
      </w:r>
      <w:r w:rsidR="001F308E" w:rsidRPr="004C688C">
        <w:rPr>
          <w:rFonts w:cs="Arial"/>
        </w:rPr>
        <w:t>0.001)</w:t>
      </w:r>
      <w:r w:rsidR="0003523E" w:rsidRPr="004C688C">
        <w:rPr>
          <w:rFonts w:cs="Arial"/>
        </w:rPr>
        <w:t xml:space="preserve">. </w:t>
      </w:r>
      <w:r w:rsidR="001F308E" w:rsidRPr="004C688C">
        <w:rPr>
          <w:rFonts w:cs="Arial"/>
        </w:rPr>
        <w:t xml:space="preserve">Similar to </w:t>
      </w:r>
      <w:r w:rsidR="00593390" w:rsidRPr="004C688C">
        <w:rPr>
          <w:rFonts w:cs="Arial"/>
        </w:rPr>
        <w:t xml:space="preserve">single block </w:t>
      </w:r>
      <w:r w:rsidR="00AE3C79" w:rsidRPr="004C688C">
        <w:rPr>
          <w:rFonts w:cs="Arial"/>
        </w:rPr>
        <w:t>exposures</w:t>
      </w:r>
      <w:r w:rsidR="00593390" w:rsidRPr="004C688C">
        <w:rPr>
          <w:rFonts w:cs="Arial"/>
        </w:rPr>
        <w:t xml:space="preserve">, </w:t>
      </w:r>
      <w:r w:rsidR="00A27DA6" w:rsidRPr="004C688C">
        <w:rPr>
          <w:rFonts w:cs="Arial"/>
        </w:rPr>
        <w:t xml:space="preserve">although </w:t>
      </w:r>
      <w:r w:rsidR="00593390" w:rsidRPr="004C688C">
        <w:rPr>
          <w:rFonts w:cs="Arial"/>
        </w:rPr>
        <w:t>air</w:t>
      </w:r>
      <w:r w:rsidR="00172053" w:rsidRPr="004C688C">
        <w:rPr>
          <w:rFonts w:cs="Arial"/>
        </w:rPr>
        <w:t xml:space="preserve"> </w:t>
      </w:r>
      <w:r w:rsidR="004D3390" w:rsidRPr="004C688C">
        <w:rPr>
          <w:rFonts w:cs="Arial"/>
        </w:rPr>
        <w:t>treatment</w:t>
      </w:r>
      <w:r w:rsidR="00172053" w:rsidRPr="004C688C">
        <w:rPr>
          <w:rFonts w:cs="Arial"/>
        </w:rPr>
        <w:t xml:space="preserve"> did not impact the </w:t>
      </w:r>
      <w:r w:rsidR="00593390" w:rsidRPr="004C688C">
        <w:rPr>
          <w:rFonts w:cs="Arial"/>
        </w:rPr>
        <w:t xml:space="preserve">cell viability at </w:t>
      </w:r>
      <w:r w:rsidR="002C0AC0" w:rsidRPr="004C688C">
        <w:rPr>
          <w:rFonts w:cs="Arial"/>
        </w:rPr>
        <w:t>either</w:t>
      </w:r>
      <w:r w:rsidR="00593390" w:rsidRPr="004C688C">
        <w:rPr>
          <w:rFonts w:cs="Arial"/>
        </w:rPr>
        <w:t xml:space="preserve"> of the </w:t>
      </w:r>
      <w:r w:rsidRPr="004C688C">
        <w:rPr>
          <w:rFonts w:cs="Arial"/>
        </w:rPr>
        <w:t>double</w:t>
      </w:r>
      <w:r w:rsidR="00593390" w:rsidRPr="004C688C">
        <w:rPr>
          <w:rFonts w:cs="Arial"/>
        </w:rPr>
        <w:t xml:space="preserve"> block</w:t>
      </w:r>
      <w:r w:rsidR="002C0AC0" w:rsidRPr="004C688C">
        <w:rPr>
          <w:rFonts w:cs="Arial"/>
        </w:rPr>
        <w:t xml:space="preserve"> exposure</w:t>
      </w:r>
      <w:r w:rsidR="00593390" w:rsidRPr="004C688C">
        <w:rPr>
          <w:rFonts w:cs="Arial"/>
        </w:rPr>
        <w:t xml:space="preserve"> time</w:t>
      </w:r>
      <w:r w:rsidR="002C0AC0" w:rsidRPr="004C688C">
        <w:rPr>
          <w:rFonts w:cs="Arial"/>
        </w:rPr>
        <w:t>s</w:t>
      </w:r>
      <w:r w:rsidR="00A27DA6" w:rsidRPr="004C688C">
        <w:rPr>
          <w:rFonts w:cs="Arial"/>
        </w:rPr>
        <w:t>, there was a</w:t>
      </w:r>
      <w:r w:rsidR="0003523E" w:rsidRPr="004C688C">
        <w:rPr>
          <w:rFonts w:cs="Arial"/>
        </w:rPr>
        <w:t xml:space="preserve"> significant </w:t>
      </w:r>
      <w:r w:rsidR="00A27DA6" w:rsidRPr="004C688C">
        <w:rPr>
          <w:rFonts w:cs="Arial"/>
        </w:rPr>
        <w:t>increase in cell viability</w:t>
      </w:r>
      <w:r w:rsidR="002C0AC0" w:rsidRPr="004C688C">
        <w:rPr>
          <w:rFonts w:cs="Arial"/>
        </w:rPr>
        <w:t xml:space="preserve"> (~30</w:t>
      </w:r>
      <w:r w:rsidR="00DA1BAF" w:rsidRPr="004C688C">
        <w:rPr>
          <w:rFonts w:cs="Arial"/>
        </w:rPr>
        <w:t xml:space="preserve"> </w:t>
      </w:r>
      <w:r w:rsidR="002C0AC0" w:rsidRPr="004C688C">
        <w:rPr>
          <w:rFonts w:cs="Arial"/>
        </w:rPr>
        <w:t>%</w:t>
      </w:r>
      <w:r w:rsidR="00E1086F" w:rsidRPr="004C688C">
        <w:rPr>
          <w:rFonts w:cs="Arial"/>
        </w:rPr>
        <w:t>, p &lt;</w:t>
      </w:r>
      <w:r w:rsidR="00DA1BAF" w:rsidRPr="004C688C">
        <w:rPr>
          <w:rFonts w:cs="Arial"/>
        </w:rPr>
        <w:t xml:space="preserve"> </w:t>
      </w:r>
      <w:r w:rsidR="00E1086F" w:rsidRPr="004C688C">
        <w:rPr>
          <w:rFonts w:cs="Arial"/>
        </w:rPr>
        <w:t>0.0001</w:t>
      </w:r>
      <w:r w:rsidR="002C0AC0" w:rsidRPr="004C688C">
        <w:rPr>
          <w:rFonts w:cs="Arial"/>
        </w:rPr>
        <w:t>)</w:t>
      </w:r>
      <w:r w:rsidR="00A27DA6" w:rsidRPr="004C688C">
        <w:rPr>
          <w:rFonts w:cs="Arial"/>
        </w:rPr>
        <w:t xml:space="preserve"> compared to the UT</w:t>
      </w:r>
      <w:r w:rsidR="00593390" w:rsidRPr="004C688C">
        <w:rPr>
          <w:rFonts w:cs="Arial"/>
        </w:rPr>
        <w:t xml:space="preserve">. </w:t>
      </w:r>
    </w:p>
    <w:p w14:paraId="7F21843A" w14:textId="062CFC4C" w:rsidR="00593390" w:rsidRPr="004C688C" w:rsidRDefault="00CC52BB" w:rsidP="00AE3C79">
      <w:pPr>
        <w:keepNext/>
        <w:jc w:val="center"/>
      </w:pPr>
      <w:r w:rsidRPr="004C688C">
        <w:rPr>
          <w:noProof/>
        </w:rPr>
        <w:object w:dxaOrig="6005" w:dyaOrig="5400" w14:anchorId="4ED5727C">
          <v:shape id="_x0000_i1027" type="#_x0000_t75" style="width:286.1pt;height:255.45pt" o:ole="">
            <v:imagedata r:id="rId14" o:title=""/>
          </v:shape>
          <o:OLEObject Type="Embed" ProgID="Prism7.Document" ShapeID="_x0000_i1027" DrawAspect="Content" ObjectID="_1591088947" r:id="rId15"/>
        </w:object>
      </w:r>
    </w:p>
    <w:p w14:paraId="06925625" w14:textId="2CA2B1A0" w:rsidR="00A27DA6" w:rsidRPr="004C688C" w:rsidRDefault="00593390" w:rsidP="003609DA">
      <w:pPr>
        <w:pStyle w:val="Caption"/>
        <w:spacing w:line="480" w:lineRule="auto"/>
      </w:pPr>
      <w:r w:rsidRPr="004C688C">
        <w:rPr>
          <w:b/>
          <w:color w:val="auto"/>
        </w:rPr>
        <w:t xml:space="preserve">Figure </w:t>
      </w:r>
      <w:r w:rsidR="003609DA" w:rsidRPr="004C688C">
        <w:rPr>
          <w:b/>
          <w:color w:val="auto"/>
        </w:rPr>
        <w:fldChar w:fldCharType="begin"/>
      </w:r>
      <w:r w:rsidR="003609DA" w:rsidRPr="004C688C">
        <w:rPr>
          <w:b/>
          <w:color w:val="auto"/>
        </w:rPr>
        <w:instrText xml:space="preserve"> SEQ Figure \* ARABIC </w:instrText>
      </w:r>
      <w:r w:rsidR="003609DA" w:rsidRPr="004C688C">
        <w:rPr>
          <w:b/>
          <w:color w:val="auto"/>
        </w:rPr>
        <w:fldChar w:fldCharType="separate"/>
      </w:r>
      <w:r w:rsidR="00EC0257" w:rsidRPr="004C688C">
        <w:rPr>
          <w:b/>
          <w:noProof/>
          <w:color w:val="auto"/>
        </w:rPr>
        <w:t>4</w:t>
      </w:r>
      <w:r w:rsidR="003609DA" w:rsidRPr="004C688C">
        <w:rPr>
          <w:b/>
          <w:color w:val="auto"/>
        </w:rPr>
        <w:fldChar w:fldCharType="end"/>
      </w:r>
      <w:r w:rsidRPr="004C688C">
        <w:rPr>
          <w:b/>
          <w:color w:val="auto"/>
        </w:rPr>
        <w:t>.</w:t>
      </w:r>
      <w:r w:rsidR="001F308E" w:rsidRPr="004C688C">
        <w:rPr>
          <w:b/>
          <w:color w:val="auto"/>
        </w:rPr>
        <w:t xml:space="preserve"> EC</w:t>
      </w:r>
      <w:r w:rsidR="00590D9A" w:rsidRPr="004C688C">
        <w:rPr>
          <w:b/>
          <w:color w:val="auto"/>
        </w:rPr>
        <w:t>V exposure impacted</w:t>
      </w:r>
      <w:r w:rsidR="001F308E" w:rsidRPr="004C688C">
        <w:rPr>
          <w:b/>
          <w:color w:val="auto"/>
        </w:rPr>
        <w:t xml:space="preserve"> the cell viability at both </w:t>
      </w:r>
      <w:r w:rsidR="00663A00" w:rsidRPr="004C688C">
        <w:rPr>
          <w:b/>
          <w:color w:val="auto"/>
        </w:rPr>
        <w:t>the double block exposure times</w:t>
      </w:r>
      <w:r w:rsidR="00A27DA6" w:rsidRPr="004C688C">
        <w:rPr>
          <w:b/>
          <w:color w:val="auto"/>
        </w:rPr>
        <w:t xml:space="preserve">. </w:t>
      </w:r>
      <w:r w:rsidR="003B4174" w:rsidRPr="004C688C">
        <w:rPr>
          <w:i w:val="0"/>
          <w:color w:val="auto"/>
        </w:rPr>
        <w:t xml:space="preserve">Double block </w:t>
      </w:r>
      <w:r w:rsidR="00663A00" w:rsidRPr="004C688C">
        <w:rPr>
          <w:i w:val="0"/>
          <w:color w:val="auto"/>
        </w:rPr>
        <w:t xml:space="preserve">ECV exposure caused a significant </w:t>
      </w:r>
      <w:r w:rsidR="00626E0F" w:rsidRPr="004C688C">
        <w:rPr>
          <w:i w:val="0"/>
          <w:color w:val="auto"/>
        </w:rPr>
        <w:t>reduction</w:t>
      </w:r>
      <w:r w:rsidR="00663A00" w:rsidRPr="004C688C">
        <w:rPr>
          <w:i w:val="0"/>
          <w:color w:val="auto"/>
        </w:rPr>
        <w:t xml:space="preserve"> in </w:t>
      </w:r>
      <w:r w:rsidR="00A27DA6" w:rsidRPr="004C688C">
        <w:rPr>
          <w:i w:val="0"/>
          <w:color w:val="auto"/>
        </w:rPr>
        <w:t xml:space="preserve">cell viability </w:t>
      </w:r>
      <w:r w:rsidR="003B4174" w:rsidRPr="004C688C">
        <w:rPr>
          <w:i w:val="0"/>
          <w:color w:val="auto"/>
        </w:rPr>
        <w:t>at</w:t>
      </w:r>
      <w:r w:rsidR="00A27DA6" w:rsidRPr="004C688C">
        <w:rPr>
          <w:i w:val="0"/>
          <w:color w:val="auto"/>
        </w:rPr>
        <w:t xml:space="preserve"> </w:t>
      </w:r>
      <w:r w:rsidR="001C14B2" w:rsidRPr="004C688C">
        <w:rPr>
          <w:i w:val="0"/>
          <w:color w:val="auto"/>
        </w:rPr>
        <w:t xml:space="preserve">both </w:t>
      </w:r>
      <w:r w:rsidR="00A27DA6" w:rsidRPr="004C688C">
        <w:rPr>
          <w:i w:val="0"/>
          <w:color w:val="auto"/>
        </w:rPr>
        <w:t xml:space="preserve">4.5 h </w:t>
      </w:r>
      <w:bookmarkStart w:id="3" w:name="OLE_LINK2"/>
      <w:r w:rsidR="00A27DA6" w:rsidRPr="004C688C">
        <w:rPr>
          <w:i w:val="0"/>
          <w:color w:val="auto"/>
        </w:rPr>
        <w:t>and 6 h exposure time</w:t>
      </w:r>
      <w:r w:rsidR="002C0AC0" w:rsidRPr="004C688C">
        <w:rPr>
          <w:i w:val="0"/>
          <w:color w:val="auto"/>
        </w:rPr>
        <w:t>s</w:t>
      </w:r>
      <w:r w:rsidR="001C14B2" w:rsidRPr="004C688C">
        <w:rPr>
          <w:i w:val="0"/>
          <w:color w:val="auto"/>
        </w:rPr>
        <w:t xml:space="preserve"> compared to</w:t>
      </w:r>
      <w:r w:rsidR="003B4174" w:rsidRPr="004C688C">
        <w:rPr>
          <w:i w:val="0"/>
          <w:color w:val="auto"/>
        </w:rPr>
        <w:t xml:space="preserve"> the UT and air-treated cells</w:t>
      </w:r>
      <w:r w:rsidR="00A27DA6" w:rsidRPr="004C688C">
        <w:rPr>
          <w:i w:val="0"/>
          <w:color w:val="auto"/>
        </w:rPr>
        <w:t>.</w:t>
      </w:r>
      <w:bookmarkEnd w:id="3"/>
      <w:r w:rsidR="003B4174" w:rsidRPr="004C688C">
        <w:rPr>
          <w:i w:val="0"/>
          <w:color w:val="auto"/>
        </w:rPr>
        <w:t xml:space="preserve"> </w:t>
      </w:r>
      <w:r w:rsidR="00626E0F" w:rsidRPr="004C688C">
        <w:rPr>
          <w:i w:val="0"/>
          <w:color w:val="auto"/>
        </w:rPr>
        <w:t xml:space="preserve">Moreover, the </w:t>
      </w:r>
      <w:r w:rsidR="001C14B2" w:rsidRPr="004C688C">
        <w:rPr>
          <w:i w:val="0"/>
          <w:color w:val="auto"/>
        </w:rPr>
        <w:t>reduction in cell viability caused by</w:t>
      </w:r>
      <w:r w:rsidR="00626E0F" w:rsidRPr="004C688C">
        <w:rPr>
          <w:i w:val="0"/>
          <w:color w:val="auto"/>
        </w:rPr>
        <w:t xml:space="preserve"> 6 h ECV exposure was significantly lower than that caused by 4.5 h ECV exposure. </w:t>
      </w:r>
      <w:r w:rsidR="00DF418C" w:rsidRPr="004C688C">
        <w:rPr>
          <w:i w:val="0"/>
          <w:color w:val="auto"/>
        </w:rPr>
        <w:t xml:space="preserve"> W</w:t>
      </w:r>
      <w:r w:rsidR="00A27DA6" w:rsidRPr="004C688C">
        <w:rPr>
          <w:i w:val="0"/>
          <w:color w:val="auto"/>
        </w:rPr>
        <w:t>hile air treatment did not induce any cytoto</w:t>
      </w:r>
      <w:r w:rsidR="00663A00" w:rsidRPr="004C688C">
        <w:rPr>
          <w:i w:val="0"/>
          <w:color w:val="auto"/>
        </w:rPr>
        <w:t xml:space="preserve">xic effect at either of the </w:t>
      </w:r>
      <w:r w:rsidR="00A27DA6" w:rsidRPr="004C688C">
        <w:rPr>
          <w:i w:val="0"/>
          <w:color w:val="auto"/>
        </w:rPr>
        <w:t>double block exposure times,</w:t>
      </w:r>
      <w:r w:rsidR="00663A00" w:rsidRPr="004C688C">
        <w:rPr>
          <w:i w:val="0"/>
          <w:color w:val="auto"/>
        </w:rPr>
        <w:t xml:space="preserve"> a significant</w:t>
      </w:r>
      <w:r w:rsidR="00A27DA6" w:rsidRPr="004C688C">
        <w:rPr>
          <w:i w:val="0"/>
          <w:color w:val="auto"/>
        </w:rPr>
        <w:t xml:space="preserve"> increase</w:t>
      </w:r>
      <w:r w:rsidR="00626E0F" w:rsidRPr="004C688C">
        <w:rPr>
          <w:i w:val="0"/>
          <w:color w:val="auto"/>
        </w:rPr>
        <w:t xml:space="preserve"> (</w:t>
      </w:r>
      <w:r w:rsidR="00626E0F" w:rsidRPr="004C688C">
        <w:rPr>
          <w:rFonts w:cs="Arial"/>
          <w:i w:val="0"/>
          <w:color w:val="auto"/>
        </w:rPr>
        <w:t>~</w:t>
      </w:r>
      <w:r w:rsidR="00626E0F" w:rsidRPr="004C688C">
        <w:rPr>
          <w:i w:val="0"/>
          <w:color w:val="auto"/>
        </w:rPr>
        <w:t>30%)</w:t>
      </w:r>
      <w:r w:rsidR="00A27DA6" w:rsidRPr="004C688C">
        <w:rPr>
          <w:i w:val="0"/>
          <w:color w:val="auto"/>
        </w:rPr>
        <w:t xml:space="preserve"> in cell viability</w:t>
      </w:r>
      <w:r w:rsidR="00A245D6" w:rsidRPr="004C688C">
        <w:rPr>
          <w:i w:val="0"/>
          <w:color w:val="auto"/>
        </w:rPr>
        <w:t xml:space="preserve"> was observed</w:t>
      </w:r>
      <w:r w:rsidR="00A27DA6" w:rsidRPr="004C688C">
        <w:rPr>
          <w:i w:val="0"/>
          <w:color w:val="auto"/>
        </w:rPr>
        <w:t xml:space="preserve"> compared to the UT. Each bar represents Mean </w:t>
      </w:r>
      <w:r w:rsidR="00A27DA6" w:rsidRPr="004C688C">
        <w:rPr>
          <w:rFonts w:cs="Arial"/>
          <w:i w:val="0"/>
          <w:color w:val="auto"/>
        </w:rPr>
        <w:t xml:space="preserve">± </w:t>
      </w:r>
      <w:r w:rsidR="00A27DA6" w:rsidRPr="004C688C">
        <w:rPr>
          <w:i w:val="0"/>
          <w:color w:val="auto"/>
        </w:rPr>
        <w:t>SD</w:t>
      </w:r>
      <w:r w:rsidR="000F496E" w:rsidRPr="004C688C">
        <w:rPr>
          <w:i w:val="0"/>
          <w:color w:val="auto"/>
        </w:rPr>
        <w:t xml:space="preserve"> </w:t>
      </w:r>
      <w:r w:rsidR="00586427" w:rsidRPr="004C688C">
        <w:rPr>
          <w:i w:val="0"/>
          <w:color w:val="auto"/>
        </w:rPr>
        <w:t xml:space="preserve">of </w:t>
      </w:r>
      <w:r w:rsidR="00A27DA6" w:rsidRPr="004C688C">
        <w:rPr>
          <w:i w:val="0"/>
          <w:color w:val="auto"/>
        </w:rPr>
        <w:t>3 individual SW’s.</w:t>
      </w:r>
      <w:r w:rsidR="009D6579" w:rsidRPr="004C688C">
        <w:rPr>
          <w:i w:val="0"/>
          <w:color w:val="auto"/>
        </w:rPr>
        <w:t xml:space="preserve"> (**** = p &lt; 0.0001, *** = p &lt;0.001)</w:t>
      </w:r>
    </w:p>
    <w:p w14:paraId="029B1D8D" w14:textId="0AE4D31A" w:rsidR="00593390" w:rsidRPr="004C688C" w:rsidRDefault="00593390" w:rsidP="003609DA">
      <w:pPr>
        <w:pStyle w:val="Heading2"/>
        <w:numPr>
          <w:ilvl w:val="0"/>
          <w:numId w:val="0"/>
        </w:numPr>
        <w:spacing w:line="480" w:lineRule="auto"/>
      </w:pPr>
      <w:r w:rsidRPr="004C688C">
        <w:lastRenderedPageBreak/>
        <w:t xml:space="preserve">Effect of single block ECV exposure on </w:t>
      </w:r>
      <w:r w:rsidR="001C14B2" w:rsidRPr="004C688C">
        <w:t>IL-6 and IL-8</w:t>
      </w:r>
      <w:r w:rsidRPr="004C688C">
        <w:t xml:space="preserve"> production </w:t>
      </w:r>
    </w:p>
    <w:p w14:paraId="748A7473" w14:textId="1C197DCF" w:rsidR="00593390" w:rsidRPr="004C688C" w:rsidRDefault="00493D19" w:rsidP="003609DA">
      <w:pPr>
        <w:spacing w:line="480" w:lineRule="auto"/>
      </w:pPr>
      <w:r w:rsidRPr="004C688C">
        <w:t>Analysis of</w:t>
      </w:r>
      <w:r w:rsidR="001C14B2" w:rsidRPr="004C688C">
        <w:t xml:space="preserve"> </w:t>
      </w:r>
      <w:r w:rsidR="003C1540" w:rsidRPr="004C688C">
        <w:t xml:space="preserve">cell-culture supernatants 24 h </w:t>
      </w:r>
      <w:r w:rsidR="00F64AA1" w:rsidRPr="004C688C">
        <w:t>post</w:t>
      </w:r>
      <w:r w:rsidR="001F308E" w:rsidRPr="004C688C">
        <w:t xml:space="preserve"> </w:t>
      </w:r>
      <w:r w:rsidR="00F64AA1" w:rsidRPr="004C688C">
        <w:t>single block ECV exposure</w:t>
      </w:r>
      <w:r w:rsidR="00AE3C79" w:rsidRPr="004C688C">
        <w:t>s</w:t>
      </w:r>
      <w:r w:rsidRPr="004C688C">
        <w:t xml:space="preserve"> showed </w:t>
      </w:r>
      <w:r w:rsidR="00F64AA1" w:rsidRPr="004C688C">
        <w:t>a</w:t>
      </w:r>
      <w:r w:rsidR="00F51639" w:rsidRPr="004C688C">
        <w:t xml:space="preserve">n elevated </w:t>
      </w:r>
      <w:r w:rsidR="00F64AA1" w:rsidRPr="004C688C">
        <w:t>production of both</w:t>
      </w:r>
      <w:r w:rsidR="001F308E" w:rsidRPr="004C688C">
        <w:t xml:space="preserve"> IL-6 and IL-8</w:t>
      </w:r>
      <w:r w:rsidR="00F64AA1" w:rsidRPr="004C688C">
        <w:t xml:space="preserve"> </w:t>
      </w:r>
      <w:r w:rsidR="00F51639" w:rsidRPr="004C688C">
        <w:t>compared to the UT</w:t>
      </w:r>
      <w:r w:rsidR="00593390" w:rsidRPr="004C688C">
        <w:t xml:space="preserve">. </w:t>
      </w:r>
      <w:r w:rsidR="000F496E" w:rsidRPr="004C688C">
        <w:t>As shown in Figure 5</w:t>
      </w:r>
      <w:r w:rsidR="005D7ECC" w:rsidRPr="004C688C">
        <w:t xml:space="preserve"> (A) and (B)</w:t>
      </w:r>
      <w:r w:rsidR="002B080F" w:rsidRPr="004C688C">
        <w:t>, a</w:t>
      </w:r>
      <w:r w:rsidR="00593390" w:rsidRPr="004C688C">
        <w:t xml:space="preserve">t the 1 h and 2 h </w:t>
      </w:r>
      <w:r w:rsidR="001C14B2" w:rsidRPr="004C688C">
        <w:t xml:space="preserve">ECV </w:t>
      </w:r>
      <w:r w:rsidR="007D446B" w:rsidRPr="004C688C">
        <w:t xml:space="preserve">exposure times, a significant increase in </w:t>
      </w:r>
      <w:r w:rsidR="00C83437" w:rsidRPr="004C688C">
        <w:t xml:space="preserve">the </w:t>
      </w:r>
      <w:r w:rsidR="00AE3C79" w:rsidRPr="004C688C">
        <w:t>levels</w:t>
      </w:r>
      <w:r w:rsidR="00C83437" w:rsidRPr="004C688C">
        <w:t xml:space="preserve"> of </w:t>
      </w:r>
      <w:r w:rsidR="00593390" w:rsidRPr="004C688C">
        <w:t>IL-6</w:t>
      </w:r>
      <w:r w:rsidR="0015336E" w:rsidRPr="004C688C">
        <w:t xml:space="preserve"> (</w:t>
      </w:r>
      <w:r w:rsidR="004259ED" w:rsidRPr="004C688C">
        <w:t xml:space="preserve">1 h : </w:t>
      </w:r>
      <w:r w:rsidR="0015336E" w:rsidRPr="004C688C">
        <w:t>140.8 ± 0.7</w:t>
      </w:r>
      <w:r w:rsidR="007D446B" w:rsidRPr="004C688C">
        <w:t xml:space="preserve"> pg/mL</w:t>
      </w:r>
      <w:r w:rsidR="00E1086F" w:rsidRPr="004C688C">
        <w:t xml:space="preserve">, </w:t>
      </w:r>
      <w:r w:rsidR="00E1086F" w:rsidRPr="004C688C">
        <w:rPr>
          <w:rFonts w:cs="Arial"/>
        </w:rPr>
        <w:t>p &lt;</w:t>
      </w:r>
      <w:r w:rsidR="00DA1BAF" w:rsidRPr="004C688C">
        <w:rPr>
          <w:rFonts w:cs="Arial"/>
        </w:rPr>
        <w:t xml:space="preserve"> </w:t>
      </w:r>
      <w:r w:rsidR="00E1086F" w:rsidRPr="004C688C">
        <w:rPr>
          <w:rFonts w:cs="Arial"/>
        </w:rPr>
        <w:t>0.001</w:t>
      </w:r>
      <w:r w:rsidR="004259ED" w:rsidRPr="004C688C">
        <w:t xml:space="preserve"> ; 2 h : </w:t>
      </w:r>
      <w:r w:rsidR="0015336E" w:rsidRPr="004C688C">
        <w:t>141.3 ± 1.1</w:t>
      </w:r>
      <w:r w:rsidR="007D446B" w:rsidRPr="004C688C">
        <w:t xml:space="preserve"> pg/mL</w:t>
      </w:r>
      <w:r w:rsidR="00E1086F" w:rsidRPr="004C688C">
        <w:t xml:space="preserve">, </w:t>
      </w:r>
      <w:r w:rsidR="00E1086F" w:rsidRPr="004C688C">
        <w:rPr>
          <w:rFonts w:cs="Arial"/>
        </w:rPr>
        <w:t>p &lt;</w:t>
      </w:r>
      <w:r w:rsidR="00DA1BAF" w:rsidRPr="004C688C">
        <w:rPr>
          <w:rFonts w:cs="Arial"/>
        </w:rPr>
        <w:t xml:space="preserve"> </w:t>
      </w:r>
      <w:r w:rsidR="00E1086F" w:rsidRPr="004C688C">
        <w:rPr>
          <w:rFonts w:cs="Arial"/>
        </w:rPr>
        <w:t>0.001</w:t>
      </w:r>
      <w:r w:rsidR="0015336E" w:rsidRPr="004C688C">
        <w:t>)</w:t>
      </w:r>
      <w:r w:rsidR="00593390" w:rsidRPr="004C688C">
        <w:t xml:space="preserve"> and IL-8 </w:t>
      </w:r>
      <w:r w:rsidR="0015336E" w:rsidRPr="004C688C">
        <w:t>(</w:t>
      </w:r>
      <w:r w:rsidR="004259ED" w:rsidRPr="004C688C">
        <w:t xml:space="preserve">1 h : </w:t>
      </w:r>
      <w:r w:rsidR="0015336E" w:rsidRPr="004C688C">
        <w:t xml:space="preserve">646.2 ± 133 </w:t>
      </w:r>
      <w:r w:rsidR="007D446B" w:rsidRPr="004C688C">
        <w:t>pg/mL</w:t>
      </w:r>
      <w:r w:rsidR="00E1086F" w:rsidRPr="004C688C">
        <w:t xml:space="preserve">, </w:t>
      </w:r>
      <w:r w:rsidR="00E1086F" w:rsidRPr="004C688C">
        <w:rPr>
          <w:rFonts w:cs="Arial"/>
        </w:rPr>
        <w:t>p &lt;</w:t>
      </w:r>
      <w:r w:rsidR="00DA1BAF" w:rsidRPr="004C688C">
        <w:rPr>
          <w:rFonts w:cs="Arial"/>
        </w:rPr>
        <w:t xml:space="preserve"> </w:t>
      </w:r>
      <w:r w:rsidR="00E1086F" w:rsidRPr="004C688C">
        <w:rPr>
          <w:rFonts w:cs="Arial"/>
        </w:rPr>
        <w:t>0.0001</w:t>
      </w:r>
      <w:r w:rsidR="004259ED" w:rsidRPr="004C688C">
        <w:t xml:space="preserve"> ; 2 h: </w:t>
      </w:r>
      <w:r w:rsidR="0015336E" w:rsidRPr="004C688C">
        <w:t xml:space="preserve"> 715.8 ± 134</w:t>
      </w:r>
      <w:r w:rsidR="007D446B" w:rsidRPr="004C688C">
        <w:t xml:space="preserve"> pg/mL</w:t>
      </w:r>
      <w:r w:rsidR="00E1086F" w:rsidRPr="004C688C">
        <w:t xml:space="preserve">, </w:t>
      </w:r>
      <w:r w:rsidR="00E1086F" w:rsidRPr="004C688C">
        <w:rPr>
          <w:rFonts w:cs="Arial"/>
        </w:rPr>
        <w:t>p &lt;</w:t>
      </w:r>
      <w:r w:rsidR="00DA1BAF" w:rsidRPr="004C688C">
        <w:rPr>
          <w:rFonts w:cs="Arial"/>
        </w:rPr>
        <w:t xml:space="preserve"> </w:t>
      </w:r>
      <w:r w:rsidR="00E1086F" w:rsidRPr="004C688C">
        <w:rPr>
          <w:rFonts w:cs="Arial"/>
        </w:rPr>
        <w:t>0.0001</w:t>
      </w:r>
      <w:r w:rsidR="0015336E" w:rsidRPr="004C688C">
        <w:t xml:space="preserve">) </w:t>
      </w:r>
      <w:r w:rsidR="00593390" w:rsidRPr="004C688C">
        <w:t>was observed</w:t>
      </w:r>
      <w:r w:rsidR="007D446B" w:rsidRPr="004C688C">
        <w:t xml:space="preserve"> compared to the UT (</w:t>
      </w:r>
      <w:r w:rsidR="00DA1BAF" w:rsidRPr="004C688C">
        <w:t>IL-</w:t>
      </w:r>
      <w:r w:rsidR="004259ED" w:rsidRPr="004C688C">
        <w:t xml:space="preserve">6 : </w:t>
      </w:r>
      <w:r w:rsidR="007D446B" w:rsidRPr="004C688C">
        <w:t>76.7 ± 5.4 pg/m</w:t>
      </w:r>
      <w:r w:rsidR="004259ED" w:rsidRPr="004C688C">
        <w:t xml:space="preserve">L ; </w:t>
      </w:r>
      <w:r w:rsidR="007D446B" w:rsidRPr="004C688C">
        <w:t xml:space="preserve">IL-8 </w:t>
      </w:r>
      <w:r w:rsidR="004259ED" w:rsidRPr="004C688C">
        <w:t xml:space="preserve">: </w:t>
      </w:r>
      <w:r w:rsidR="007D446B" w:rsidRPr="004C688C">
        <w:t xml:space="preserve">239.2 ± 36.1 pg/mL). </w:t>
      </w:r>
      <w:r w:rsidR="0001637D" w:rsidRPr="004C688C">
        <w:t>A</w:t>
      </w:r>
      <w:r w:rsidR="00593390" w:rsidRPr="004C688C">
        <w:t>t the 3 h exposure time</w:t>
      </w:r>
      <w:r w:rsidR="0001637D" w:rsidRPr="004C688C">
        <w:t xml:space="preserve"> too</w:t>
      </w:r>
      <w:r w:rsidR="00593390" w:rsidRPr="004C688C">
        <w:t xml:space="preserve">, </w:t>
      </w:r>
      <w:r w:rsidR="007D446B" w:rsidRPr="004C688C">
        <w:t xml:space="preserve">IL-8 </w:t>
      </w:r>
      <w:r w:rsidR="0001637D" w:rsidRPr="004C688C">
        <w:t xml:space="preserve">levels </w:t>
      </w:r>
      <w:r w:rsidR="007D446B" w:rsidRPr="004C688C">
        <w:t>(516.6</w:t>
      </w:r>
      <w:r w:rsidR="0001637D" w:rsidRPr="004C688C">
        <w:t xml:space="preserve"> </w:t>
      </w:r>
      <w:r w:rsidR="007D446B" w:rsidRPr="004C688C">
        <w:t>± 10.5 pg/mL</w:t>
      </w:r>
      <w:r w:rsidR="00E1086F" w:rsidRPr="004C688C">
        <w:t xml:space="preserve">, </w:t>
      </w:r>
      <w:r w:rsidR="00E1086F" w:rsidRPr="004C688C">
        <w:rPr>
          <w:rFonts w:cs="Arial"/>
        </w:rPr>
        <w:t>p &lt;</w:t>
      </w:r>
      <w:r w:rsidR="00DA1BAF" w:rsidRPr="004C688C">
        <w:rPr>
          <w:rFonts w:cs="Arial"/>
        </w:rPr>
        <w:t xml:space="preserve"> </w:t>
      </w:r>
      <w:r w:rsidR="00E1086F" w:rsidRPr="004C688C">
        <w:rPr>
          <w:rFonts w:cs="Arial"/>
        </w:rPr>
        <w:t>0.0001</w:t>
      </w:r>
      <w:r w:rsidR="007D446B" w:rsidRPr="004C688C">
        <w:t>)</w:t>
      </w:r>
      <w:r w:rsidR="00593390" w:rsidRPr="004C688C">
        <w:t xml:space="preserve"> </w:t>
      </w:r>
      <w:r w:rsidR="0001637D" w:rsidRPr="004C688C">
        <w:t xml:space="preserve">were significantly higher </w:t>
      </w:r>
      <w:r w:rsidR="007D446B" w:rsidRPr="004C688C">
        <w:t>compared to the UT</w:t>
      </w:r>
      <w:r w:rsidR="003B4B0E" w:rsidRPr="004C688C">
        <w:t xml:space="preserve"> while </w:t>
      </w:r>
      <w:r w:rsidR="0010379E" w:rsidRPr="004C688C">
        <w:t>the</w:t>
      </w:r>
      <w:r w:rsidR="0001637D" w:rsidRPr="004C688C">
        <w:t xml:space="preserve"> </w:t>
      </w:r>
      <w:r w:rsidR="004259ED" w:rsidRPr="004C688C">
        <w:t xml:space="preserve">IL-6 levels </w:t>
      </w:r>
      <w:r w:rsidR="00B4654E" w:rsidRPr="004C688C">
        <w:t>(77.3 ± 6.9 pg/mL)</w:t>
      </w:r>
      <w:r w:rsidR="00221307" w:rsidRPr="004C688C">
        <w:t xml:space="preserve"> </w:t>
      </w:r>
      <w:r w:rsidR="0010379E" w:rsidRPr="004C688C">
        <w:t>were comparable to that of the UT levels</w:t>
      </w:r>
      <w:r w:rsidR="003B4B0E" w:rsidRPr="004C688C">
        <w:t xml:space="preserve"> due to </w:t>
      </w:r>
      <w:r w:rsidR="000F496E" w:rsidRPr="004C688C">
        <w:t xml:space="preserve">a </w:t>
      </w:r>
      <w:r w:rsidR="003B4B0E" w:rsidRPr="004C688C">
        <w:t>significant reduction in</w:t>
      </w:r>
      <w:r w:rsidR="0010379E" w:rsidRPr="004C688C">
        <w:t xml:space="preserve"> cell viability</w:t>
      </w:r>
      <w:r w:rsidR="003B4174" w:rsidRPr="004C688C">
        <w:t xml:space="preserve"> (61.31 ± 5.75 % UT) </w:t>
      </w:r>
      <w:r w:rsidR="003B4B0E" w:rsidRPr="004C688C">
        <w:t xml:space="preserve">observed </w:t>
      </w:r>
      <w:r w:rsidR="001F308E" w:rsidRPr="004C688C">
        <w:t>at this exposure time</w:t>
      </w:r>
      <w:r w:rsidR="00593390" w:rsidRPr="004C688C">
        <w:t xml:space="preserve">.  </w:t>
      </w:r>
    </w:p>
    <w:p w14:paraId="7EA25B7B" w14:textId="77777777" w:rsidR="00593390" w:rsidRPr="004C688C" w:rsidRDefault="00593390" w:rsidP="00593390">
      <w:pPr>
        <w:pStyle w:val="Caption"/>
        <w:rPr>
          <w:i w:val="0"/>
        </w:rPr>
      </w:pPr>
    </w:p>
    <w:p w14:paraId="140B4750" w14:textId="1654A8C8" w:rsidR="00661E82" w:rsidRPr="004C688C" w:rsidRDefault="00597833" w:rsidP="00661E82">
      <w:pPr>
        <w:keepNext/>
        <w:spacing w:before="0" w:after="160" w:line="259" w:lineRule="auto"/>
        <w:jc w:val="left"/>
      </w:pPr>
      <w:r w:rsidRPr="004C688C">
        <w:rPr>
          <w:noProof/>
        </w:rPr>
        <w:object w:dxaOrig="6048" w:dyaOrig="4694" w14:anchorId="535BFCE5">
          <v:shape id="_x0000_i1028" type="#_x0000_t75" style="width:209.75pt;height:162.15pt" o:ole="">
            <v:imagedata r:id="rId16" o:title=""/>
          </v:shape>
          <o:OLEObject Type="Embed" ProgID="Prism7.Document" ShapeID="_x0000_i1028" DrawAspect="Content" ObjectID="_1591088948" r:id="rId17"/>
        </w:object>
      </w:r>
      <w:r w:rsidR="00661E82" w:rsidRPr="004C688C">
        <w:t xml:space="preserve"> </w:t>
      </w:r>
      <w:r w:rsidR="00AF1870" w:rsidRPr="004C688C">
        <w:rPr>
          <w:noProof/>
        </w:rPr>
        <w:object w:dxaOrig="6185" w:dyaOrig="4666" w14:anchorId="6B1CAFEF">
          <v:shape id="_x0000_i1029" type="#_x0000_t75" style="width:221.65pt;height:166.55pt" o:ole="">
            <v:imagedata r:id="rId18" o:title=""/>
          </v:shape>
          <o:OLEObject Type="Embed" ProgID="Prism7.Document" ShapeID="_x0000_i1029" DrawAspect="Content" ObjectID="_1591088949" r:id="rId19"/>
        </w:object>
      </w:r>
    </w:p>
    <w:p w14:paraId="0036C3DF" w14:textId="377E65A0" w:rsidR="009D6579" w:rsidRPr="004C688C" w:rsidRDefault="00661E82" w:rsidP="003609DA">
      <w:pPr>
        <w:pStyle w:val="Caption"/>
        <w:spacing w:line="480" w:lineRule="auto"/>
      </w:pPr>
      <w:r w:rsidRPr="004C688C">
        <w:rPr>
          <w:b/>
          <w:color w:val="auto"/>
        </w:rPr>
        <w:t xml:space="preserve">Figure </w:t>
      </w:r>
      <w:r w:rsidR="003609DA" w:rsidRPr="004C688C">
        <w:rPr>
          <w:b/>
          <w:color w:val="auto"/>
        </w:rPr>
        <w:fldChar w:fldCharType="begin"/>
      </w:r>
      <w:r w:rsidR="003609DA" w:rsidRPr="004C688C">
        <w:rPr>
          <w:b/>
          <w:color w:val="auto"/>
        </w:rPr>
        <w:instrText xml:space="preserve"> SEQ Figure \* ARABIC </w:instrText>
      </w:r>
      <w:r w:rsidR="003609DA" w:rsidRPr="004C688C">
        <w:rPr>
          <w:b/>
          <w:color w:val="auto"/>
        </w:rPr>
        <w:fldChar w:fldCharType="separate"/>
      </w:r>
      <w:r w:rsidR="00EC0257" w:rsidRPr="004C688C">
        <w:rPr>
          <w:b/>
          <w:noProof/>
          <w:color w:val="auto"/>
        </w:rPr>
        <w:t>5</w:t>
      </w:r>
      <w:r w:rsidR="003609DA" w:rsidRPr="004C688C">
        <w:rPr>
          <w:b/>
          <w:color w:val="auto"/>
        </w:rPr>
        <w:fldChar w:fldCharType="end"/>
      </w:r>
      <w:bookmarkStart w:id="4" w:name="OLE_LINK3"/>
      <w:r w:rsidRPr="004C688C">
        <w:rPr>
          <w:b/>
          <w:color w:val="auto"/>
        </w:rPr>
        <w:t>.</w:t>
      </w:r>
      <w:bookmarkEnd w:id="4"/>
      <w:r w:rsidR="001F308E" w:rsidRPr="004C688C">
        <w:rPr>
          <w:b/>
          <w:color w:val="auto"/>
        </w:rPr>
        <w:t xml:space="preserve"> Single block ECV exposure significantly</w:t>
      </w:r>
      <w:r w:rsidR="00681666" w:rsidRPr="004C688C">
        <w:rPr>
          <w:b/>
          <w:color w:val="auto"/>
        </w:rPr>
        <w:t xml:space="preserve"> increased </w:t>
      </w:r>
      <w:r w:rsidR="001F308E" w:rsidRPr="004C688C">
        <w:rPr>
          <w:b/>
          <w:color w:val="auto"/>
        </w:rPr>
        <w:t xml:space="preserve">the </w:t>
      </w:r>
      <w:r w:rsidR="005D7ECC" w:rsidRPr="004C688C">
        <w:rPr>
          <w:b/>
          <w:color w:val="auto"/>
        </w:rPr>
        <w:t xml:space="preserve">(A) </w:t>
      </w:r>
      <w:r w:rsidR="001F308E" w:rsidRPr="004C688C">
        <w:rPr>
          <w:b/>
          <w:color w:val="auto"/>
        </w:rPr>
        <w:t xml:space="preserve">IL-6 and </w:t>
      </w:r>
      <w:r w:rsidR="005D7ECC" w:rsidRPr="004C688C">
        <w:rPr>
          <w:b/>
          <w:color w:val="auto"/>
        </w:rPr>
        <w:t xml:space="preserve">(B) </w:t>
      </w:r>
      <w:r w:rsidR="001F308E" w:rsidRPr="004C688C">
        <w:rPr>
          <w:b/>
          <w:color w:val="auto"/>
        </w:rPr>
        <w:t>IL-8 production</w:t>
      </w:r>
      <w:r w:rsidRPr="004C688C">
        <w:rPr>
          <w:b/>
          <w:color w:val="auto"/>
        </w:rPr>
        <w:t>.</w:t>
      </w:r>
      <w:r w:rsidR="00663A00" w:rsidRPr="004C688C">
        <w:rPr>
          <w:b/>
          <w:color w:val="auto"/>
        </w:rPr>
        <w:t xml:space="preserve"> </w:t>
      </w:r>
      <w:r w:rsidR="00663A00" w:rsidRPr="004C688C">
        <w:rPr>
          <w:i w:val="0"/>
          <w:color w:val="auto"/>
        </w:rPr>
        <w:t>Compared to the UT,</w:t>
      </w:r>
      <w:r w:rsidR="00663A00" w:rsidRPr="004C688C">
        <w:rPr>
          <w:b/>
          <w:i w:val="0"/>
          <w:color w:val="auto"/>
        </w:rPr>
        <w:t xml:space="preserve"> </w:t>
      </w:r>
      <w:r w:rsidR="00C83437" w:rsidRPr="004C688C">
        <w:rPr>
          <w:i w:val="0"/>
          <w:color w:val="auto"/>
        </w:rPr>
        <w:t>IL-6 and IL-8</w:t>
      </w:r>
      <w:r w:rsidR="00663A00" w:rsidRPr="004C688C">
        <w:rPr>
          <w:i w:val="0"/>
          <w:color w:val="auto"/>
        </w:rPr>
        <w:t xml:space="preserve"> levels at the</w:t>
      </w:r>
      <w:r w:rsidRPr="004C688C">
        <w:rPr>
          <w:i w:val="0"/>
          <w:color w:val="auto"/>
        </w:rPr>
        <w:t xml:space="preserve"> 1 h and 2 h </w:t>
      </w:r>
      <w:r w:rsidR="005017F0" w:rsidRPr="004C688C">
        <w:rPr>
          <w:i w:val="0"/>
          <w:color w:val="auto"/>
        </w:rPr>
        <w:t xml:space="preserve">ECV </w:t>
      </w:r>
      <w:r w:rsidR="00663A00" w:rsidRPr="004C688C">
        <w:rPr>
          <w:i w:val="0"/>
          <w:color w:val="auto"/>
        </w:rPr>
        <w:t xml:space="preserve">exposure </w:t>
      </w:r>
      <w:r w:rsidRPr="004C688C">
        <w:rPr>
          <w:i w:val="0"/>
          <w:color w:val="auto"/>
        </w:rPr>
        <w:t>time</w:t>
      </w:r>
      <w:r w:rsidR="00663A00" w:rsidRPr="004C688C">
        <w:rPr>
          <w:i w:val="0"/>
          <w:color w:val="auto"/>
        </w:rPr>
        <w:t>s</w:t>
      </w:r>
      <w:r w:rsidRPr="004C688C">
        <w:rPr>
          <w:i w:val="0"/>
          <w:color w:val="auto"/>
        </w:rPr>
        <w:t xml:space="preserve"> </w:t>
      </w:r>
      <w:r w:rsidR="00663A00" w:rsidRPr="004C688C">
        <w:rPr>
          <w:i w:val="0"/>
          <w:color w:val="auto"/>
        </w:rPr>
        <w:t xml:space="preserve">were significantly higher </w:t>
      </w:r>
      <w:r w:rsidRPr="004C688C">
        <w:rPr>
          <w:i w:val="0"/>
          <w:color w:val="auto"/>
        </w:rPr>
        <w:t xml:space="preserve">despite </w:t>
      </w:r>
      <w:r w:rsidR="003B4174" w:rsidRPr="004C688C">
        <w:rPr>
          <w:i w:val="0"/>
          <w:color w:val="auto"/>
        </w:rPr>
        <w:t xml:space="preserve">observing </w:t>
      </w:r>
      <w:r w:rsidRPr="004C688C">
        <w:rPr>
          <w:i w:val="0"/>
          <w:color w:val="auto"/>
        </w:rPr>
        <w:t xml:space="preserve">a cell viability comparable to that of the UT. At the 3 h </w:t>
      </w:r>
      <w:r w:rsidR="00663A00" w:rsidRPr="004C688C">
        <w:rPr>
          <w:i w:val="0"/>
          <w:color w:val="auto"/>
        </w:rPr>
        <w:t>exposure time</w:t>
      </w:r>
      <w:r w:rsidRPr="004C688C">
        <w:rPr>
          <w:i w:val="0"/>
          <w:color w:val="auto"/>
        </w:rPr>
        <w:t>, although the cell viability was</w:t>
      </w:r>
      <w:r w:rsidR="003B4174" w:rsidRPr="004C688C">
        <w:rPr>
          <w:i w:val="0"/>
          <w:color w:val="auto"/>
        </w:rPr>
        <w:t xml:space="preserve"> </w:t>
      </w:r>
      <w:r w:rsidR="003B4174" w:rsidRPr="004C688C">
        <w:rPr>
          <w:rFonts w:cs="Arial"/>
          <w:i w:val="0"/>
          <w:color w:val="auto"/>
        </w:rPr>
        <w:t>~</w:t>
      </w:r>
      <w:r w:rsidR="003B4174" w:rsidRPr="004C688C">
        <w:rPr>
          <w:i w:val="0"/>
          <w:color w:val="auto"/>
        </w:rPr>
        <w:t>60</w:t>
      </w:r>
      <w:r w:rsidR="000F496E" w:rsidRPr="004C688C">
        <w:rPr>
          <w:i w:val="0"/>
          <w:color w:val="auto"/>
        </w:rPr>
        <w:t xml:space="preserve"> </w:t>
      </w:r>
      <w:r w:rsidR="003B4174" w:rsidRPr="004C688C">
        <w:rPr>
          <w:i w:val="0"/>
          <w:color w:val="auto"/>
        </w:rPr>
        <w:t>% UT</w:t>
      </w:r>
      <w:r w:rsidRPr="004C688C">
        <w:rPr>
          <w:i w:val="0"/>
          <w:color w:val="auto"/>
        </w:rPr>
        <w:t>, there was a significant increase in</w:t>
      </w:r>
      <w:r w:rsidR="00B27CBC" w:rsidRPr="004C688C">
        <w:rPr>
          <w:i w:val="0"/>
          <w:color w:val="auto"/>
        </w:rPr>
        <w:t xml:space="preserve"> </w:t>
      </w:r>
      <w:r w:rsidR="004259ED" w:rsidRPr="004C688C">
        <w:rPr>
          <w:i w:val="0"/>
          <w:color w:val="auto"/>
        </w:rPr>
        <w:t xml:space="preserve">the </w:t>
      </w:r>
      <w:r w:rsidR="00B27CBC" w:rsidRPr="004C688C">
        <w:rPr>
          <w:i w:val="0"/>
          <w:color w:val="auto"/>
        </w:rPr>
        <w:t xml:space="preserve">IL-8 </w:t>
      </w:r>
      <w:r w:rsidR="00EB5275" w:rsidRPr="004C688C">
        <w:rPr>
          <w:i w:val="0"/>
          <w:color w:val="auto"/>
        </w:rPr>
        <w:t>chemokine</w:t>
      </w:r>
      <w:r w:rsidR="000F496E" w:rsidRPr="004C688C">
        <w:rPr>
          <w:i w:val="0"/>
          <w:color w:val="auto"/>
        </w:rPr>
        <w:t xml:space="preserve"> </w:t>
      </w:r>
      <w:r w:rsidR="004259ED" w:rsidRPr="004C688C">
        <w:rPr>
          <w:i w:val="0"/>
          <w:color w:val="auto"/>
        </w:rPr>
        <w:t xml:space="preserve">levels </w:t>
      </w:r>
      <w:r w:rsidR="00663A00" w:rsidRPr="004C688C">
        <w:rPr>
          <w:i w:val="0"/>
          <w:color w:val="auto"/>
        </w:rPr>
        <w:t>while the</w:t>
      </w:r>
      <w:r w:rsidR="00B27CBC" w:rsidRPr="004C688C">
        <w:rPr>
          <w:i w:val="0"/>
          <w:color w:val="auto"/>
        </w:rPr>
        <w:t xml:space="preserve"> IL-6</w:t>
      </w:r>
      <w:r w:rsidR="00663A00" w:rsidRPr="004C688C">
        <w:rPr>
          <w:i w:val="0"/>
          <w:color w:val="auto"/>
        </w:rPr>
        <w:t xml:space="preserve"> </w:t>
      </w:r>
      <w:r w:rsidR="000F496E" w:rsidRPr="004C688C">
        <w:rPr>
          <w:i w:val="0"/>
          <w:color w:val="auto"/>
        </w:rPr>
        <w:t xml:space="preserve">cytokine levels </w:t>
      </w:r>
      <w:r w:rsidR="00663A00" w:rsidRPr="004C688C">
        <w:rPr>
          <w:i w:val="0"/>
          <w:color w:val="auto"/>
        </w:rPr>
        <w:t>were comparable to that of the UT</w:t>
      </w:r>
      <w:r w:rsidRPr="004C688C">
        <w:rPr>
          <w:i w:val="0"/>
          <w:color w:val="auto"/>
        </w:rPr>
        <w:t xml:space="preserve">. </w:t>
      </w:r>
      <w:r w:rsidR="001C14B2" w:rsidRPr="004C688C">
        <w:rPr>
          <w:i w:val="0"/>
          <w:color w:val="auto"/>
        </w:rPr>
        <w:t>Air treatment</w:t>
      </w:r>
      <w:r w:rsidRPr="004C688C">
        <w:rPr>
          <w:i w:val="0"/>
          <w:color w:val="auto"/>
        </w:rPr>
        <w:t xml:space="preserve"> did not </w:t>
      </w:r>
      <w:r w:rsidR="00AE77B8" w:rsidRPr="004C688C">
        <w:rPr>
          <w:i w:val="0"/>
          <w:color w:val="auto"/>
        </w:rPr>
        <w:t xml:space="preserve">have </w:t>
      </w:r>
      <w:r w:rsidRPr="004C688C">
        <w:rPr>
          <w:i w:val="0"/>
          <w:color w:val="auto"/>
        </w:rPr>
        <w:t xml:space="preserve">any significant </w:t>
      </w:r>
      <w:r w:rsidR="00AE77B8" w:rsidRPr="004C688C">
        <w:rPr>
          <w:i w:val="0"/>
          <w:color w:val="auto"/>
        </w:rPr>
        <w:t>influence on</w:t>
      </w:r>
      <w:r w:rsidRPr="004C688C">
        <w:rPr>
          <w:i w:val="0"/>
          <w:color w:val="auto"/>
        </w:rPr>
        <w:t xml:space="preserve"> </w:t>
      </w:r>
      <w:r w:rsidR="005017F0" w:rsidRPr="004C688C">
        <w:rPr>
          <w:i w:val="0"/>
          <w:color w:val="auto"/>
        </w:rPr>
        <w:t>IL-6/IL-8</w:t>
      </w:r>
      <w:r w:rsidRPr="004C688C">
        <w:rPr>
          <w:i w:val="0"/>
          <w:color w:val="auto"/>
        </w:rPr>
        <w:t xml:space="preserve"> production at any </w:t>
      </w:r>
      <w:r w:rsidR="005017F0" w:rsidRPr="004C688C">
        <w:rPr>
          <w:i w:val="0"/>
          <w:color w:val="auto"/>
        </w:rPr>
        <w:t xml:space="preserve">of the tested </w:t>
      </w:r>
      <w:r w:rsidRPr="004C688C">
        <w:rPr>
          <w:i w:val="0"/>
          <w:color w:val="auto"/>
        </w:rPr>
        <w:t>time-point</w:t>
      </w:r>
      <w:r w:rsidR="005017F0" w:rsidRPr="004C688C">
        <w:rPr>
          <w:i w:val="0"/>
          <w:color w:val="auto"/>
        </w:rPr>
        <w:t>s</w:t>
      </w:r>
      <w:r w:rsidRPr="004C688C">
        <w:rPr>
          <w:i w:val="0"/>
          <w:color w:val="auto"/>
        </w:rPr>
        <w:t xml:space="preserve"> (data not shown). Each bar represents Mean </w:t>
      </w:r>
      <w:r w:rsidRPr="004C688C">
        <w:rPr>
          <w:rFonts w:cs="Arial"/>
          <w:i w:val="0"/>
          <w:color w:val="auto"/>
        </w:rPr>
        <w:t xml:space="preserve">± </w:t>
      </w:r>
      <w:r w:rsidRPr="004C688C">
        <w:rPr>
          <w:i w:val="0"/>
          <w:color w:val="auto"/>
        </w:rPr>
        <w:t xml:space="preserve">SD </w:t>
      </w:r>
      <w:r w:rsidR="00586427" w:rsidRPr="004C688C">
        <w:rPr>
          <w:i w:val="0"/>
          <w:color w:val="auto"/>
        </w:rPr>
        <w:t xml:space="preserve">of </w:t>
      </w:r>
      <w:r w:rsidRPr="004C688C">
        <w:rPr>
          <w:i w:val="0"/>
          <w:color w:val="auto"/>
        </w:rPr>
        <w:t xml:space="preserve">3 individual SW’s. </w:t>
      </w:r>
      <w:r w:rsidR="009D6579" w:rsidRPr="004C688C">
        <w:rPr>
          <w:i w:val="0"/>
          <w:color w:val="auto"/>
        </w:rPr>
        <w:t>(**** = p &lt; 0.0001, *** = p &lt;0.001)</w:t>
      </w:r>
    </w:p>
    <w:p w14:paraId="078D632A" w14:textId="27740515" w:rsidR="00661E82" w:rsidRPr="004C688C" w:rsidRDefault="00661E82" w:rsidP="00661E82">
      <w:pPr>
        <w:pStyle w:val="Caption"/>
        <w:rPr>
          <w:rFonts w:cs="Arial"/>
          <w:color w:val="auto"/>
        </w:rPr>
      </w:pPr>
    </w:p>
    <w:p w14:paraId="740A1CB9" w14:textId="77777777" w:rsidR="008F0D28" w:rsidRPr="004C688C" w:rsidRDefault="008F0D28" w:rsidP="008F0D28"/>
    <w:p w14:paraId="46212F11" w14:textId="77777777" w:rsidR="008F0D28" w:rsidRPr="004C688C" w:rsidRDefault="008F0D28" w:rsidP="008F0D28"/>
    <w:p w14:paraId="4EF54674" w14:textId="3E72606D" w:rsidR="00593390" w:rsidRPr="004C688C" w:rsidRDefault="00593390" w:rsidP="003609DA">
      <w:pPr>
        <w:pStyle w:val="Heading2"/>
        <w:numPr>
          <w:ilvl w:val="0"/>
          <w:numId w:val="0"/>
        </w:numPr>
        <w:spacing w:line="480" w:lineRule="auto"/>
      </w:pPr>
      <w:r w:rsidRPr="004C688C">
        <w:lastRenderedPageBreak/>
        <w:t xml:space="preserve">Effect of double block ECV exposure on </w:t>
      </w:r>
      <w:r w:rsidR="008038CC" w:rsidRPr="004C688C">
        <w:t xml:space="preserve">IL-6 and IL-8 </w:t>
      </w:r>
      <w:r w:rsidRPr="004C688C">
        <w:t xml:space="preserve">production </w:t>
      </w:r>
    </w:p>
    <w:p w14:paraId="329CB119" w14:textId="750D04A6" w:rsidR="00593390" w:rsidRPr="004C688C" w:rsidRDefault="00DA3749" w:rsidP="003609DA">
      <w:pPr>
        <w:spacing w:line="480" w:lineRule="auto"/>
        <w:rPr>
          <w:rFonts w:cs="Arial"/>
        </w:rPr>
      </w:pPr>
      <w:r w:rsidRPr="004C688C">
        <w:t>I</w:t>
      </w:r>
      <w:r w:rsidR="00E0553B" w:rsidRPr="004C688C">
        <w:t xml:space="preserve">t </w:t>
      </w:r>
      <w:r w:rsidR="000F496E" w:rsidRPr="004C688C">
        <w:t>can be observed from Figure 6</w:t>
      </w:r>
      <w:r w:rsidR="00493D19" w:rsidRPr="004C688C">
        <w:t xml:space="preserve"> </w:t>
      </w:r>
      <w:r w:rsidR="005D7ECC" w:rsidRPr="004C688C">
        <w:t xml:space="preserve">(A) and (B) </w:t>
      </w:r>
      <w:r w:rsidR="00E0553B" w:rsidRPr="004C688C">
        <w:t xml:space="preserve">that </w:t>
      </w:r>
      <w:r w:rsidRPr="004C688C">
        <w:t xml:space="preserve">both the double block </w:t>
      </w:r>
      <w:r w:rsidR="00E0553B" w:rsidRPr="004C688C">
        <w:t xml:space="preserve">ECV </w:t>
      </w:r>
      <w:r w:rsidRPr="004C688C">
        <w:t xml:space="preserve">exposure times had a </w:t>
      </w:r>
      <w:r w:rsidR="00E0553B" w:rsidRPr="004C688C">
        <w:t xml:space="preserve">significant </w:t>
      </w:r>
      <w:r w:rsidRPr="004C688C">
        <w:t xml:space="preserve">impact on </w:t>
      </w:r>
      <w:r w:rsidR="00493D19" w:rsidRPr="004C688C">
        <w:t>IL-6 and IL-8</w:t>
      </w:r>
      <w:r w:rsidR="00EC42D2" w:rsidRPr="004C688C">
        <w:t xml:space="preserve"> </w:t>
      </w:r>
      <w:r w:rsidRPr="004C688C">
        <w:t>production</w:t>
      </w:r>
      <w:r w:rsidR="00E0553B" w:rsidRPr="004C688C">
        <w:t>. A</w:t>
      </w:r>
      <w:r w:rsidR="00593390" w:rsidRPr="004C688C">
        <w:t xml:space="preserve">t the 4.5 h exposure time, </w:t>
      </w:r>
      <w:r w:rsidR="00E1086F" w:rsidRPr="004C688C">
        <w:rPr>
          <w:rFonts w:cs="Arial"/>
        </w:rPr>
        <w:t>a significant elevation in</w:t>
      </w:r>
      <w:r w:rsidR="00493D19" w:rsidRPr="004C688C">
        <w:rPr>
          <w:rFonts w:cs="Arial"/>
        </w:rPr>
        <w:t xml:space="preserve"> IL-6 (121.9 ± 7.1 pg/mL</w:t>
      </w:r>
      <w:r w:rsidR="00E1086F" w:rsidRPr="004C688C">
        <w:rPr>
          <w:rFonts w:cs="Arial"/>
        </w:rPr>
        <w:t>, p &lt;</w:t>
      </w:r>
      <w:r w:rsidR="00DA1BAF" w:rsidRPr="004C688C">
        <w:rPr>
          <w:rFonts w:cs="Arial"/>
        </w:rPr>
        <w:t xml:space="preserve"> </w:t>
      </w:r>
      <w:r w:rsidR="00E1086F" w:rsidRPr="004C688C">
        <w:rPr>
          <w:rFonts w:cs="Arial"/>
        </w:rPr>
        <w:t>0.0001</w:t>
      </w:r>
      <w:r w:rsidR="00493D19" w:rsidRPr="004C688C">
        <w:rPr>
          <w:rFonts w:cs="Arial"/>
        </w:rPr>
        <w:t>) and IL-8 (530.9 ± 9.7 pg/mL</w:t>
      </w:r>
      <w:r w:rsidR="00E1086F" w:rsidRPr="004C688C">
        <w:rPr>
          <w:rFonts w:cs="Arial"/>
        </w:rPr>
        <w:t>, p &lt;0.0001</w:t>
      </w:r>
      <w:r w:rsidR="00493D19" w:rsidRPr="004C688C">
        <w:rPr>
          <w:rFonts w:cs="Arial"/>
        </w:rPr>
        <w:t xml:space="preserve">) </w:t>
      </w:r>
      <w:r w:rsidR="005017F0" w:rsidRPr="004C688C">
        <w:rPr>
          <w:rFonts w:cs="Arial"/>
        </w:rPr>
        <w:t xml:space="preserve">levels </w:t>
      </w:r>
      <w:r w:rsidR="00493D19" w:rsidRPr="004C688C">
        <w:rPr>
          <w:rFonts w:cs="Arial"/>
        </w:rPr>
        <w:t xml:space="preserve">was </w:t>
      </w:r>
      <w:r w:rsidR="00981D3B" w:rsidRPr="004C688C">
        <w:rPr>
          <w:rFonts w:cs="Arial"/>
        </w:rPr>
        <w:t>observed compared to UT</w:t>
      </w:r>
      <w:r w:rsidR="00493D19" w:rsidRPr="004C688C">
        <w:rPr>
          <w:rFonts w:cs="Arial"/>
        </w:rPr>
        <w:t xml:space="preserve"> levels</w:t>
      </w:r>
      <w:r w:rsidR="00493D19" w:rsidRPr="004C688C">
        <w:t xml:space="preserve"> despite</w:t>
      </w:r>
      <w:r w:rsidR="00593390" w:rsidRPr="004C688C">
        <w:t xml:space="preserve"> </w:t>
      </w:r>
      <w:r w:rsidR="00786EAC" w:rsidRPr="004C688C">
        <w:t xml:space="preserve">the </w:t>
      </w:r>
      <w:r w:rsidR="00593390" w:rsidRPr="004C688C">
        <w:t>cell viability</w:t>
      </w:r>
      <w:r w:rsidR="00E81268" w:rsidRPr="004C688C">
        <w:rPr>
          <w:rFonts w:cs="Arial"/>
        </w:rPr>
        <w:t xml:space="preserve"> at this exposure time</w:t>
      </w:r>
      <w:r w:rsidR="00593390" w:rsidRPr="004C688C">
        <w:t xml:space="preserve"> </w:t>
      </w:r>
      <w:r w:rsidR="00493D19" w:rsidRPr="004C688C">
        <w:t xml:space="preserve">being recorded as </w:t>
      </w:r>
      <w:r w:rsidR="00E428F3" w:rsidRPr="004C688C">
        <w:t>less than 60</w:t>
      </w:r>
      <w:r w:rsidR="00E81268" w:rsidRPr="004C688C">
        <w:t xml:space="preserve"> </w:t>
      </w:r>
      <w:r w:rsidR="00E428F3" w:rsidRPr="004C688C">
        <w:t xml:space="preserve">% </w:t>
      </w:r>
      <w:r w:rsidR="00493D19" w:rsidRPr="004C688C">
        <w:t>of</w:t>
      </w:r>
      <w:r w:rsidR="00E428F3" w:rsidRPr="004C688C">
        <w:t xml:space="preserve"> UT (</w:t>
      </w:r>
      <w:r w:rsidR="00593390" w:rsidRPr="004C688C">
        <w:rPr>
          <w:rFonts w:cs="Arial"/>
        </w:rPr>
        <w:t>55.81 ± 11.68 % UT</w:t>
      </w:r>
      <w:r w:rsidR="00E428F3" w:rsidRPr="004C688C">
        <w:rPr>
          <w:rFonts w:cs="Arial"/>
        </w:rPr>
        <w:t>).</w:t>
      </w:r>
      <w:r w:rsidR="00593390" w:rsidRPr="004C688C">
        <w:rPr>
          <w:rFonts w:cs="Arial"/>
        </w:rPr>
        <w:t xml:space="preserve"> </w:t>
      </w:r>
      <w:r w:rsidR="00E428F3" w:rsidRPr="004C688C">
        <w:rPr>
          <w:rFonts w:cs="Arial"/>
        </w:rPr>
        <w:t>Similarly, a</w:t>
      </w:r>
      <w:r w:rsidR="00593390" w:rsidRPr="004C688C">
        <w:rPr>
          <w:rFonts w:cs="Arial"/>
        </w:rPr>
        <w:t xml:space="preserve">t the 6 h </w:t>
      </w:r>
      <w:r w:rsidRPr="004C688C">
        <w:rPr>
          <w:rFonts w:cs="Arial"/>
        </w:rPr>
        <w:t>exposure time</w:t>
      </w:r>
      <w:r w:rsidR="00593390" w:rsidRPr="004C688C">
        <w:rPr>
          <w:rFonts w:cs="Arial"/>
        </w:rPr>
        <w:t>, although the cell viability was 42.10 ± 2.69 % UT, the IL-8</w:t>
      </w:r>
      <w:r w:rsidR="00E428F3" w:rsidRPr="004C688C">
        <w:rPr>
          <w:rFonts w:cs="Arial"/>
        </w:rPr>
        <w:t xml:space="preserve"> levels (303.8 ± 37.9 pg/mL</w:t>
      </w:r>
      <w:r w:rsidR="00E1086F" w:rsidRPr="004C688C">
        <w:rPr>
          <w:rFonts w:cs="Arial"/>
        </w:rPr>
        <w:t>, p &lt;</w:t>
      </w:r>
      <w:r w:rsidR="00E81268" w:rsidRPr="004C688C">
        <w:rPr>
          <w:rFonts w:cs="Arial"/>
        </w:rPr>
        <w:t xml:space="preserve"> </w:t>
      </w:r>
      <w:r w:rsidR="00E1086F" w:rsidRPr="004C688C">
        <w:rPr>
          <w:rFonts w:cs="Arial"/>
        </w:rPr>
        <w:t>0.01</w:t>
      </w:r>
      <w:r w:rsidR="00E428F3" w:rsidRPr="004C688C">
        <w:rPr>
          <w:rFonts w:cs="Arial"/>
        </w:rPr>
        <w:t>)</w:t>
      </w:r>
      <w:r w:rsidR="00593390" w:rsidRPr="004C688C">
        <w:rPr>
          <w:rFonts w:cs="Arial"/>
        </w:rPr>
        <w:t xml:space="preserve"> were significantly higher compared to the UT</w:t>
      </w:r>
      <w:r w:rsidRPr="004C688C">
        <w:rPr>
          <w:rFonts w:cs="Arial"/>
        </w:rPr>
        <w:t xml:space="preserve"> while t</w:t>
      </w:r>
      <w:r w:rsidR="00E428F3" w:rsidRPr="004C688C">
        <w:rPr>
          <w:rFonts w:cs="Arial"/>
        </w:rPr>
        <w:t>he IL-6 levels</w:t>
      </w:r>
      <w:r w:rsidRPr="004C688C">
        <w:rPr>
          <w:rFonts w:cs="Arial"/>
        </w:rPr>
        <w:t xml:space="preserve"> (16.6 ± 3 pg/mL, p &lt;</w:t>
      </w:r>
      <w:r w:rsidR="00E81268" w:rsidRPr="004C688C">
        <w:rPr>
          <w:rFonts w:cs="Arial"/>
        </w:rPr>
        <w:t xml:space="preserve"> </w:t>
      </w:r>
      <w:r w:rsidRPr="004C688C">
        <w:rPr>
          <w:rFonts w:cs="Arial"/>
        </w:rPr>
        <w:t>0.0001)</w:t>
      </w:r>
      <w:r w:rsidR="00493D19" w:rsidRPr="004C688C">
        <w:rPr>
          <w:rFonts w:cs="Arial"/>
        </w:rPr>
        <w:t xml:space="preserve"> </w:t>
      </w:r>
      <w:r w:rsidR="00E428F3" w:rsidRPr="004C688C">
        <w:rPr>
          <w:rFonts w:cs="Arial"/>
        </w:rPr>
        <w:t xml:space="preserve">were </w:t>
      </w:r>
      <w:r w:rsidR="00E1086F" w:rsidRPr="004C688C">
        <w:rPr>
          <w:rFonts w:cs="Arial"/>
        </w:rPr>
        <w:t xml:space="preserve">significantly </w:t>
      </w:r>
      <w:r w:rsidR="00E428F3" w:rsidRPr="004C688C">
        <w:rPr>
          <w:rFonts w:cs="Arial"/>
        </w:rPr>
        <w:t>reduced compared to the UT.</w:t>
      </w:r>
    </w:p>
    <w:p w14:paraId="6DCD33AD" w14:textId="49423624" w:rsidR="00B4654E" w:rsidRPr="004C688C" w:rsidRDefault="00AF1870" w:rsidP="00B4654E">
      <w:pPr>
        <w:keepNext/>
      </w:pPr>
      <w:r w:rsidRPr="004C688C">
        <w:rPr>
          <w:noProof/>
        </w:rPr>
        <w:object w:dxaOrig="6041" w:dyaOrig="4658" w14:anchorId="63D648DF">
          <v:shape id="_x0000_i1030" type="#_x0000_t75" style="width:223.5pt;height:171.55pt" o:ole="">
            <v:imagedata r:id="rId20" o:title=""/>
          </v:shape>
          <o:OLEObject Type="Embed" ProgID="Prism7.Document" ShapeID="_x0000_i1030" DrawAspect="Content" ObjectID="_1591088950" r:id="rId21"/>
        </w:object>
      </w:r>
      <w:r w:rsidRPr="004C688C">
        <w:rPr>
          <w:noProof/>
        </w:rPr>
        <w:object w:dxaOrig="6041" w:dyaOrig="4601" w14:anchorId="69A1FD64">
          <v:shape id="_x0000_i1031" type="#_x0000_t75" style="width:226pt;height:173.45pt" o:ole="">
            <v:imagedata r:id="rId22" o:title=""/>
          </v:shape>
          <o:OLEObject Type="Embed" ProgID="Prism7.Document" ShapeID="_x0000_i1031" DrawAspect="Content" ObjectID="_1591088951" r:id="rId23"/>
        </w:object>
      </w:r>
    </w:p>
    <w:p w14:paraId="68C933E7" w14:textId="41B380FB" w:rsidR="009D6579" w:rsidRPr="004C688C" w:rsidRDefault="00B4654E" w:rsidP="003609DA">
      <w:pPr>
        <w:pStyle w:val="Caption"/>
        <w:spacing w:line="480" w:lineRule="auto"/>
      </w:pPr>
      <w:r w:rsidRPr="004C688C">
        <w:rPr>
          <w:b/>
          <w:color w:val="auto"/>
        </w:rPr>
        <w:t xml:space="preserve">Figure </w:t>
      </w:r>
      <w:r w:rsidR="003609DA" w:rsidRPr="004C688C">
        <w:rPr>
          <w:b/>
          <w:color w:val="auto"/>
        </w:rPr>
        <w:fldChar w:fldCharType="begin"/>
      </w:r>
      <w:r w:rsidR="003609DA" w:rsidRPr="004C688C">
        <w:rPr>
          <w:b/>
          <w:color w:val="auto"/>
        </w:rPr>
        <w:instrText xml:space="preserve"> SEQ Figure \* ARABIC </w:instrText>
      </w:r>
      <w:r w:rsidR="003609DA" w:rsidRPr="004C688C">
        <w:rPr>
          <w:b/>
          <w:color w:val="auto"/>
        </w:rPr>
        <w:fldChar w:fldCharType="separate"/>
      </w:r>
      <w:r w:rsidR="00EC0257" w:rsidRPr="004C688C">
        <w:rPr>
          <w:b/>
          <w:noProof/>
          <w:color w:val="auto"/>
        </w:rPr>
        <w:t>6</w:t>
      </w:r>
      <w:r w:rsidR="003609DA" w:rsidRPr="004C688C">
        <w:rPr>
          <w:b/>
          <w:color w:val="auto"/>
        </w:rPr>
        <w:fldChar w:fldCharType="end"/>
      </w:r>
      <w:r w:rsidRPr="004C688C">
        <w:rPr>
          <w:b/>
          <w:color w:val="auto"/>
        </w:rPr>
        <w:t xml:space="preserve">. </w:t>
      </w:r>
      <w:r w:rsidR="00DA3749" w:rsidRPr="004C688C">
        <w:rPr>
          <w:b/>
          <w:color w:val="auto"/>
        </w:rPr>
        <w:t xml:space="preserve">Double block ECV </w:t>
      </w:r>
      <w:r w:rsidRPr="004C688C">
        <w:rPr>
          <w:b/>
          <w:color w:val="auto"/>
        </w:rPr>
        <w:t xml:space="preserve">exposure </w:t>
      </w:r>
      <w:r w:rsidR="00DA3749" w:rsidRPr="004C688C">
        <w:rPr>
          <w:b/>
          <w:color w:val="auto"/>
        </w:rPr>
        <w:t xml:space="preserve">had a significant impact </w:t>
      </w:r>
      <w:r w:rsidRPr="004C688C">
        <w:rPr>
          <w:b/>
          <w:color w:val="auto"/>
        </w:rPr>
        <w:t xml:space="preserve">on </w:t>
      </w:r>
      <w:r w:rsidR="005D7ECC" w:rsidRPr="004C688C">
        <w:rPr>
          <w:b/>
          <w:color w:val="auto"/>
        </w:rPr>
        <w:t xml:space="preserve">(A) </w:t>
      </w:r>
      <w:r w:rsidR="00681666" w:rsidRPr="004C688C">
        <w:rPr>
          <w:b/>
          <w:color w:val="auto"/>
        </w:rPr>
        <w:t xml:space="preserve">IL-6 and </w:t>
      </w:r>
      <w:r w:rsidR="005D7ECC" w:rsidRPr="004C688C">
        <w:rPr>
          <w:b/>
          <w:color w:val="auto"/>
        </w:rPr>
        <w:t xml:space="preserve">(B) </w:t>
      </w:r>
      <w:r w:rsidR="00681666" w:rsidRPr="004C688C">
        <w:rPr>
          <w:b/>
          <w:color w:val="auto"/>
        </w:rPr>
        <w:t xml:space="preserve">IL-8 </w:t>
      </w:r>
      <w:r w:rsidRPr="004C688C">
        <w:rPr>
          <w:b/>
          <w:color w:val="auto"/>
        </w:rPr>
        <w:t>production</w:t>
      </w:r>
      <w:r w:rsidR="00681666" w:rsidRPr="004C688C">
        <w:rPr>
          <w:b/>
          <w:color w:val="auto"/>
        </w:rPr>
        <w:t xml:space="preserve"> despite reduced cell viability</w:t>
      </w:r>
      <w:r w:rsidR="00E81268" w:rsidRPr="004C688C">
        <w:rPr>
          <w:b/>
          <w:color w:val="auto"/>
        </w:rPr>
        <w:t xml:space="preserve"> </w:t>
      </w:r>
      <w:r w:rsidR="008038CC" w:rsidRPr="004C688C">
        <w:rPr>
          <w:b/>
          <w:color w:val="auto"/>
        </w:rPr>
        <w:t xml:space="preserve">observed </w:t>
      </w:r>
      <w:r w:rsidR="00E81268" w:rsidRPr="004C688C">
        <w:rPr>
          <w:b/>
          <w:color w:val="auto"/>
        </w:rPr>
        <w:t>at these exposure times</w:t>
      </w:r>
      <w:r w:rsidRPr="004C688C">
        <w:rPr>
          <w:b/>
          <w:color w:val="auto"/>
        </w:rPr>
        <w:t>.</w:t>
      </w:r>
      <w:r w:rsidRPr="004C688C">
        <w:rPr>
          <w:color w:val="auto"/>
        </w:rPr>
        <w:t xml:space="preserve"> </w:t>
      </w:r>
      <w:r w:rsidR="009842B6" w:rsidRPr="004C688C">
        <w:rPr>
          <w:i w:val="0"/>
          <w:color w:val="auto"/>
        </w:rPr>
        <w:t>A</w:t>
      </w:r>
      <w:r w:rsidRPr="004C688C">
        <w:rPr>
          <w:i w:val="0"/>
          <w:color w:val="auto"/>
        </w:rPr>
        <w:t xml:space="preserve">t the 4.5 h exposure time, where the cell viability </w:t>
      </w:r>
      <w:r w:rsidR="008038CC" w:rsidRPr="004C688C">
        <w:rPr>
          <w:i w:val="0"/>
          <w:color w:val="auto"/>
        </w:rPr>
        <w:t>w</w:t>
      </w:r>
      <w:r w:rsidRPr="004C688C">
        <w:rPr>
          <w:i w:val="0"/>
          <w:color w:val="auto"/>
        </w:rPr>
        <w:t xml:space="preserve">as </w:t>
      </w:r>
      <w:r w:rsidR="003B4174" w:rsidRPr="004C688C">
        <w:rPr>
          <w:rFonts w:cs="Arial"/>
          <w:i w:val="0"/>
          <w:color w:val="auto"/>
        </w:rPr>
        <w:t>~50</w:t>
      </w:r>
      <w:r w:rsidR="00786EAC" w:rsidRPr="004C688C">
        <w:rPr>
          <w:rFonts w:cs="Arial"/>
          <w:i w:val="0"/>
          <w:color w:val="auto"/>
        </w:rPr>
        <w:t xml:space="preserve"> </w:t>
      </w:r>
      <w:r w:rsidRPr="004C688C">
        <w:rPr>
          <w:rFonts w:cs="Arial"/>
          <w:i w:val="0"/>
          <w:color w:val="auto"/>
        </w:rPr>
        <w:t xml:space="preserve">% UT, there was a sharp increase in </w:t>
      </w:r>
      <w:r w:rsidR="009842B6" w:rsidRPr="004C688C">
        <w:rPr>
          <w:rFonts w:cs="Arial"/>
          <w:i w:val="0"/>
          <w:color w:val="auto"/>
        </w:rPr>
        <w:t xml:space="preserve">the levels of both </w:t>
      </w:r>
      <w:r w:rsidR="00F00640" w:rsidRPr="004C688C">
        <w:rPr>
          <w:rFonts w:cs="Arial"/>
          <w:i w:val="0"/>
          <w:color w:val="auto"/>
        </w:rPr>
        <w:t>IL-6 and IL-8</w:t>
      </w:r>
      <w:r w:rsidR="00EB5275" w:rsidRPr="004C688C">
        <w:rPr>
          <w:rFonts w:cs="Arial"/>
          <w:i w:val="0"/>
          <w:color w:val="auto"/>
        </w:rPr>
        <w:t xml:space="preserve"> pro-inflammatory mediators</w:t>
      </w:r>
      <w:r w:rsidRPr="004C688C">
        <w:rPr>
          <w:rFonts w:cs="Arial"/>
          <w:i w:val="0"/>
          <w:color w:val="auto"/>
        </w:rPr>
        <w:t>. At the 6 h exposure time, although the IL-8 level</w:t>
      </w:r>
      <w:r w:rsidR="008038CC" w:rsidRPr="004C688C">
        <w:rPr>
          <w:rFonts w:cs="Arial"/>
          <w:i w:val="0"/>
          <w:color w:val="auto"/>
        </w:rPr>
        <w:t xml:space="preserve"> was</w:t>
      </w:r>
      <w:r w:rsidRPr="004C688C">
        <w:rPr>
          <w:rFonts w:cs="Arial"/>
          <w:i w:val="0"/>
          <w:color w:val="auto"/>
        </w:rPr>
        <w:t xml:space="preserve"> significantly higher compared to the UT, there was a significant drop in the level of IL-6.</w:t>
      </w:r>
      <w:r w:rsidRPr="004C688C">
        <w:rPr>
          <w:rFonts w:cs="Arial"/>
          <w:color w:val="auto"/>
        </w:rPr>
        <w:t xml:space="preserve"> </w:t>
      </w:r>
      <w:r w:rsidRPr="004C688C">
        <w:rPr>
          <w:i w:val="0"/>
          <w:color w:val="auto"/>
        </w:rPr>
        <w:t xml:space="preserve">Each bar represents Mean </w:t>
      </w:r>
      <w:r w:rsidRPr="004C688C">
        <w:rPr>
          <w:rFonts w:cs="Arial"/>
          <w:i w:val="0"/>
          <w:color w:val="auto"/>
        </w:rPr>
        <w:t xml:space="preserve">± </w:t>
      </w:r>
      <w:r w:rsidRPr="004C688C">
        <w:rPr>
          <w:i w:val="0"/>
          <w:color w:val="auto"/>
        </w:rPr>
        <w:t xml:space="preserve">SD </w:t>
      </w:r>
      <w:r w:rsidR="00586427" w:rsidRPr="004C688C">
        <w:rPr>
          <w:i w:val="0"/>
          <w:color w:val="auto"/>
        </w:rPr>
        <w:t xml:space="preserve">of </w:t>
      </w:r>
      <w:r w:rsidRPr="004C688C">
        <w:rPr>
          <w:i w:val="0"/>
          <w:color w:val="auto"/>
        </w:rPr>
        <w:t>3 individual SW’s.</w:t>
      </w:r>
      <w:r w:rsidR="009D6579" w:rsidRPr="004C688C">
        <w:rPr>
          <w:i w:val="0"/>
          <w:color w:val="auto"/>
        </w:rPr>
        <w:t xml:space="preserve"> (**** = p &lt; 0.0001, *** = p &lt;0.001, ** = p &lt;0.01)</w:t>
      </w:r>
    </w:p>
    <w:p w14:paraId="796C4E12" w14:textId="5004F21D" w:rsidR="00B4654E" w:rsidRPr="004C688C" w:rsidRDefault="00B4654E" w:rsidP="00B4654E">
      <w:pPr>
        <w:pStyle w:val="Caption"/>
        <w:rPr>
          <w:i w:val="0"/>
          <w:color w:val="auto"/>
        </w:rPr>
      </w:pPr>
    </w:p>
    <w:p w14:paraId="7F24700C" w14:textId="77777777" w:rsidR="008F0D28" w:rsidRPr="004C688C" w:rsidRDefault="008F0D28" w:rsidP="008F0D28"/>
    <w:p w14:paraId="33EB804F" w14:textId="77777777" w:rsidR="008F0D28" w:rsidRPr="004C688C" w:rsidRDefault="008F0D28" w:rsidP="008F0D28"/>
    <w:p w14:paraId="6CA62B97" w14:textId="77777777" w:rsidR="008F0D28" w:rsidRPr="004C688C" w:rsidRDefault="008F0D28" w:rsidP="008F0D28"/>
    <w:p w14:paraId="648FBFB0" w14:textId="7CF68C60" w:rsidR="00593390" w:rsidRPr="004C688C" w:rsidRDefault="00306DA3" w:rsidP="003609DA">
      <w:pPr>
        <w:pStyle w:val="Heading2"/>
        <w:numPr>
          <w:ilvl w:val="0"/>
          <w:numId w:val="0"/>
        </w:numPr>
        <w:spacing w:line="480" w:lineRule="auto"/>
      </w:pPr>
      <w:r w:rsidRPr="004C688C">
        <w:lastRenderedPageBreak/>
        <w:t>Effect of ECV exposure on cellular o</w:t>
      </w:r>
      <w:r w:rsidR="00593390" w:rsidRPr="004C688C">
        <w:t xml:space="preserve">xidative stress </w:t>
      </w:r>
    </w:p>
    <w:p w14:paraId="79B9BA12" w14:textId="0B7D8F77" w:rsidR="00593390" w:rsidRPr="004C688C" w:rsidRDefault="00493D19" w:rsidP="003609DA">
      <w:pPr>
        <w:spacing w:line="480" w:lineRule="auto"/>
        <w:rPr>
          <w:rFonts w:cs="Arial"/>
        </w:rPr>
      </w:pPr>
      <w:r w:rsidRPr="004C688C">
        <w:rPr>
          <w:rFonts w:cs="Arial"/>
        </w:rPr>
        <w:t>Analysis of</w:t>
      </w:r>
      <w:r w:rsidR="00CE7D8C" w:rsidRPr="004C688C">
        <w:rPr>
          <w:rFonts w:cs="Arial"/>
        </w:rPr>
        <w:t xml:space="preserve"> </w:t>
      </w:r>
      <w:r w:rsidR="00EB5275" w:rsidRPr="004C688C">
        <w:rPr>
          <w:rFonts w:cs="Arial"/>
        </w:rPr>
        <w:t xml:space="preserve">cellular </w:t>
      </w:r>
      <w:r w:rsidR="00CE7D8C" w:rsidRPr="004C688C">
        <w:rPr>
          <w:rFonts w:cs="Arial"/>
        </w:rPr>
        <w:t>oxidative stress 24 h post</w:t>
      </w:r>
      <w:r w:rsidRPr="004C688C">
        <w:rPr>
          <w:rFonts w:cs="Arial"/>
        </w:rPr>
        <w:t>-</w:t>
      </w:r>
      <w:r w:rsidR="00CE7D8C" w:rsidRPr="004C688C">
        <w:rPr>
          <w:rFonts w:cs="Arial"/>
        </w:rPr>
        <w:t xml:space="preserve">exposure to different </w:t>
      </w:r>
      <w:r w:rsidRPr="004C688C">
        <w:rPr>
          <w:rFonts w:cs="Arial"/>
        </w:rPr>
        <w:t>treatment conditions</w:t>
      </w:r>
      <w:r w:rsidR="00CE7D8C" w:rsidRPr="004C688C">
        <w:rPr>
          <w:rFonts w:cs="Arial"/>
        </w:rPr>
        <w:t xml:space="preserve"> </w:t>
      </w:r>
      <w:r w:rsidRPr="004C688C">
        <w:rPr>
          <w:rFonts w:cs="Arial"/>
        </w:rPr>
        <w:t>showed</w:t>
      </w:r>
      <w:r w:rsidR="00CE7D8C" w:rsidRPr="004C688C">
        <w:rPr>
          <w:rFonts w:cs="Arial"/>
        </w:rPr>
        <w:t xml:space="preserve"> that </w:t>
      </w:r>
      <w:r w:rsidR="00593390" w:rsidRPr="004C688C">
        <w:rPr>
          <w:rFonts w:cs="Arial"/>
        </w:rPr>
        <w:t>both WCS and ECV exposure caused a significant increase in H</w:t>
      </w:r>
      <w:r w:rsidR="00593390" w:rsidRPr="004C688C">
        <w:rPr>
          <w:rFonts w:cs="Arial"/>
          <w:vertAlign w:val="subscript"/>
        </w:rPr>
        <w:t>2</w:t>
      </w:r>
      <w:r w:rsidR="00593390" w:rsidRPr="004C688C">
        <w:rPr>
          <w:rFonts w:cs="Arial"/>
        </w:rPr>
        <w:t>O</w:t>
      </w:r>
      <w:r w:rsidR="00593390" w:rsidRPr="004C688C">
        <w:rPr>
          <w:rFonts w:cs="Arial"/>
          <w:vertAlign w:val="subscript"/>
        </w:rPr>
        <w:t>2</w:t>
      </w:r>
      <w:r w:rsidR="00593390" w:rsidRPr="004C688C">
        <w:rPr>
          <w:rFonts w:cs="Arial"/>
        </w:rPr>
        <w:t xml:space="preserve"> levels compared to the</w:t>
      </w:r>
      <w:r w:rsidR="00CE7D8C" w:rsidRPr="004C688C">
        <w:rPr>
          <w:rFonts w:cs="Arial"/>
        </w:rPr>
        <w:t xml:space="preserve"> air-treated cells</w:t>
      </w:r>
      <w:r w:rsidR="00F50173" w:rsidRPr="004C688C">
        <w:rPr>
          <w:rFonts w:cs="Arial"/>
        </w:rPr>
        <w:t xml:space="preserve"> (3 h)</w:t>
      </w:r>
      <w:r w:rsidR="00924B2A" w:rsidRPr="004C688C">
        <w:rPr>
          <w:rFonts w:cs="Arial"/>
        </w:rPr>
        <w:t xml:space="preserve"> as shown in Figure 7</w:t>
      </w:r>
      <w:r w:rsidR="00593390" w:rsidRPr="004C688C">
        <w:rPr>
          <w:rFonts w:cs="Arial"/>
        </w:rPr>
        <w:t>.</w:t>
      </w:r>
      <w:r w:rsidR="006A1AAE" w:rsidRPr="004C688C">
        <w:rPr>
          <w:rFonts w:cs="Arial"/>
        </w:rPr>
        <w:t xml:space="preserve"> While WCS caused a </w:t>
      </w:r>
      <w:r w:rsidR="0041172B" w:rsidRPr="004C688C">
        <w:rPr>
          <w:rFonts w:cs="Arial"/>
        </w:rPr>
        <w:t>~</w:t>
      </w:r>
      <w:r w:rsidR="001A72D0" w:rsidRPr="004C688C">
        <w:rPr>
          <w:rFonts w:cs="Arial"/>
        </w:rPr>
        <w:t>1.6</w:t>
      </w:r>
      <w:r w:rsidR="0041172B" w:rsidRPr="004C688C">
        <w:rPr>
          <w:rFonts w:cs="Arial"/>
        </w:rPr>
        <w:t xml:space="preserve"> fold </w:t>
      </w:r>
      <w:r w:rsidR="006A1AAE" w:rsidRPr="004C688C">
        <w:rPr>
          <w:rFonts w:cs="Arial"/>
        </w:rPr>
        <w:t>(p</w:t>
      </w:r>
      <w:r w:rsidR="00E81268" w:rsidRPr="004C688C">
        <w:rPr>
          <w:rFonts w:cs="Arial"/>
        </w:rPr>
        <w:t xml:space="preserve"> </w:t>
      </w:r>
      <w:r w:rsidR="006A1AAE" w:rsidRPr="004C688C">
        <w:rPr>
          <w:rFonts w:cs="Arial"/>
        </w:rPr>
        <w:t>&lt;</w:t>
      </w:r>
      <w:r w:rsidR="00E81268" w:rsidRPr="004C688C">
        <w:rPr>
          <w:rFonts w:cs="Arial"/>
        </w:rPr>
        <w:t xml:space="preserve"> </w:t>
      </w:r>
      <w:r w:rsidR="006A1AAE" w:rsidRPr="004C688C">
        <w:rPr>
          <w:rFonts w:cs="Arial"/>
        </w:rPr>
        <w:t>0.0001) increase in H</w:t>
      </w:r>
      <w:r w:rsidR="006A1AAE" w:rsidRPr="004C688C">
        <w:rPr>
          <w:rFonts w:cs="Arial"/>
          <w:vertAlign w:val="subscript"/>
        </w:rPr>
        <w:t>2</w:t>
      </w:r>
      <w:r w:rsidR="006A1AAE" w:rsidRPr="004C688C">
        <w:rPr>
          <w:rFonts w:cs="Arial"/>
        </w:rPr>
        <w:t>O</w:t>
      </w:r>
      <w:r w:rsidR="006A1AAE" w:rsidRPr="004C688C">
        <w:rPr>
          <w:rFonts w:cs="Arial"/>
          <w:vertAlign w:val="subscript"/>
        </w:rPr>
        <w:t>2</w:t>
      </w:r>
      <w:r w:rsidR="00786EAC" w:rsidRPr="004C688C">
        <w:rPr>
          <w:rFonts w:cs="Arial"/>
          <w:vertAlign w:val="subscript"/>
        </w:rPr>
        <w:t xml:space="preserve"> </w:t>
      </w:r>
      <w:bookmarkStart w:id="5" w:name="OLE_LINK4"/>
      <w:r w:rsidR="00786EAC" w:rsidRPr="004C688C">
        <w:rPr>
          <w:rFonts w:cs="Arial"/>
        </w:rPr>
        <w:t>levels</w:t>
      </w:r>
      <w:bookmarkEnd w:id="5"/>
      <w:r w:rsidR="006A1AAE" w:rsidRPr="004C688C">
        <w:rPr>
          <w:rFonts w:cs="Arial"/>
        </w:rPr>
        <w:t xml:space="preserve">, ECV caused a </w:t>
      </w:r>
      <w:r w:rsidR="0041172B" w:rsidRPr="004C688C">
        <w:rPr>
          <w:rFonts w:cs="Arial"/>
        </w:rPr>
        <w:t>~</w:t>
      </w:r>
      <w:r w:rsidR="001A72D0" w:rsidRPr="004C688C">
        <w:rPr>
          <w:rFonts w:cs="Arial"/>
        </w:rPr>
        <w:t>1</w:t>
      </w:r>
      <w:r w:rsidR="0041172B" w:rsidRPr="004C688C">
        <w:rPr>
          <w:rFonts w:cs="Arial"/>
        </w:rPr>
        <w:t xml:space="preserve">.4 fold </w:t>
      </w:r>
      <w:r w:rsidR="006A1AAE" w:rsidRPr="004C688C">
        <w:rPr>
          <w:rFonts w:cs="Arial"/>
        </w:rPr>
        <w:t>(p</w:t>
      </w:r>
      <w:r w:rsidR="00E81268" w:rsidRPr="004C688C">
        <w:rPr>
          <w:rFonts w:cs="Arial"/>
        </w:rPr>
        <w:t xml:space="preserve"> </w:t>
      </w:r>
      <w:r w:rsidR="006A1AAE" w:rsidRPr="004C688C">
        <w:rPr>
          <w:rFonts w:cs="Arial"/>
        </w:rPr>
        <w:t>&lt;</w:t>
      </w:r>
      <w:r w:rsidR="00E81268" w:rsidRPr="004C688C">
        <w:rPr>
          <w:rFonts w:cs="Arial"/>
        </w:rPr>
        <w:t xml:space="preserve"> </w:t>
      </w:r>
      <w:r w:rsidR="006A1AAE" w:rsidRPr="004C688C">
        <w:rPr>
          <w:rFonts w:cs="Arial"/>
        </w:rPr>
        <w:t>0.01) increase in H</w:t>
      </w:r>
      <w:r w:rsidR="006A1AAE" w:rsidRPr="004C688C">
        <w:rPr>
          <w:rFonts w:cs="Arial"/>
          <w:vertAlign w:val="subscript"/>
        </w:rPr>
        <w:t>2</w:t>
      </w:r>
      <w:r w:rsidR="006A1AAE" w:rsidRPr="004C688C">
        <w:rPr>
          <w:rFonts w:cs="Arial"/>
        </w:rPr>
        <w:t>O</w:t>
      </w:r>
      <w:r w:rsidR="006A1AAE" w:rsidRPr="004C688C">
        <w:rPr>
          <w:rFonts w:cs="Arial"/>
          <w:vertAlign w:val="subscript"/>
        </w:rPr>
        <w:t xml:space="preserve">2 </w:t>
      </w:r>
      <w:r w:rsidR="00786EAC" w:rsidRPr="004C688C">
        <w:rPr>
          <w:rFonts w:cs="Arial"/>
        </w:rPr>
        <w:t xml:space="preserve">levels </w:t>
      </w:r>
      <w:r w:rsidR="006A1AAE" w:rsidRPr="004C688C">
        <w:rPr>
          <w:rFonts w:cs="Arial"/>
        </w:rPr>
        <w:t>compared to the air-treated cells. I</w:t>
      </w:r>
      <w:r w:rsidR="00593390" w:rsidRPr="004C688C">
        <w:rPr>
          <w:rFonts w:cs="Arial"/>
        </w:rPr>
        <w:t xml:space="preserve">t must be noted that cells were exposed to different doses of WCS and ECV. The </w:t>
      </w:r>
      <w:r w:rsidR="00EB5275" w:rsidRPr="004C688C">
        <w:rPr>
          <w:rFonts w:cs="Arial"/>
        </w:rPr>
        <w:t xml:space="preserve">cellular </w:t>
      </w:r>
      <w:r w:rsidR="00593390" w:rsidRPr="004C688C">
        <w:rPr>
          <w:rFonts w:cs="Arial"/>
        </w:rPr>
        <w:t>H</w:t>
      </w:r>
      <w:r w:rsidR="00593390" w:rsidRPr="004C688C">
        <w:rPr>
          <w:rFonts w:cs="Arial"/>
          <w:vertAlign w:val="subscript"/>
        </w:rPr>
        <w:t>2</w:t>
      </w:r>
      <w:r w:rsidR="00593390" w:rsidRPr="004C688C">
        <w:rPr>
          <w:rFonts w:cs="Arial"/>
        </w:rPr>
        <w:t>O</w:t>
      </w:r>
      <w:r w:rsidR="00593390" w:rsidRPr="004C688C">
        <w:rPr>
          <w:rFonts w:cs="Arial"/>
          <w:vertAlign w:val="subscript"/>
        </w:rPr>
        <w:t xml:space="preserve">2 </w:t>
      </w:r>
      <w:r w:rsidR="00593390" w:rsidRPr="004C688C">
        <w:rPr>
          <w:rFonts w:cs="Arial"/>
        </w:rPr>
        <w:t>levels indu</w:t>
      </w:r>
      <w:r w:rsidR="0041172B" w:rsidRPr="004C688C">
        <w:rPr>
          <w:rFonts w:cs="Arial"/>
        </w:rPr>
        <w:t>ced by 7 puffs of WCS was higher (~1.1 fold) than that produced by 180 puffs of ECV</w:t>
      </w:r>
      <w:r w:rsidR="00593390" w:rsidRPr="004C688C">
        <w:rPr>
          <w:rFonts w:cs="Arial"/>
        </w:rPr>
        <w:t xml:space="preserve">. </w:t>
      </w:r>
      <w:r w:rsidR="00E81673" w:rsidRPr="004C688C">
        <w:rPr>
          <w:rFonts w:cs="Arial"/>
        </w:rPr>
        <w:t>Positive control cells</w:t>
      </w:r>
      <w:r w:rsidR="001635F3" w:rsidRPr="004C688C">
        <w:rPr>
          <w:rFonts w:cs="Arial"/>
        </w:rPr>
        <w:t xml:space="preserve"> (50 µM menadione treatment)</w:t>
      </w:r>
      <w:r w:rsidR="00E81673" w:rsidRPr="004C688C">
        <w:rPr>
          <w:rFonts w:cs="Arial"/>
        </w:rPr>
        <w:t xml:space="preserve"> produced the highest H</w:t>
      </w:r>
      <w:r w:rsidR="00E81673" w:rsidRPr="004C688C">
        <w:rPr>
          <w:rFonts w:cs="Arial"/>
          <w:vertAlign w:val="subscript"/>
        </w:rPr>
        <w:t>2</w:t>
      </w:r>
      <w:r w:rsidR="00E81673" w:rsidRPr="004C688C">
        <w:rPr>
          <w:rFonts w:cs="Arial"/>
        </w:rPr>
        <w:t>O</w:t>
      </w:r>
      <w:r w:rsidR="00E81673" w:rsidRPr="004C688C">
        <w:rPr>
          <w:rFonts w:cs="Arial"/>
          <w:vertAlign w:val="subscript"/>
        </w:rPr>
        <w:t>2</w:t>
      </w:r>
      <w:r w:rsidR="00E81673" w:rsidRPr="004C688C">
        <w:rPr>
          <w:rFonts w:cs="Arial"/>
        </w:rPr>
        <w:t xml:space="preserve"> levels, thus providing confidence in the assay data. </w:t>
      </w:r>
    </w:p>
    <w:p w14:paraId="4EDF22A3" w14:textId="6EA822BF" w:rsidR="00593390" w:rsidRPr="004C688C" w:rsidRDefault="00AE3C79" w:rsidP="00AE3C79">
      <w:pPr>
        <w:keepNext/>
        <w:spacing w:before="0" w:after="160" w:line="259" w:lineRule="auto"/>
        <w:jc w:val="center"/>
      </w:pPr>
      <w:r w:rsidRPr="004C688C">
        <w:rPr>
          <w:noProof/>
        </w:rPr>
        <w:object w:dxaOrig="4366" w:dyaOrig="3802" w14:anchorId="71FB9AB1">
          <v:shape id="_x0000_i1032" type="#_x0000_t75" style="width:275.5pt;height:239.8pt" o:ole="">
            <v:imagedata r:id="rId24" o:title=""/>
          </v:shape>
          <o:OLEObject Type="Embed" ProgID="Prism7.Document" ShapeID="_x0000_i1032" DrawAspect="Content" ObjectID="_1591088952" r:id="rId25"/>
        </w:object>
      </w:r>
    </w:p>
    <w:p w14:paraId="6140B954" w14:textId="4670458A" w:rsidR="00593390" w:rsidRPr="004C688C" w:rsidRDefault="00593390" w:rsidP="003609DA">
      <w:pPr>
        <w:pStyle w:val="Caption"/>
        <w:spacing w:line="480" w:lineRule="auto"/>
        <w:rPr>
          <w:i w:val="0"/>
          <w:color w:val="auto"/>
        </w:rPr>
      </w:pPr>
      <w:r w:rsidRPr="004C688C">
        <w:rPr>
          <w:b/>
          <w:color w:val="auto"/>
        </w:rPr>
        <w:t xml:space="preserve">Figure </w:t>
      </w:r>
      <w:r w:rsidR="003609DA" w:rsidRPr="004C688C">
        <w:rPr>
          <w:b/>
          <w:color w:val="auto"/>
        </w:rPr>
        <w:fldChar w:fldCharType="begin"/>
      </w:r>
      <w:r w:rsidR="003609DA" w:rsidRPr="004C688C">
        <w:rPr>
          <w:b/>
          <w:color w:val="auto"/>
        </w:rPr>
        <w:instrText xml:space="preserve"> SEQ Figure \* ARABIC </w:instrText>
      </w:r>
      <w:r w:rsidR="003609DA" w:rsidRPr="004C688C">
        <w:rPr>
          <w:b/>
          <w:color w:val="auto"/>
        </w:rPr>
        <w:fldChar w:fldCharType="separate"/>
      </w:r>
      <w:r w:rsidR="00EC0257" w:rsidRPr="004C688C">
        <w:rPr>
          <w:b/>
          <w:noProof/>
          <w:color w:val="auto"/>
        </w:rPr>
        <w:t>7</w:t>
      </w:r>
      <w:r w:rsidR="003609DA" w:rsidRPr="004C688C">
        <w:rPr>
          <w:b/>
          <w:color w:val="auto"/>
        </w:rPr>
        <w:fldChar w:fldCharType="end"/>
      </w:r>
      <w:r w:rsidRPr="004C688C">
        <w:rPr>
          <w:b/>
          <w:color w:val="auto"/>
        </w:rPr>
        <w:t xml:space="preserve">. </w:t>
      </w:r>
      <w:r w:rsidR="00F50173" w:rsidRPr="004C688C">
        <w:rPr>
          <w:b/>
          <w:color w:val="auto"/>
        </w:rPr>
        <w:t xml:space="preserve">ECV </w:t>
      </w:r>
      <w:r w:rsidR="00786EAC" w:rsidRPr="004C688C">
        <w:rPr>
          <w:b/>
          <w:color w:val="auto"/>
        </w:rPr>
        <w:t xml:space="preserve">exposure </w:t>
      </w:r>
      <w:r w:rsidR="00306DA3" w:rsidRPr="004C688C">
        <w:rPr>
          <w:b/>
          <w:color w:val="auto"/>
        </w:rPr>
        <w:t>caused a significant</w:t>
      </w:r>
      <w:r w:rsidR="00924B2A" w:rsidRPr="004C688C">
        <w:rPr>
          <w:b/>
          <w:color w:val="auto"/>
        </w:rPr>
        <w:t xml:space="preserve"> </w:t>
      </w:r>
      <w:r w:rsidR="003B4174" w:rsidRPr="004C688C">
        <w:rPr>
          <w:b/>
          <w:color w:val="auto"/>
        </w:rPr>
        <w:t>in</w:t>
      </w:r>
      <w:r w:rsidR="00786EAC" w:rsidRPr="004C688C">
        <w:rPr>
          <w:b/>
          <w:color w:val="auto"/>
        </w:rPr>
        <w:t>crease</w:t>
      </w:r>
      <w:r w:rsidR="00306DA3" w:rsidRPr="004C688C">
        <w:rPr>
          <w:b/>
          <w:color w:val="auto"/>
        </w:rPr>
        <w:t xml:space="preserve"> in</w:t>
      </w:r>
      <w:r w:rsidR="00F50173" w:rsidRPr="004C688C">
        <w:rPr>
          <w:b/>
          <w:color w:val="auto"/>
        </w:rPr>
        <w:t xml:space="preserve"> </w:t>
      </w:r>
      <w:r w:rsidRPr="004C688C">
        <w:rPr>
          <w:b/>
          <w:color w:val="auto"/>
        </w:rPr>
        <w:t>cellular oxidative stress</w:t>
      </w:r>
      <w:r w:rsidR="00786EAC" w:rsidRPr="004C688C">
        <w:rPr>
          <w:b/>
          <w:color w:val="auto"/>
        </w:rPr>
        <w:t xml:space="preserve"> but the levels were lower</w:t>
      </w:r>
      <w:r w:rsidR="00F50173" w:rsidRPr="004C688C">
        <w:rPr>
          <w:b/>
          <w:color w:val="auto"/>
        </w:rPr>
        <w:t xml:space="preserve"> than that caused by WCS</w:t>
      </w:r>
      <w:r w:rsidR="009842B6" w:rsidRPr="004C688C">
        <w:rPr>
          <w:b/>
          <w:color w:val="auto"/>
        </w:rPr>
        <w:t xml:space="preserve">. </w:t>
      </w:r>
      <w:r w:rsidRPr="004C688C">
        <w:rPr>
          <w:rFonts w:cs="Arial"/>
          <w:i w:val="0"/>
          <w:color w:val="auto"/>
        </w:rPr>
        <w:t xml:space="preserve">WCS </w:t>
      </w:r>
      <w:r w:rsidR="00EB5275" w:rsidRPr="004C688C">
        <w:rPr>
          <w:rFonts w:cs="Arial"/>
          <w:i w:val="0"/>
          <w:color w:val="auto"/>
        </w:rPr>
        <w:t>(</w:t>
      </w:r>
      <w:r w:rsidR="00EB5275" w:rsidRPr="004C688C">
        <w:rPr>
          <w:i w:val="0"/>
          <w:color w:val="auto"/>
        </w:rPr>
        <w:t xml:space="preserve">7 min) </w:t>
      </w:r>
      <w:r w:rsidRPr="004C688C">
        <w:rPr>
          <w:rFonts w:cs="Arial"/>
          <w:i w:val="0"/>
          <w:color w:val="auto"/>
        </w:rPr>
        <w:t>and</w:t>
      </w:r>
      <w:r w:rsidR="00924B2A" w:rsidRPr="004C688C">
        <w:rPr>
          <w:rFonts w:cs="Arial"/>
          <w:i w:val="0"/>
          <w:color w:val="auto"/>
        </w:rPr>
        <w:t xml:space="preserve"> </w:t>
      </w:r>
      <w:r w:rsidRPr="004C688C">
        <w:rPr>
          <w:rFonts w:cs="Arial"/>
          <w:i w:val="0"/>
          <w:color w:val="auto"/>
        </w:rPr>
        <w:t xml:space="preserve">ECV </w:t>
      </w:r>
      <w:r w:rsidR="00EB5275" w:rsidRPr="004C688C">
        <w:rPr>
          <w:rFonts w:cs="Arial"/>
          <w:i w:val="0"/>
          <w:color w:val="auto"/>
        </w:rPr>
        <w:t xml:space="preserve">(3 h) </w:t>
      </w:r>
      <w:r w:rsidR="009842B6" w:rsidRPr="004C688C">
        <w:rPr>
          <w:rFonts w:cs="Arial"/>
          <w:i w:val="0"/>
          <w:color w:val="auto"/>
        </w:rPr>
        <w:t xml:space="preserve">exposure </w:t>
      </w:r>
      <w:r w:rsidRPr="004C688C">
        <w:rPr>
          <w:rFonts w:cs="Arial"/>
          <w:i w:val="0"/>
          <w:color w:val="auto"/>
        </w:rPr>
        <w:t>caused a significant increase in cellular H</w:t>
      </w:r>
      <w:r w:rsidRPr="004C688C">
        <w:rPr>
          <w:rFonts w:cs="Arial"/>
          <w:i w:val="0"/>
          <w:color w:val="auto"/>
          <w:vertAlign w:val="subscript"/>
        </w:rPr>
        <w:t>2</w:t>
      </w:r>
      <w:r w:rsidRPr="004C688C">
        <w:rPr>
          <w:rFonts w:cs="Arial"/>
          <w:i w:val="0"/>
          <w:color w:val="auto"/>
        </w:rPr>
        <w:t>O</w:t>
      </w:r>
      <w:r w:rsidRPr="004C688C">
        <w:rPr>
          <w:rFonts w:cs="Arial"/>
          <w:i w:val="0"/>
          <w:color w:val="auto"/>
          <w:vertAlign w:val="subscript"/>
        </w:rPr>
        <w:t>2</w:t>
      </w:r>
      <w:r w:rsidRPr="004C688C">
        <w:rPr>
          <w:rFonts w:cs="Arial"/>
          <w:i w:val="0"/>
          <w:color w:val="auto"/>
        </w:rPr>
        <w:t xml:space="preserve"> levels compared to </w:t>
      </w:r>
      <w:r w:rsidR="00B12FE5" w:rsidRPr="004C688C">
        <w:rPr>
          <w:rFonts w:cs="Arial"/>
          <w:i w:val="0"/>
          <w:color w:val="auto"/>
        </w:rPr>
        <w:t>the air-treated cells</w:t>
      </w:r>
      <w:r w:rsidR="00EB5275" w:rsidRPr="004C688C">
        <w:rPr>
          <w:rFonts w:cs="Arial"/>
          <w:i w:val="0"/>
          <w:color w:val="auto"/>
        </w:rPr>
        <w:t xml:space="preserve"> (3 h</w:t>
      </w:r>
      <w:r w:rsidR="009842B6" w:rsidRPr="004C688C">
        <w:rPr>
          <w:rFonts w:cs="Arial"/>
          <w:i w:val="0"/>
          <w:color w:val="auto"/>
        </w:rPr>
        <w:t>)</w:t>
      </w:r>
      <w:r w:rsidRPr="004C688C">
        <w:rPr>
          <w:rFonts w:cs="Arial"/>
          <w:i w:val="0"/>
          <w:color w:val="auto"/>
        </w:rPr>
        <w:t>.</w:t>
      </w:r>
      <w:r w:rsidR="00B12FE5" w:rsidRPr="004C688C">
        <w:rPr>
          <w:rFonts w:cs="Arial"/>
          <w:i w:val="0"/>
          <w:color w:val="auto"/>
        </w:rPr>
        <w:t xml:space="preserve"> </w:t>
      </w:r>
      <w:r w:rsidR="00EB5275" w:rsidRPr="004C688C">
        <w:rPr>
          <w:rFonts w:cs="Arial"/>
          <w:i w:val="0"/>
          <w:color w:val="auto"/>
        </w:rPr>
        <w:t>Interestingly</w:t>
      </w:r>
      <w:r w:rsidR="00306DA3" w:rsidRPr="004C688C">
        <w:rPr>
          <w:rFonts w:cs="Arial"/>
          <w:i w:val="0"/>
          <w:color w:val="auto"/>
        </w:rPr>
        <w:t xml:space="preserve">, </w:t>
      </w:r>
      <w:r w:rsidRPr="004C688C">
        <w:rPr>
          <w:rFonts w:cs="Arial"/>
          <w:i w:val="0"/>
          <w:color w:val="auto"/>
        </w:rPr>
        <w:t>7 puffs of WCS exposure incited higher H</w:t>
      </w:r>
      <w:r w:rsidRPr="004C688C">
        <w:rPr>
          <w:rFonts w:cs="Arial"/>
          <w:i w:val="0"/>
          <w:color w:val="auto"/>
          <w:vertAlign w:val="subscript"/>
        </w:rPr>
        <w:t>2</w:t>
      </w:r>
      <w:r w:rsidRPr="004C688C">
        <w:rPr>
          <w:rFonts w:cs="Arial"/>
          <w:i w:val="0"/>
          <w:color w:val="auto"/>
        </w:rPr>
        <w:t>O</w:t>
      </w:r>
      <w:r w:rsidRPr="004C688C">
        <w:rPr>
          <w:rFonts w:cs="Arial"/>
          <w:i w:val="0"/>
          <w:color w:val="auto"/>
          <w:vertAlign w:val="subscript"/>
        </w:rPr>
        <w:t>2</w:t>
      </w:r>
      <w:r w:rsidRPr="004C688C">
        <w:rPr>
          <w:rFonts w:cs="Arial"/>
          <w:i w:val="0"/>
          <w:color w:val="auto"/>
        </w:rPr>
        <w:t xml:space="preserve"> levels than 180 puffs of ECV</w:t>
      </w:r>
      <w:r w:rsidR="00EB5275" w:rsidRPr="004C688C">
        <w:rPr>
          <w:rFonts w:cs="Arial"/>
          <w:i w:val="0"/>
          <w:color w:val="auto"/>
        </w:rPr>
        <w:t xml:space="preserve"> exposure</w:t>
      </w:r>
      <w:r w:rsidRPr="004C688C">
        <w:rPr>
          <w:rFonts w:cs="Arial"/>
          <w:i w:val="0"/>
          <w:color w:val="auto"/>
        </w:rPr>
        <w:t xml:space="preserve">. </w:t>
      </w:r>
      <w:r w:rsidRPr="004C688C">
        <w:rPr>
          <w:i w:val="0"/>
          <w:color w:val="auto"/>
        </w:rPr>
        <w:t xml:space="preserve">Each bar represents Mean </w:t>
      </w:r>
      <w:r w:rsidRPr="004C688C">
        <w:rPr>
          <w:rFonts w:cs="Arial"/>
          <w:i w:val="0"/>
          <w:color w:val="auto"/>
        </w:rPr>
        <w:t xml:space="preserve">± </w:t>
      </w:r>
      <w:r w:rsidRPr="004C688C">
        <w:rPr>
          <w:i w:val="0"/>
          <w:color w:val="auto"/>
        </w:rPr>
        <w:t xml:space="preserve">SD </w:t>
      </w:r>
      <w:r w:rsidR="00586427" w:rsidRPr="004C688C">
        <w:rPr>
          <w:i w:val="0"/>
          <w:color w:val="auto"/>
        </w:rPr>
        <w:t xml:space="preserve">of </w:t>
      </w:r>
      <w:r w:rsidRPr="004C688C">
        <w:rPr>
          <w:i w:val="0"/>
          <w:color w:val="auto"/>
        </w:rPr>
        <w:t>3 individual SW’s.</w:t>
      </w:r>
      <w:r w:rsidR="009D6579" w:rsidRPr="004C688C">
        <w:rPr>
          <w:rFonts w:cs="Arial"/>
          <w:i w:val="0"/>
          <w:color w:val="auto"/>
        </w:rPr>
        <w:t xml:space="preserve"> </w:t>
      </w:r>
      <w:r w:rsidR="009D6579" w:rsidRPr="004C688C">
        <w:rPr>
          <w:i w:val="0"/>
          <w:color w:val="auto"/>
        </w:rPr>
        <w:t>(**** = p &lt; 0.0001, *** = p &lt;0.001, ** = p &lt;0.01)</w:t>
      </w:r>
    </w:p>
    <w:p w14:paraId="0B12BDDC" w14:textId="77777777" w:rsidR="00593390" w:rsidRPr="004C688C" w:rsidRDefault="00593390" w:rsidP="00593390">
      <w:pPr>
        <w:spacing w:before="0" w:after="160" w:line="259" w:lineRule="auto"/>
        <w:jc w:val="left"/>
        <w:rPr>
          <w:rFonts w:cs="Arial"/>
        </w:rPr>
      </w:pPr>
    </w:p>
    <w:p w14:paraId="6B6950E9" w14:textId="77777777" w:rsidR="008F0D28" w:rsidRPr="004C688C" w:rsidRDefault="008F0D28" w:rsidP="00593390">
      <w:pPr>
        <w:spacing w:before="0" w:after="160" w:line="259" w:lineRule="auto"/>
        <w:jc w:val="left"/>
        <w:rPr>
          <w:rFonts w:cs="Arial"/>
        </w:rPr>
      </w:pPr>
    </w:p>
    <w:p w14:paraId="4251EF02" w14:textId="77777777" w:rsidR="008F0D28" w:rsidRPr="004C688C" w:rsidRDefault="008F0D28" w:rsidP="00593390">
      <w:pPr>
        <w:spacing w:before="0" w:after="160" w:line="259" w:lineRule="auto"/>
        <w:jc w:val="left"/>
        <w:rPr>
          <w:rFonts w:cs="Arial"/>
        </w:rPr>
      </w:pPr>
    </w:p>
    <w:p w14:paraId="633500AE" w14:textId="57967FC5" w:rsidR="00593390" w:rsidRPr="004C688C" w:rsidRDefault="00593390" w:rsidP="00C1536C">
      <w:pPr>
        <w:pStyle w:val="Heading2"/>
        <w:numPr>
          <w:ilvl w:val="0"/>
          <w:numId w:val="0"/>
        </w:numPr>
      </w:pPr>
      <w:r w:rsidRPr="004C688C">
        <w:lastRenderedPageBreak/>
        <w:t>Investigating apoptosis: effect of ECV</w:t>
      </w:r>
      <w:r w:rsidR="00E676C5" w:rsidRPr="004C688C">
        <w:t xml:space="preserve"> exposure on caspase 3/7 activity</w:t>
      </w:r>
    </w:p>
    <w:p w14:paraId="488754A8" w14:textId="4C7DB4F8" w:rsidR="00593390" w:rsidRPr="004C688C" w:rsidRDefault="00B12FE5" w:rsidP="000E5A6A">
      <w:pPr>
        <w:spacing w:line="480" w:lineRule="auto"/>
      </w:pPr>
      <w:r w:rsidRPr="004C688C">
        <w:t xml:space="preserve">24 h post exposure to different </w:t>
      </w:r>
      <w:r w:rsidR="0041172B" w:rsidRPr="004C688C">
        <w:t>treatment conditions</w:t>
      </w:r>
      <w:r w:rsidRPr="004C688C">
        <w:t>, the co-culture model was</w:t>
      </w:r>
      <w:r w:rsidR="00593390" w:rsidRPr="004C688C">
        <w:t xml:space="preserve"> analysed for </w:t>
      </w:r>
      <w:r w:rsidR="00E676C5" w:rsidRPr="004C688C">
        <w:t xml:space="preserve">the </w:t>
      </w:r>
      <w:r w:rsidR="00593390" w:rsidRPr="004C688C">
        <w:t xml:space="preserve">expression of </w:t>
      </w:r>
      <w:r w:rsidR="0073695A" w:rsidRPr="004C688C">
        <w:t>pro</w:t>
      </w:r>
      <w:r w:rsidR="00593390" w:rsidRPr="004C688C">
        <w:t>-apoptotic m</w:t>
      </w:r>
      <w:r w:rsidR="00951A7A" w:rsidRPr="004C688C">
        <w:t>ediators</w:t>
      </w:r>
      <w:r w:rsidR="00306DA3" w:rsidRPr="004C688C">
        <w:t>’</w:t>
      </w:r>
      <w:r w:rsidRPr="004C688C">
        <w:t xml:space="preserve"> </w:t>
      </w:r>
      <w:r w:rsidR="00306DA3" w:rsidRPr="004C688C">
        <w:t xml:space="preserve">namely </w:t>
      </w:r>
      <w:r w:rsidRPr="004C688C">
        <w:t xml:space="preserve">caspase 3 and 7. </w:t>
      </w:r>
      <w:r w:rsidR="00173220" w:rsidRPr="004C688C">
        <w:t xml:space="preserve">It can be observed from </w:t>
      </w:r>
      <w:r w:rsidR="00924B2A" w:rsidRPr="004C688C">
        <w:t>Figure 8</w:t>
      </w:r>
      <w:r w:rsidR="00593390" w:rsidRPr="004C688C">
        <w:t xml:space="preserve"> </w:t>
      </w:r>
      <w:r w:rsidRPr="004C688C">
        <w:t xml:space="preserve">that 3 h </w:t>
      </w:r>
      <w:r w:rsidR="00593390" w:rsidRPr="004C688C">
        <w:t xml:space="preserve">ECV exposure </w:t>
      </w:r>
      <w:r w:rsidRPr="004C688C">
        <w:t>did not have any</w:t>
      </w:r>
      <w:r w:rsidR="00593390" w:rsidRPr="004C688C">
        <w:t xml:space="preserve"> significant </w:t>
      </w:r>
      <w:r w:rsidRPr="004C688C">
        <w:t xml:space="preserve">impact on caspase 3/7 </w:t>
      </w:r>
      <w:r w:rsidR="001635F3" w:rsidRPr="004C688C">
        <w:t>activity</w:t>
      </w:r>
      <w:r w:rsidR="00493D19" w:rsidRPr="004C688C">
        <w:t xml:space="preserve"> whereas</w:t>
      </w:r>
      <w:r w:rsidRPr="004C688C">
        <w:t xml:space="preserve"> </w:t>
      </w:r>
      <w:r w:rsidR="0041172B" w:rsidRPr="004C688C">
        <w:t xml:space="preserve">7 min </w:t>
      </w:r>
      <w:r w:rsidR="00593390" w:rsidRPr="004C688C">
        <w:t xml:space="preserve">WCS </w:t>
      </w:r>
      <w:r w:rsidR="0041172B" w:rsidRPr="004C688C">
        <w:t xml:space="preserve">exposure </w:t>
      </w:r>
      <w:r w:rsidR="00593390" w:rsidRPr="004C688C">
        <w:t>caused a significant increase</w:t>
      </w:r>
      <w:r w:rsidR="00A2389C" w:rsidRPr="004C688C">
        <w:t xml:space="preserve"> (p</w:t>
      </w:r>
      <w:r w:rsidR="00E81268" w:rsidRPr="004C688C">
        <w:t xml:space="preserve"> </w:t>
      </w:r>
      <w:r w:rsidR="00A2389C" w:rsidRPr="004C688C">
        <w:t>&lt;</w:t>
      </w:r>
      <w:r w:rsidR="00E81268" w:rsidRPr="004C688C">
        <w:t xml:space="preserve"> </w:t>
      </w:r>
      <w:r w:rsidR="00A2389C" w:rsidRPr="004C688C">
        <w:t>0.</w:t>
      </w:r>
      <w:r w:rsidR="00E81268" w:rsidRPr="004C688C">
        <w:t>000</w:t>
      </w:r>
      <w:r w:rsidR="00A2389C" w:rsidRPr="004C688C">
        <w:t>1)</w:t>
      </w:r>
      <w:r w:rsidR="00593390" w:rsidRPr="004C688C">
        <w:t xml:space="preserve"> in caspase 3/7 activity compared to the UT cells.</w:t>
      </w:r>
      <w:r w:rsidRPr="004C688C">
        <w:t xml:space="preserve"> </w:t>
      </w:r>
      <w:r w:rsidR="004F610F" w:rsidRPr="004C688C">
        <w:t xml:space="preserve">This increase in caspase 3/7 activity caused by </w:t>
      </w:r>
      <w:r w:rsidR="002729B1" w:rsidRPr="004C688C">
        <w:t xml:space="preserve">WCS was also significant </w:t>
      </w:r>
      <w:r w:rsidR="004F610F" w:rsidRPr="004C688C">
        <w:t>compared to that caused by 3 h ECV</w:t>
      </w:r>
      <w:r w:rsidR="00E81268" w:rsidRPr="004C688C">
        <w:t xml:space="preserve"> (p &lt; 0.0001) and</w:t>
      </w:r>
      <w:r w:rsidR="002729B1" w:rsidRPr="004C688C">
        <w:t xml:space="preserve"> 3 h air </w:t>
      </w:r>
      <w:r w:rsidR="001635F3" w:rsidRPr="004C688C">
        <w:t>treated cells</w:t>
      </w:r>
      <w:r w:rsidR="00E81268" w:rsidRPr="004C688C">
        <w:t xml:space="preserve"> (p &lt; 0.001)</w:t>
      </w:r>
      <w:r w:rsidR="004F610F" w:rsidRPr="004C688C">
        <w:t>. W</w:t>
      </w:r>
      <w:r w:rsidR="007A7EEC" w:rsidRPr="004C688C">
        <w:t xml:space="preserve">hile </w:t>
      </w:r>
      <w:r w:rsidR="0041172B" w:rsidRPr="004C688C">
        <w:t>3 h</w:t>
      </w:r>
      <w:r w:rsidR="004F610F" w:rsidRPr="004C688C">
        <w:t xml:space="preserve"> </w:t>
      </w:r>
      <w:r w:rsidR="007A7EEC" w:rsidRPr="004C688C">
        <w:t xml:space="preserve">air-treatment did not </w:t>
      </w:r>
      <w:r w:rsidR="00924B2A" w:rsidRPr="004C688C">
        <w:t xml:space="preserve">have any significant </w:t>
      </w:r>
      <w:r w:rsidR="007A7EEC" w:rsidRPr="004C688C">
        <w:t>influence</w:t>
      </w:r>
      <w:r w:rsidR="00924B2A" w:rsidRPr="004C688C">
        <w:t xml:space="preserve"> on</w:t>
      </w:r>
      <w:r w:rsidR="007A7EEC" w:rsidRPr="004C688C">
        <w:t xml:space="preserve"> caspase 3/7 activity</w:t>
      </w:r>
      <w:r w:rsidR="00E81268" w:rsidRPr="004C688C">
        <w:t xml:space="preserve"> compared to the UT</w:t>
      </w:r>
      <w:r w:rsidR="007A7EEC" w:rsidRPr="004C688C">
        <w:t>,</w:t>
      </w:r>
      <w:r w:rsidR="003C02AE" w:rsidRPr="004C688C">
        <w:t xml:space="preserve"> </w:t>
      </w:r>
      <w:r w:rsidR="007A7EEC" w:rsidRPr="004C688C">
        <w:t>positive control cells</w:t>
      </w:r>
      <w:r w:rsidR="0076171D" w:rsidRPr="004C688C">
        <w:t xml:space="preserve"> (0.5 mM H</w:t>
      </w:r>
      <w:r w:rsidR="0076171D" w:rsidRPr="004C688C">
        <w:rPr>
          <w:vertAlign w:val="subscript"/>
        </w:rPr>
        <w:t>2</w:t>
      </w:r>
      <w:r w:rsidR="0076171D" w:rsidRPr="004C688C">
        <w:t>O</w:t>
      </w:r>
      <w:r w:rsidR="0076171D" w:rsidRPr="004C688C">
        <w:rPr>
          <w:vertAlign w:val="subscript"/>
        </w:rPr>
        <w:t xml:space="preserve">2 </w:t>
      </w:r>
      <w:r w:rsidR="0076171D" w:rsidRPr="004C688C">
        <w:t>treatment)</w:t>
      </w:r>
      <w:r w:rsidR="007A7EEC" w:rsidRPr="004C688C">
        <w:t xml:space="preserve"> produced </w:t>
      </w:r>
      <w:r w:rsidR="004F610F" w:rsidRPr="004C688C">
        <w:t>a significant</w:t>
      </w:r>
      <w:r w:rsidR="007A7EEC" w:rsidRPr="004C688C">
        <w:t xml:space="preserve"> increase</w:t>
      </w:r>
      <w:r w:rsidR="004F610F" w:rsidRPr="004C688C">
        <w:t xml:space="preserve"> (p &lt;</w:t>
      </w:r>
      <w:r w:rsidR="00E81268" w:rsidRPr="004C688C">
        <w:t xml:space="preserve"> </w:t>
      </w:r>
      <w:r w:rsidR="004F610F" w:rsidRPr="004C688C">
        <w:t xml:space="preserve">0.001) </w:t>
      </w:r>
      <w:r w:rsidR="007A7EEC" w:rsidRPr="004C688C">
        <w:t>in caspase 3/7 activity</w:t>
      </w:r>
      <w:r w:rsidR="00A2389C" w:rsidRPr="004C688C">
        <w:t>, thus providing confidence</w:t>
      </w:r>
      <w:r w:rsidR="00A2389C" w:rsidRPr="004C688C">
        <w:rPr>
          <w:rFonts w:cs="Arial"/>
        </w:rPr>
        <w:t xml:space="preserve"> in the assay data</w:t>
      </w:r>
      <w:r w:rsidR="007A7EEC" w:rsidRPr="004C688C">
        <w:t xml:space="preserve">. </w:t>
      </w:r>
    </w:p>
    <w:p w14:paraId="0AC790A5" w14:textId="4349ED9A" w:rsidR="00593390" w:rsidRPr="004C688C" w:rsidRDefault="00AF1870" w:rsidP="00AE3C79">
      <w:pPr>
        <w:keepNext/>
        <w:jc w:val="center"/>
      </w:pPr>
      <w:r w:rsidRPr="004C688C">
        <w:rPr>
          <w:noProof/>
        </w:rPr>
        <w:object w:dxaOrig="5710" w:dyaOrig="4713" w14:anchorId="16127F4C">
          <v:shape id="_x0000_i1033" type="#_x0000_t75" style="width:291.75pt;height:241.05pt" o:ole="">
            <v:imagedata r:id="rId26" o:title=""/>
          </v:shape>
          <o:OLEObject Type="Embed" ProgID="Prism7.Document" ShapeID="_x0000_i1033" DrawAspect="Content" ObjectID="_1591088953" r:id="rId27"/>
        </w:object>
      </w:r>
    </w:p>
    <w:p w14:paraId="2504B4BA" w14:textId="677EE960" w:rsidR="00593390" w:rsidRPr="004C688C" w:rsidRDefault="00593390" w:rsidP="003609DA">
      <w:pPr>
        <w:pStyle w:val="Caption"/>
        <w:spacing w:line="480" w:lineRule="auto"/>
        <w:rPr>
          <w:i w:val="0"/>
          <w:color w:val="auto"/>
        </w:rPr>
      </w:pPr>
      <w:r w:rsidRPr="004C688C">
        <w:rPr>
          <w:b/>
          <w:color w:val="auto"/>
        </w:rPr>
        <w:t xml:space="preserve">Figure </w:t>
      </w:r>
      <w:r w:rsidR="003609DA" w:rsidRPr="004C688C">
        <w:rPr>
          <w:b/>
          <w:color w:val="auto"/>
        </w:rPr>
        <w:fldChar w:fldCharType="begin"/>
      </w:r>
      <w:r w:rsidR="003609DA" w:rsidRPr="004C688C">
        <w:rPr>
          <w:b/>
          <w:color w:val="auto"/>
        </w:rPr>
        <w:instrText xml:space="preserve"> SEQ Figure \* ARABIC </w:instrText>
      </w:r>
      <w:r w:rsidR="003609DA" w:rsidRPr="004C688C">
        <w:rPr>
          <w:b/>
          <w:color w:val="auto"/>
        </w:rPr>
        <w:fldChar w:fldCharType="separate"/>
      </w:r>
      <w:r w:rsidR="00EC0257" w:rsidRPr="004C688C">
        <w:rPr>
          <w:b/>
          <w:noProof/>
          <w:color w:val="auto"/>
        </w:rPr>
        <w:t>8</w:t>
      </w:r>
      <w:r w:rsidR="003609DA" w:rsidRPr="004C688C">
        <w:rPr>
          <w:b/>
          <w:color w:val="auto"/>
        </w:rPr>
        <w:fldChar w:fldCharType="end"/>
      </w:r>
      <w:r w:rsidRPr="004C688C">
        <w:rPr>
          <w:b/>
          <w:color w:val="auto"/>
        </w:rPr>
        <w:t xml:space="preserve">. </w:t>
      </w:r>
      <w:r w:rsidR="004F610F" w:rsidRPr="004C688C">
        <w:rPr>
          <w:rFonts w:cs="Arial"/>
          <w:b/>
          <w:color w:val="auto"/>
        </w:rPr>
        <w:t xml:space="preserve">WCS but not ECV </w:t>
      </w:r>
      <w:r w:rsidR="00306DA3" w:rsidRPr="004C688C">
        <w:rPr>
          <w:rFonts w:cs="Arial"/>
          <w:b/>
          <w:color w:val="auto"/>
        </w:rPr>
        <w:t>significantly in</w:t>
      </w:r>
      <w:r w:rsidR="001635F3" w:rsidRPr="004C688C">
        <w:rPr>
          <w:rFonts w:cs="Arial"/>
          <w:b/>
          <w:color w:val="auto"/>
        </w:rPr>
        <w:t>fluenced</w:t>
      </w:r>
      <w:r w:rsidR="004F610F" w:rsidRPr="004C688C">
        <w:rPr>
          <w:rFonts w:cs="Arial"/>
          <w:b/>
          <w:color w:val="auto"/>
        </w:rPr>
        <w:t xml:space="preserve"> the caspase 3/7 activity</w:t>
      </w:r>
      <w:r w:rsidRPr="004C688C">
        <w:rPr>
          <w:rFonts w:cs="Arial"/>
          <w:b/>
          <w:color w:val="auto"/>
        </w:rPr>
        <w:t>.</w:t>
      </w:r>
      <w:r w:rsidRPr="004C688C">
        <w:rPr>
          <w:rFonts w:cs="Arial"/>
          <w:color w:val="auto"/>
        </w:rPr>
        <w:t xml:space="preserve"> </w:t>
      </w:r>
      <w:r w:rsidRPr="004C688C">
        <w:rPr>
          <w:i w:val="0"/>
          <w:color w:val="auto"/>
        </w:rPr>
        <w:t xml:space="preserve">While </w:t>
      </w:r>
      <w:r w:rsidR="009842B6" w:rsidRPr="004C688C">
        <w:rPr>
          <w:i w:val="0"/>
          <w:color w:val="auto"/>
        </w:rPr>
        <w:t xml:space="preserve">7 min </w:t>
      </w:r>
      <w:r w:rsidRPr="004C688C">
        <w:rPr>
          <w:i w:val="0"/>
          <w:color w:val="auto"/>
        </w:rPr>
        <w:t xml:space="preserve">WCS </w:t>
      </w:r>
      <w:r w:rsidR="00924B2A" w:rsidRPr="004C688C">
        <w:rPr>
          <w:i w:val="0"/>
          <w:color w:val="auto"/>
        </w:rPr>
        <w:t xml:space="preserve">exposure </w:t>
      </w:r>
      <w:r w:rsidRPr="004C688C">
        <w:rPr>
          <w:i w:val="0"/>
          <w:color w:val="auto"/>
        </w:rPr>
        <w:t>cau</w:t>
      </w:r>
      <w:r w:rsidR="009842B6" w:rsidRPr="004C688C">
        <w:rPr>
          <w:i w:val="0"/>
          <w:color w:val="auto"/>
        </w:rPr>
        <w:t xml:space="preserve">sed significant increase in </w:t>
      </w:r>
      <w:r w:rsidR="003B4174" w:rsidRPr="004C688C">
        <w:rPr>
          <w:i w:val="0"/>
          <w:color w:val="auto"/>
        </w:rPr>
        <w:t xml:space="preserve">the expression of </w:t>
      </w:r>
      <w:r w:rsidRPr="004C688C">
        <w:rPr>
          <w:i w:val="0"/>
          <w:color w:val="auto"/>
        </w:rPr>
        <w:t>caspase 3/7</w:t>
      </w:r>
      <w:r w:rsidR="007A7EEC" w:rsidRPr="004C688C">
        <w:rPr>
          <w:i w:val="0"/>
          <w:color w:val="auto"/>
        </w:rPr>
        <w:t xml:space="preserve">, </w:t>
      </w:r>
      <w:r w:rsidR="009842B6" w:rsidRPr="004C688C">
        <w:rPr>
          <w:i w:val="0"/>
          <w:color w:val="auto"/>
        </w:rPr>
        <w:t xml:space="preserve">neither 3 h </w:t>
      </w:r>
      <w:r w:rsidR="007A7EEC" w:rsidRPr="004C688C">
        <w:rPr>
          <w:i w:val="0"/>
          <w:color w:val="auto"/>
        </w:rPr>
        <w:t xml:space="preserve">ECV </w:t>
      </w:r>
      <w:r w:rsidR="009842B6" w:rsidRPr="004C688C">
        <w:rPr>
          <w:i w:val="0"/>
          <w:color w:val="auto"/>
        </w:rPr>
        <w:t xml:space="preserve">nor 3 h air treatment influenced the </w:t>
      </w:r>
      <w:r w:rsidRPr="004C688C">
        <w:rPr>
          <w:i w:val="0"/>
          <w:color w:val="auto"/>
        </w:rPr>
        <w:t xml:space="preserve">caspase 3/7 </w:t>
      </w:r>
      <w:r w:rsidR="001635F3" w:rsidRPr="004C688C">
        <w:rPr>
          <w:i w:val="0"/>
          <w:color w:val="auto"/>
        </w:rPr>
        <w:t xml:space="preserve">activity </w:t>
      </w:r>
      <w:r w:rsidR="007A7EEC" w:rsidRPr="004C688C">
        <w:rPr>
          <w:i w:val="0"/>
          <w:color w:val="auto"/>
        </w:rPr>
        <w:t>compared to the UT cells</w:t>
      </w:r>
      <w:r w:rsidRPr="004C688C">
        <w:rPr>
          <w:i w:val="0"/>
          <w:color w:val="auto"/>
        </w:rPr>
        <w:t>.</w:t>
      </w:r>
      <w:r w:rsidR="007A7EEC" w:rsidRPr="004C688C">
        <w:rPr>
          <w:i w:val="0"/>
          <w:color w:val="auto"/>
        </w:rPr>
        <w:t xml:space="preserve"> </w:t>
      </w:r>
      <w:r w:rsidR="00306DA3" w:rsidRPr="004C688C">
        <w:rPr>
          <w:i w:val="0"/>
          <w:color w:val="auto"/>
        </w:rPr>
        <w:t>Positive control cells (</w:t>
      </w:r>
      <w:r w:rsidR="0076171D" w:rsidRPr="004C688C">
        <w:rPr>
          <w:i w:val="0"/>
          <w:color w:val="auto"/>
        </w:rPr>
        <w:t xml:space="preserve">0.5 mM </w:t>
      </w:r>
      <w:r w:rsidR="007A7EEC" w:rsidRPr="004C688C">
        <w:rPr>
          <w:i w:val="0"/>
          <w:color w:val="auto"/>
        </w:rPr>
        <w:t>H</w:t>
      </w:r>
      <w:r w:rsidR="007A7EEC" w:rsidRPr="004C688C">
        <w:rPr>
          <w:i w:val="0"/>
          <w:color w:val="auto"/>
          <w:vertAlign w:val="subscript"/>
        </w:rPr>
        <w:t>2</w:t>
      </w:r>
      <w:r w:rsidR="007A7EEC" w:rsidRPr="004C688C">
        <w:rPr>
          <w:i w:val="0"/>
          <w:color w:val="auto"/>
        </w:rPr>
        <w:t>O</w:t>
      </w:r>
      <w:r w:rsidR="007A7EEC" w:rsidRPr="004C688C">
        <w:rPr>
          <w:i w:val="0"/>
          <w:color w:val="auto"/>
          <w:vertAlign w:val="subscript"/>
        </w:rPr>
        <w:t>2</w:t>
      </w:r>
      <w:r w:rsidR="007A7EEC" w:rsidRPr="004C688C">
        <w:rPr>
          <w:i w:val="0"/>
          <w:color w:val="auto"/>
        </w:rPr>
        <w:t xml:space="preserve"> treated cells</w:t>
      </w:r>
      <w:r w:rsidR="00306DA3" w:rsidRPr="004C688C">
        <w:rPr>
          <w:i w:val="0"/>
          <w:color w:val="auto"/>
        </w:rPr>
        <w:t>)</w:t>
      </w:r>
      <w:r w:rsidR="007A7EEC" w:rsidRPr="004C688C">
        <w:rPr>
          <w:i w:val="0"/>
          <w:color w:val="auto"/>
        </w:rPr>
        <w:t xml:space="preserve"> produced a significant increase in caspase 3/7 activity compared to the UT</w:t>
      </w:r>
      <w:r w:rsidR="009842B6" w:rsidRPr="004C688C">
        <w:rPr>
          <w:i w:val="0"/>
          <w:color w:val="auto"/>
        </w:rPr>
        <w:t>, thus validating the assay methodology</w:t>
      </w:r>
      <w:r w:rsidR="007A7EEC" w:rsidRPr="004C688C">
        <w:rPr>
          <w:i w:val="0"/>
          <w:color w:val="auto"/>
        </w:rPr>
        <w:t xml:space="preserve">. </w:t>
      </w:r>
      <w:r w:rsidRPr="004C688C">
        <w:rPr>
          <w:i w:val="0"/>
          <w:color w:val="auto"/>
        </w:rPr>
        <w:t xml:space="preserve">Each bar represents Mean </w:t>
      </w:r>
      <w:r w:rsidRPr="004C688C">
        <w:rPr>
          <w:rFonts w:cs="Arial"/>
          <w:i w:val="0"/>
          <w:color w:val="auto"/>
        </w:rPr>
        <w:t xml:space="preserve">± </w:t>
      </w:r>
      <w:r w:rsidRPr="004C688C">
        <w:rPr>
          <w:i w:val="0"/>
          <w:color w:val="auto"/>
        </w:rPr>
        <w:t xml:space="preserve">SD </w:t>
      </w:r>
      <w:r w:rsidR="00586427" w:rsidRPr="004C688C">
        <w:rPr>
          <w:i w:val="0"/>
          <w:color w:val="auto"/>
        </w:rPr>
        <w:t xml:space="preserve">of </w:t>
      </w:r>
      <w:r w:rsidRPr="004C688C">
        <w:rPr>
          <w:i w:val="0"/>
          <w:color w:val="auto"/>
        </w:rPr>
        <w:t>3 individual SW’s.</w:t>
      </w:r>
      <w:r w:rsidR="009D6579" w:rsidRPr="004C688C">
        <w:rPr>
          <w:i w:val="0"/>
          <w:color w:val="auto"/>
        </w:rPr>
        <w:t xml:space="preserve"> (**** = p &lt; 0.0001</w:t>
      </w:r>
      <w:r w:rsidR="00E81268" w:rsidRPr="004C688C">
        <w:rPr>
          <w:i w:val="0"/>
          <w:color w:val="auto"/>
        </w:rPr>
        <w:t>, *** = p &lt; 0.001)</w:t>
      </w:r>
    </w:p>
    <w:p w14:paraId="4096128C" w14:textId="77777777" w:rsidR="00593390" w:rsidRPr="004C688C" w:rsidRDefault="00593390" w:rsidP="00593390"/>
    <w:p w14:paraId="58524991" w14:textId="77777777" w:rsidR="00593390" w:rsidRPr="004C688C" w:rsidRDefault="00593390" w:rsidP="00593390"/>
    <w:p w14:paraId="78013C69" w14:textId="28DBBFE5" w:rsidR="003C02AE" w:rsidRPr="004C688C" w:rsidRDefault="003C02AE" w:rsidP="003609DA">
      <w:pPr>
        <w:pStyle w:val="Heading1"/>
        <w:numPr>
          <w:ilvl w:val="0"/>
          <w:numId w:val="0"/>
        </w:numPr>
        <w:spacing w:line="480" w:lineRule="auto"/>
      </w:pPr>
      <w:r w:rsidRPr="004C688C">
        <w:lastRenderedPageBreak/>
        <w:t xml:space="preserve">Discussion </w:t>
      </w:r>
    </w:p>
    <w:p w14:paraId="6637BF9B" w14:textId="5B761A5D" w:rsidR="005C4A79" w:rsidRPr="004C688C" w:rsidRDefault="00C1536C" w:rsidP="003609DA">
      <w:pPr>
        <w:spacing w:line="480" w:lineRule="auto"/>
      </w:pPr>
      <w:r w:rsidRPr="004C688C">
        <w:t xml:space="preserve">Although </w:t>
      </w:r>
      <w:r w:rsidR="000A4E7A" w:rsidRPr="004C688C">
        <w:t xml:space="preserve">use of </w:t>
      </w:r>
      <w:r w:rsidRPr="004C688C">
        <w:t>EC</w:t>
      </w:r>
      <w:r w:rsidR="000A4E7A" w:rsidRPr="004C688C">
        <w:t>s</w:t>
      </w:r>
      <w:r w:rsidRPr="004C688C">
        <w:t xml:space="preserve"> has increased</w:t>
      </w:r>
      <w:r w:rsidR="004B3407" w:rsidRPr="004C688C">
        <w:t xml:space="preserve"> </w:t>
      </w:r>
      <w:r w:rsidR="000A4E7A" w:rsidRPr="004C688C">
        <w:t xml:space="preserve">rapidly </w:t>
      </w:r>
      <w:r w:rsidR="004B3407" w:rsidRPr="004C688C">
        <w:t>worldwide, the</w:t>
      </w:r>
      <w:r w:rsidR="000A4E7A" w:rsidRPr="004C688C">
        <w:t>re is currently no</w:t>
      </w:r>
      <w:r w:rsidR="004B3407" w:rsidRPr="004C688C">
        <w:t xml:space="preserve"> overall consensus on </w:t>
      </w:r>
      <w:r w:rsidR="000A4E7A" w:rsidRPr="004C688C">
        <w:t>the</w:t>
      </w:r>
      <w:r w:rsidR="00E9142C" w:rsidRPr="004C688C">
        <w:t xml:space="preserve"> possible detrimental</w:t>
      </w:r>
      <w:r w:rsidR="000A4E7A" w:rsidRPr="004C688C">
        <w:t xml:space="preserve"> </w:t>
      </w:r>
      <w:r w:rsidR="00333924" w:rsidRPr="004C688C">
        <w:t xml:space="preserve">EC health </w:t>
      </w:r>
      <w:r w:rsidR="000A4E7A" w:rsidRPr="004C688C">
        <w:t>effects</w:t>
      </w:r>
      <w:r w:rsidR="004B3407" w:rsidRPr="004C688C">
        <w:t xml:space="preserve">. Due to the lack of a standardised testing method to evaluate </w:t>
      </w:r>
      <w:r w:rsidR="000A4E7A" w:rsidRPr="004C688C">
        <w:t>EC</w:t>
      </w:r>
      <w:r w:rsidR="004B3407" w:rsidRPr="004C688C">
        <w:t xml:space="preserve"> cytotoxicity, there </w:t>
      </w:r>
      <w:r w:rsidR="000A4E7A" w:rsidRPr="004C688C">
        <w:t>are inconsistencies in</w:t>
      </w:r>
      <w:r w:rsidR="004B3407" w:rsidRPr="004C688C">
        <w:t xml:space="preserve"> the EC data </w:t>
      </w:r>
      <w:r w:rsidR="000A4E7A" w:rsidRPr="004C688C">
        <w:t xml:space="preserve">reported </w:t>
      </w:r>
      <w:r w:rsidR="004B3407" w:rsidRPr="004C688C">
        <w:t>so far</w:t>
      </w:r>
      <w:r w:rsidR="00F33799" w:rsidRPr="004C688C">
        <w:t xml:space="preserve"> </w:t>
      </w:r>
      <w:r w:rsidR="00F33799" w:rsidRPr="004C688C">
        <w:fldChar w:fldCharType="begin"/>
      </w:r>
      <w:r w:rsidR="0061474A" w:rsidRPr="004C688C">
        <w:instrText xml:space="preserve"> ADDIN EN.CITE &lt;EndNote&gt;&lt;Cite&gt;&lt;Author&gt;Hiemstra&lt;/Author&gt;&lt;Year&gt;2016&lt;/Year&gt;&lt;RecNum&gt;1009&lt;/RecNum&gt;&lt;DisplayText&gt;(Hiemstra and Bals, 2016)&lt;/DisplayText&gt;&lt;record&gt;&lt;rec-number&gt;1009&lt;/rec-number&gt;&lt;foreign-keys&gt;&lt;key app="EN" db-id="ewwedwe0aavd9pezpxpxwxfjaaatw5xf09sx" timestamp="1513111268"&gt;1009&lt;/key&gt;&lt;/foreign-keys&gt;&lt;ref-type name="Journal Article"&gt;17&lt;/ref-type&gt;&lt;contributors&gt;&lt;authors&gt;&lt;author&gt;Hiemstra, P. S.&lt;/author&gt;&lt;author&gt;Bals, R.&lt;/author&gt;&lt;/authors&gt;&lt;/contributors&gt;&lt;auth-address&gt;Department of Pulmonology, Leiden University Medical Center, Leiden, The Netherlands.&amp;#xD;Department of Internal Medicine V - Pulmonology, Allergology and Critical Care Medicine, Saarland University, D-66421, Homburg, Germany. robert.bals@uks.eu.&lt;/auth-address&gt;&lt;titles&gt;&lt;title&gt;Basic science of electronic cigarettes: assessment in cell culture and in vivo models&lt;/title&gt;&lt;secondary-title&gt;Respir Res&lt;/secondary-title&gt;&lt;/titles&gt;&lt;periodical&gt;&lt;full-title&gt;Respir Res&lt;/full-title&gt;&lt;abbr-1&gt;Respiratory research&lt;/abbr-1&gt;&lt;/periodical&gt;&lt;pages&gt;127&lt;/pages&gt;&lt;volume&gt;17&lt;/volume&gt;&lt;number&gt;1&lt;/number&gt;&lt;keywords&gt;&lt;keyword&gt;Administration, Inhalation&lt;/keyword&gt;&lt;keyword&gt;Animals&lt;/keyword&gt;&lt;keyword&gt;Cells, Cultured&lt;/keyword&gt;&lt;keyword&gt;*Electronic Nicotine Delivery Systems&lt;/keyword&gt;&lt;keyword&gt;Humans&lt;/keyword&gt;&lt;keyword&gt;Lung/*drug effects/metabolism/pathology&lt;/keyword&gt;&lt;keyword&gt;Lung Diseases/*chemically induced/metabolism/pathology&lt;/keyword&gt;&lt;keyword&gt;Models, Animal&lt;/keyword&gt;&lt;keyword&gt;Nicotinic Agonists/administration &amp;amp; dosage/*toxicity&lt;/keyword&gt;&lt;keyword&gt;Risk Assessment&lt;/keyword&gt;&lt;keyword&gt;Risk Factors&lt;/keyword&gt;&lt;keyword&gt;Vaping/*adverse effects&lt;/keyword&gt;&lt;/keywords&gt;&lt;dates&gt;&lt;year&gt;2016&lt;/year&gt;&lt;pub-dates&gt;&lt;date&gt;Oct 7&lt;/date&gt;&lt;/pub-dates&gt;&lt;/dates&gt;&lt;isbn&gt;1465-993X (Electronic)&amp;#xD;1465-9921 (Linking)&lt;/isbn&gt;&lt;accession-num&gt;27717371&lt;/accession-num&gt;&lt;urls&gt;&lt;related-urls&gt;&lt;url&gt;https://www.ncbi.nlm.nih.gov/pubmed/27717371&lt;/url&gt;&lt;/related-urls&gt;&lt;/urls&gt;&lt;custom2&gt;PMC5055681&lt;/custom2&gt;&lt;electronic-resource-num&gt;10.1186/s12931-016-0447-z&lt;/electronic-resource-num&gt;&lt;/record&gt;&lt;/Cite&gt;&lt;/EndNote&gt;</w:instrText>
      </w:r>
      <w:r w:rsidR="00F33799" w:rsidRPr="004C688C">
        <w:fldChar w:fldCharType="separate"/>
      </w:r>
      <w:r w:rsidR="0061474A" w:rsidRPr="004C688C">
        <w:rPr>
          <w:noProof/>
        </w:rPr>
        <w:t>(Hiemstra and Bals, 2016)</w:t>
      </w:r>
      <w:r w:rsidR="00F33799" w:rsidRPr="004C688C">
        <w:fldChar w:fldCharType="end"/>
      </w:r>
      <w:r w:rsidR="004B3407" w:rsidRPr="004C688C">
        <w:t>.</w:t>
      </w:r>
      <w:r w:rsidR="00EC7CEF" w:rsidRPr="004C688C">
        <w:t xml:space="preserve"> Crucial factors </w:t>
      </w:r>
      <w:r w:rsidR="00F24616" w:rsidRPr="004C688C">
        <w:t>such as</w:t>
      </w:r>
      <w:r w:rsidR="00EC7CEF" w:rsidRPr="004C688C">
        <w:t xml:space="preserve"> the cell model employed and the method of </w:t>
      </w:r>
      <w:r w:rsidR="00F24616" w:rsidRPr="004C688C">
        <w:t xml:space="preserve">EC </w:t>
      </w:r>
      <w:r w:rsidR="00EC7CEF" w:rsidRPr="004C688C">
        <w:t>delivery determine</w:t>
      </w:r>
      <w:r w:rsidR="00333924" w:rsidRPr="004C688C">
        <w:t>s</w:t>
      </w:r>
      <w:r w:rsidR="00EC7CEF" w:rsidRPr="004C688C">
        <w:t xml:space="preserve"> the physiological significance of any</w:t>
      </w:r>
      <w:r w:rsidR="000A4E7A" w:rsidRPr="004C688C">
        <w:t xml:space="preserve"> individual EC</w:t>
      </w:r>
      <w:r w:rsidR="00EC7CEF" w:rsidRPr="004C688C">
        <w:t xml:space="preserve"> study.</w:t>
      </w:r>
      <w:r w:rsidR="00197344" w:rsidRPr="004C688C">
        <w:t xml:space="preserve"> </w:t>
      </w:r>
      <w:r w:rsidR="00EB7D00" w:rsidRPr="004C688C">
        <w:t xml:space="preserve">Submerged cultures of airway epithelial cells, although quick, economical and easy to test, do not recapitulate </w:t>
      </w:r>
      <w:r w:rsidR="00164C9B" w:rsidRPr="004C688C">
        <w:t xml:space="preserve">the important </w:t>
      </w:r>
      <w:r w:rsidR="00EB7D00" w:rsidRPr="004C688C">
        <w:t xml:space="preserve">physiological features of </w:t>
      </w:r>
      <w:r w:rsidR="00EB7D00" w:rsidRPr="004C688C">
        <w:rPr>
          <w:i/>
        </w:rPr>
        <w:t>in-vivo</w:t>
      </w:r>
      <w:r w:rsidR="00EB7D00" w:rsidRPr="004C688C">
        <w:t xml:space="preserve"> human airway epithelium</w:t>
      </w:r>
      <w:r w:rsidR="00164C9B" w:rsidRPr="004C688C">
        <w:t xml:space="preserve"> </w:t>
      </w:r>
      <w:r w:rsidR="00164C9B" w:rsidRPr="004C688C">
        <w:fldChar w:fldCharType="begin">
          <w:fldData xml:space="preserve">PEVuZE5vdGU+PENpdGU+PEF1dGhvcj5CZXJ1QmU8L0F1dGhvcj48WWVhcj4yMDA5PC9ZZWFyPjxS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==
</w:fldData>
        </w:fldChar>
      </w:r>
      <w:r w:rsidR="00164C9B" w:rsidRPr="004C688C">
        <w:instrText xml:space="preserve"> ADDIN EN.CITE </w:instrText>
      </w:r>
      <w:r w:rsidR="00164C9B" w:rsidRPr="004C688C">
        <w:fldChar w:fldCharType="begin">
          <w:fldData xml:space="preserve">PEVuZE5vdGU+PENpdGU+PEF1dGhvcj5CZXJ1QmU8L0F1dGhvcj48WWVhcj4yMDA5PC9ZZWFyPjxS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==
</w:fldData>
        </w:fldChar>
      </w:r>
      <w:r w:rsidR="00164C9B" w:rsidRPr="004C688C">
        <w:instrText xml:space="preserve"> ADDIN EN.CITE.DATA </w:instrText>
      </w:r>
      <w:r w:rsidR="00164C9B" w:rsidRPr="004C688C">
        <w:fldChar w:fldCharType="end"/>
      </w:r>
      <w:r w:rsidR="00164C9B" w:rsidRPr="004C688C">
        <w:fldChar w:fldCharType="separate"/>
      </w:r>
      <w:r w:rsidR="00164C9B" w:rsidRPr="004C688C">
        <w:rPr>
          <w:noProof/>
        </w:rPr>
        <w:t>(BeruBe et al., 2009)</w:t>
      </w:r>
      <w:r w:rsidR="00164C9B" w:rsidRPr="004C688C">
        <w:fldChar w:fldCharType="end"/>
      </w:r>
      <w:r w:rsidR="00EB7D00" w:rsidRPr="004C688C">
        <w:t xml:space="preserve">. Similarly, delivering raw EC liquid or extracts of ECs to the submerged </w:t>
      </w:r>
      <w:r w:rsidR="00164C9B" w:rsidRPr="004C688C">
        <w:t>cultures</w:t>
      </w:r>
      <w:r w:rsidR="00EB7D00" w:rsidRPr="004C688C">
        <w:t xml:space="preserve"> does not mimic the </w:t>
      </w:r>
      <w:r w:rsidR="00EB7D00" w:rsidRPr="004C688C">
        <w:rPr>
          <w:i/>
        </w:rPr>
        <w:t>in-vivo</w:t>
      </w:r>
      <w:r w:rsidR="00EB7D00" w:rsidRPr="004C688C">
        <w:t xml:space="preserve"> smoking/vaping behaviour accurately</w:t>
      </w:r>
      <w:r w:rsidR="00164C9B" w:rsidRPr="004C688C">
        <w:t xml:space="preserve"> </w:t>
      </w:r>
      <w:r w:rsidR="00164C9B" w:rsidRPr="004C688C">
        <w:fldChar w:fldCharType="begin">
          <w:fldData xml:space="preserve">PEVuZE5vdGU+PENpdGU+PEF1dGhvcj5CZW5hbTwvQXV0aG9yPjxZZWFyPjIwMTY8L1llYXI+PFJl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</w:fldData>
        </w:fldChar>
      </w:r>
      <w:r w:rsidR="00164C9B" w:rsidRPr="004C688C">
        <w:instrText xml:space="preserve"> ADDIN EN.CITE </w:instrText>
      </w:r>
      <w:r w:rsidR="00164C9B" w:rsidRPr="004C688C">
        <w:fldChar w:fldCharType="begin">
          <w:fldData xml:space="preserve">PEVuZE5vdGU+PENpdGU+PEF1dGhvcj5CZW5hbTwvQXV0aG9yPjxZZWFyPjIwMTY8L1llYXI+PFJl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</w:fldData>
        </w:fldChar>
      </w:r>
      <w:r w:rsidR="00164C9B" w:rsidRPr="004C688C">
        <w:instrText xml:space="preserve"> ADDIN EN.CITE.DATA </w:instrText>
      </w:r>
      <w:r w:rsidR="00164C9B" w:rsidRPr="004C688C">
        <w:fldChar w:fldCharType="end"/>
      </w:r>
      <w:r w:rsidR="00164C9B" w:rsidRPr="004C688C">
        <w:fldChar w:fldCharType="separate"/>
      </w:r>
      <w:r w:rsidR="00164C9B" w:rsidRPr="004C688C">
        <w:rPr>
          <w:noProof/>
        </w:rPr>
        <w:t>(Benam et al., 2016)</w:t>
      </w:r>
      <w:r w:rsidR="00164C9B" w:rsidRPr="004C688C">
        <w:fldChar w:fldCharType="end"/>
      </w:r>
      <w:r w:rsidR="00EB7D00" w:rsidRPr="004C688C">
        <w:t xml:space="preserve">. </w:t>
      </w:r>
      <w:r w:rsidR="00164C9B" w:rsidRPr="004C688C">
        <w:t>In this scenario, t</w:t>
      </w:r>
      <w:r w:rsidR="00775B4E" w:rsidRPr="004C688C">
        <w:t>he present study investigate</w:t>
      </w:r>
      <w:r w:rsidR="00164C9B" w:rsidRPr="004C688C">
        <w:t>d</w:t>
      </w:r>
      <w:r w:rsidR="00775B4E" w:rsidRPr="004C688C">
        <w:t xml:space="preserve"> the effects of ECV using a physiologically relevant differentiated </w:t>
      </w:r>
      <w:r w:rsidR="0052640A" w:rsidRPr="004C688C">
        <w:t xml:space="preserve">ALI </w:t>
      </w:r>
      <w:r w:rsidR="00775B4E" w:rsidRPr="004C688C">
        <w:t>co-culture model of human airways consisting of CALU 3 bronchial epithelial cells and MRC-5 human pulmonary fibroblasts.</w:t>
      </w:r>
    </w:p>
    <w:p w14:paraId="41FFCBBE" w14:textId="5E2660F4" w:rsidR="00C00CDD" w:rsidRPr="004C688C" w:rsidRDefault="0052640A" w:rsidP="003609DA">
      <w:pPr>
        <w:spacing w:line="480" w:lineRule="auto"/>
      </w:pPr>
      <w:r w:rsidRPr="004C688C">
        <w:t>Since human airways consist</w:t>
      </w:r>
      <w:r w:rsidR="005C4A79" w:rsidRPr="004C688C">
        <w:t xml:space="preserve"> of several other cell types apart from epithelial cells, there exists a constant cross-signalling between the different cell types in order to maintain tissue homeostasis </w:t>
      </w:r>
      <w:r w:rsidR="005C4A79" w:rsidRPr="004C688C">
        <w:fldChar w:fldCharType="begin"/>
      </w:r>
      <w:r w:rsidR="005C4A79" w:rsidRPr="004C688C">
        <w:instrText xml:space="preserve"> ADDIN EN.CITE &lt;EndNote&gt;&lt;Cite&gt;&lt;Author&gt;Knight&lt;/Author&gt;&lt;Year&gt;2003&lt;/Year&gt;&lt;RecNum&gt;697&lt;/RecNum&gt;&lt;DisplayText&gt;(Knight and Holgate, 2003)&lt;/DisplayText&gt;&lt;record&gt;&lt;rec-number&gt;697&lt;/rec-number&gt;&lt;foreign-keys&gt;&lt;key app="EN" db-id="ewwedwe0aavd9pezpxpxwxfjaaatw5xf09sx" timestamp="1426723567"&gt;697&lt;/key&gt;&lt;/foreign-keys&gt;&lt;ref-type name="Journal Article"&gt;17&lt;/ref-type&gt;&lt;contributors&gt;&lt;authors&gt;&lt;author&gt;Knight, D. A.&lt;/author&gt;&lt;author&gt;Holgate, S. T.&lt;/author&gt;&lt;/authors&gt;&lt;/contributors&gt;&lt;auth-address&gt;Asthma and Allergy Research Institute, Sir Charles Gairdner Hospital, Nedlands, Western Australia, Australia. dknight@cyllene.uwa.edu.au&lt;/auth-address&gt;&lt;titles&gt;&lt;title&gt;The airway epithelium: structural and functional properties in health and disease&lt;/title&gt;&lt;secondary-title&gt;Respirology&lt;/secondary-title&gt;&lt;alt-title&gt;Respirology&lt;/alt-title&gt;&lt;/titles&gt;&lt;periodical&gt;&lt;full-title&gt;Respirology&lt;/full-title&gt;&lt;abbr-1&gt;Respirology&lt;/abbr-1&gt;&lt;/periodical&gt;&lt;alt-periodical&gt;&lt;full-title&gt;Respirology&lt;/full-title&gt;&lt;abbr-1&gt;Respirology&lt;/abbr-1&gt;&lt;/alt-periodical&gt;&lt;pages&gt;432-46&lt;/pages&gt;&lt;volume&gt;8&lt;/volume&gt;&lt;number&gt;4&lt;/number&gt;&lt;keywords&gt;&lt;keyword&gt;Asthma/drug therapy/*physiopathology&lt;/keyword&gt;&lt;keyword&gt;Basement Membrane/anatomy &amp;amp; histology/physiology&lt;/keyword&gt;&lt;keyword&gt;Glucocorticoids/pharmacology&lt;/keyword&gt;&lt;keyword&gt;Growth Substances/metabolism&lt;/keyword&gt;&lt;keyword&gt;Humans&lt;/keyword&gt;&lt;keyword&gt;Neurosecretory Systems/cytology&lt;/keyword&gt;&lt;keyword&gt;Respiratory Mucosa/anatomy &amp;amp; histology/drug effects/*physiology&lt;/keyword&gt;&lt;/keywords&gt;&lt;dates&gt;&lt;year&gt;2003&lt;/year&gt;&lt;pub-dates&gt;&lt;date&gt;Dec&lt;/date&gt;&lt;/pub-dates&gt;&lt;/dates&gt;&lt;isbn&gt;1323-7799 (Print)&amp;#xD;1323-7799 (Linking)&lt;/isbn&gt;&lt;accession-num&gt;14708552&lt;/accession-num&gt;&lt;urls&gt;&lt;related-urls&gt;&lt;url&gt;http://www.ncbi.nlm.nih.gov/pubmed/14708552&lt;/url&gt;&lt;/related-urls&gt;&lt;/urls&gt;&lt;/record&gt;&lt;/Cite&gt;&lt;/EndNote&gt;</w:instrText>
      </w:r>
      <w:r w:rsidR="005C4A79" w:rsidRPr="004C688C">
        <w:fldChar w:fldCharType="separate"/>
      </w:r>
      <w:r w:rsidR="005C4A79" w:rsidRPr="004C688C">
        <w:rPr>
          <w:noProof/>
        </w:rPr>
        <w:t>(Knight and Holgate, 2003)</w:t>
      </w:r>
      <w:r w:rsidR="005C4A79" w:rsidRPr="004C688C">
        <w:fldChar w:fldCharType="end"/>
      </w:r>
      <w:r w:rsidR="005C4A79" w:rsidRPr="004C688C">
        <w:t xml:space="preserve">. One distinct advantages of ALI culturing is that unlike submerged cultures which </w:t>
      </w:r>
      <w:r w:rsidR="00C404E0" w:rsidRPr="004C688C">
        <w:t>permits growth of</w:t>
      </w:r>
      <w:r w:rsidR="005C4A79" w:rsidRPr="004C688C">
        <w:t xml:space="preserve"> only one cell type, ALI co-cultures can involve simultaneous growth of more than one cell type on the same permeable membrane which </w:t>
      </w:r>
      <w:r w:rsidRPr="004C688C">
        <w:t>allows</w:t>
      </w:r>
      <w:r w:rsidR="005C4A79" w:rsidRPr="004C688C">
        <w:t xml:space="preserve"> constant signalling between two cell types in response to environmental toxicants such as cigarette smoke or EC aerosols.</w:t>
      </w:r>
      <w:r w:rsidRPr="004C688C">
        <w:t xml:space="preserve"> Culturing</w:t>
      </w:r>
      <w:r w:rsidR="005C4A79" w:rsidRPr="004C688C">
        <w:t xml:space="preserve"> </w:t>
      </w:r>
      <w:r w:rsidR="00775B4E" w:rsidRPr="004C688C">
        <w:t xml:space="preserve">CALU 3 </w:t>
      </w:r>
      <w:r w:rsidRPr="004C688C">
        <w:t xml:space="preserve">bronchial epithelial cells </w:t>
      </w:r>
      <w:r w:rsidR="00775B4E" w:rsidRPr="004C688C">
        <w:t>and MRC-5 fibroblasts</w:t>
      </w:r>
      <w:r w:rsidR="005C4A79" w:rsidRPr="004C688C">
        <w:t xml:space="preserve"> at ALI for 11-14 days lead to mucociliary differentiation involving production of goblet cells, barrier formation and cilia production </w:t>
      </w:r>
      <w:r w:rsidR="005C4A79" w:rsidRPr="004C688C">
        <w:fldChar w:fldCharType="begin"/>
      </w:r>
      <w:r w:rsidR="005C4A79" w:rsidRPr="004C688C">
        <w:instrText xml:space="preserve"> ADDIN EN.CITE &lt;EndNote&gt;&lt;Cite&gt;&lt;Author&gt;Bielemeier&lt;/Author&gt;&lt;Year&gt;2012&lt;/Year&gt;&lt;RecNum&gt;515&lt;/RecNum&gt;&lt;DisplayText&gt;(Bielemeier, 2012)&lt;/DisplayText&gt;&lt;record&gt;&lt;rec-number&gt;515&lt;/rec-number&gt;&lt;foreign-keys&gt;&lt;key app="EN" db-id="9dwd5trwt990vmedetnxefa6wzpwta5sd9sv" timestamp="1363947440"&gt;515&lt;/key&gt;&lt;/foreign-keys&gt;&lt;ref-type name="Thesis"&gt;32&lt;/ref-type&gt;&lt;contributors&gt;&lt;authors&gt;&lt;author&gt;Anne Bielemeier &lt;/author&gt;&lt;/authors&gt;&lt;tertiary-authors&gt;&lt;author&gt;Dr LJ Marshall&lt;/author&gt;&lt;/tertiary-authors&gt;&lt;/contributors&gt;&lt;titles&gt;&lt;title&gt;Development Of A Multicellular Co-Culture Model Of Normal And Cystic Fibrosis Human Airways In Vitro&lt;/title&gt;&lt;secondary-title&gt;School of Life and Health Sciences&lt;/secondary-title&gt;&lt;/titles&gt;&lt;volume&gt;PhD&lt;/volume&gt;&lt;dates&gt;&lt;year&gt;2012&lt;/year&gt;&lt;/dates&gt;&lt;publisher&gt;Aston University&lt;/publisher&gt;&lt;urls&gt;&lt;/urls&gt;&lt;/record&gt;&lt;/Cite&gt;&lt;/EndNote&gt;</w:instrText>
      </w:r>
      <w:r w:rsidR="005C4A79" w:rsidRPr="004C688C">
        <w:fldChar w:fldCharType="separate"/>
      </w:r>
      <w:r w:rsidR="005C4A79" w:rsidRPr="004C688C">
        <w:rPr>
          <w:noProof/>
        </w:rPr>
        <w:t>(Bielemeier, 2012)</w:t>
      </w:r>
      <w:r w:rsidR="005C4A79" w:rsidRPr="004C688C">
        <w:fldChar w:fldCharType="end"/>
      </w:r>
      <w:r w:rsidR="005C4A79" w:rsidRPr="004C688C">
        <w:t xml:space="preserve">, thus </w:t>
      </w:r>
      <w:r w:rsidRPr="004C688C">
        <w:t xml:space="preserve">recapitulating the key features of </w:t>
      </w:r>
      <w:r w:rsidR="005C4A79" w:rsidRPr="004C688C">
        <w:t xml:space="preserve">the </w:t>
      </w:r>
      <w:r w:rsidR="005C4A79" w:rsidRPr="004C688C">
        <w:rPr>
          <w:i/>
        </w:rPr>
        <w:t>in-vivo</w:t>
      </w:r>
      <w:r w:rsidR="005C4A79" w:rsidRPr="004C688C">
        <w:t xml:space="preserve"> bronchial epithelium physiology and morphology. Past studies such as </w:t>
      </w:r>
      <w:r w:rsidR="00C404E0" w:rsidRPr="004C688C">
        <w:t xml:space="preserve">Ishikawa et al </w:t>
      </w:r>
      <w:r w:rsidR="00C404E0" w:rsidRPr="004C688C">
        <w:fldChar w:fldCharType="begin">
          <w:fldData xml:space="preserve">PEVuZE5vdGU+PENpdGUgRXhjbHVkZUF1dGg9IjEiPjxBdXRob3I+SXNoaWthd2E8L0F1dGhvcj48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=
</w:fldData>
        </w:fldChar>
      </w:r>
      <w:r w:rsidR="00C404E0" w:rsidRPr="004C688C">
        <w:instrText xml:space="preserve"> ADDIN EN.CITE </w:instrText>
      </w:r>
      <w:r w:rsidR="00C404E0" w:rsidRPr="004C688C">
        <w:fldChar w:fldCharType="begin">
          <w:fldData xml:space="preserve">PEVuZE5vdGU+PENpdGUgRXhjbHVkZUF1dGg9IjEiPjxBdXRob3I+SXNoaWthd2E8L0F1dGhvcj48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=
</w:fldData>
        </w:fldChar>
      </w:r>
      <w:r w:rsidR="00C404E0" w:rsidRPr="004C688C">
        <w:instrText xml:space="preserve"> ADDIN EN.CITE.DATA </w:instrText>
      </w:r>
      <w:r w:rsidR="00C404E0" w:rsidRPr="004C688C">
        <w:fldChar w:fldCharType="end"/>
      </w:r>
      <w:r w:rsidR="00C404E0" w:rsidRPr="004C688C">
        <w:fldChar w:fldCharType="separate"/>
      </w:r>
      <w:r w:rsidR="00C404E0" w:rsidRPr="004C688C">
        <w:rPr>
          <w:noProof/>
        </w:rPr>
        <w:t>(2017)</w:t>
      </w:r>
      <w:r w:rsidR="00C404E0" w:rsidRPr="004C688C">
        <w:fldChar w:fldCharType="end"/>
      </w:r>
      <w:r w:rsidR="00C404E0" w:rsidRPr="004C688C">
        <w:t xml:space="preserve"> and Horie et al </w:t>
      </w:r>
      <w:r w:rsidR="00C404E0" w:rsidRPr="004C688C">
        <w:fldChar w:fldCharType="begin">
          <w:fldData xml:space="preserve">PEVuZE5vdGU+PENpdGUgRXhjbHVkZUF1dGg9IjEiPjxBdXRob3I+SG9yaWU8L0F1dGhvcj48WWVh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</w:fldData>
        </w:fldChar>
      </w:r>
      <w:r w:rsidR="00C404E0" w:rsidRPr="004C688C">
        <w:instrText xml:space="preserve"> ADDIN EN.CITE </w:instrText>
      </w:r>
      <w:r w:rsidR="00C404E0" w:rsidRPr="004C688C">
        <w:fldChar w:fldCharType="begin">
          <w:fldData xml:space="preserve">PEVuZE5vdGU+PENpdGUgRXhjbHVkZUF1dGg9IjEiPjxBdXRob3I+SG9yaWU8L0F1dGhvcj48WWVh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</w:fldData>
        </w:fldChar>
      </w:r>
      <w:r w:rsidR="00C404E0" w:rsidRPr="004C688C">
        <w:instrText xml:space="preserve"> ADDIN EN.CITE.DATA </w:instrText>
      </w:r>
      <w:r w:rsidR="00C404E0" w:rsidRPr="004C688C">
        <w:fldChar w:fldCharType="end"/>
      </w:r>
      <w:r w:rsidR="00C404E0" w:rsidRPr="004C688C">
        <w:fldChar w:fldCharType="separate"/>
      </w:r>
      <w:r w:rsidR="00C404E0" w:rsidRPr="004C688C">
        <w:rPr>
          <w:noProof/>
        </w:rPr>
        <w:t>(2012)</w:t>
      </w:r>
      <w:r w:rsidR="00C404E0" w:rsidRPr="004C688C">
        <w:fldChar w:fldCharType="end"/>
      </w:r>
      <w:r w:rsidR="00C404E0" w:rsidRPr="004C688C">
        <w:t xml:space="preserve"> have employed similar ALI co-culture models </w:t>
      </w:r>
      <w:r w:rsidR="00A84028" w:rsidRPr="004C688C">
        <w:t>consisting of</w:t>
      </w:r>
      <w:r w:rsidR="00C404E0" w:rsidRPr="004C688C">
        <w:t xml:space="preserve"> airway epithelial cells and fibroblasts to assess cigarette smoke cytotoxicity although there is a </w:t>
      </w:r>
      <w:r w:rsidR="00C97DA0" w:rsidRPr="004C688C">
        <w:t>lack</w:t>
      </w:r>
      <w:r w:rsidR="00C404E0" w:rsidRPr="004C688C">
        <w:t xml:space="preserve"> of studies employing ALI human airway models to evaluate EC </w:t>
      </w:r>
      <w:r w:rsidR="00C404E0" w:rsidRPr="004C688C">
        <w:lastRenderedPageBreak/>
        <w:t xml:space="preserve">cytotoxicity. </w:t>
      </w:r>
      <w:r w:rsidR="003E016E" w:rsidRPr="004C688C">
        <w:t>In this respect, this is the first study to report a</w:t>
      </w:r>
      <w:r w:rsidRPr="004C688C">
        <w:t>n</w:t>
      </w:r>
      <w:r w:rsidR="003E016E" w:rsidRPr="004C688C">
        <w:t xml:space="preserve"> </w:t>
      </w:r>
      <w:r w:rsidR="006417A1" w:rsidRPr="004C688C">
        <w:t xml:space="preserve">ALI </w:t>
      </w:r>
      <w:r w:rsidR="003E016E" w:rsidRPr="004C688C">
        <w:t xml:space="preserve">co-culture model of differentiated bronchial epithelium to investigate EC aerosol cytotoxicity. </w:t>
      </w:r>
    </w:p>
    <w:p w14:paraId="61ADD9C5" w14:textId="77777777" w:rsidR="00E52E01" w:rsidRPr="004C688C" w:rsidRDefault="00215840" w:rsidP="00197344">
      <w:pPr>
        <w:spacing w:line="480" w:lineRule="auto"/>
      </w:pPr>
      <w:r w:rsidRPr="004C688C">
        <w:t>Exposure of HPF-CALU 3 co-culture models to cigarette smoke provided a quick, relevant method of demonstrating the sensitivity of the co-culture model to inhalable toxicants</w:t>
      </w:r>
      <w:r w:rsidR="00EF72BA" w:rsidRPr="004C688C">
        <w:t xml:space="preserve"> such as WCS</w:t>
      </w:r>
      <w:r w:rsidRPr="004C688C">
        <w:t xml:space="preserve">. </w:t>
      </w:r>
      <w:r w:rsidR="00722B73" w:rsidRPr="004C688C">
        <w:t xml:space="preserve">The current </w:t>
      </w:r>
      <w:r w:rsidR="00557289" w:rsidRPr="004C688C">
        <w:t>study found</w:t>
      </w:r>
      <w:r w:rsidR="00722B73" w:rsidRPr="004C688C">
        <w:t xml:space="preserve"> that 7 min acute WCS exposure </w:t>
      </w:r>
      <w:r w:rsidR="00557289" w:rsidRPr="004C688C">
        <w:t>had</w:t>
      </w:r>
      <w:r w:rsidR="00722B73" w:rsidRPr="004C688C">
        <w:t xml:space="preserve"> a cytotoxic impact on the co-culture model cell viability while air and ECV had no significant impact at this exposure time. This result correlates with a </w:t>
      </w:r>
      <w:r w:rsidR="00962177" w:rsidRPr="004C688C">
        <w:t xml:space="preserve">number of </w:t>
      </w:r>
      <w:r w:rsidR="00722B73" w:rsidRPr="004C688C">
        <w:t xml:space="preserve">previous </w:t>
      </w:r>
      <w:r w:rsidRPr="004C688C">
        <w:t>studies employing</w:t>
      </w:r>
      <w:r w:rsidR="00722B73" w:rsidRPr="004C688C">
        <w:t xml:space="preserve"> ALI monoculture</w:t>
      </w:r>
      <w:r w:rsidR="00AF5065" w:rsidRPr="004C688C">
        <w:t>s</w:t>
      </w:r>
      <w:r w:rsidR="00722B73" w:rsidRPr="004C688C">
        <w:t xml:space="preserve"> of bronchial epithelial cells </w:t>
      </w:r>
      <w:r w:rsidRPr="004C688C">
        <w:t xml:space="preserve">that reported on similar </w:t>
      </w:r>
      <w:r w:rsidR="00557289" w:rsidRPr="004C688C">
        <w:t xml:space="preserve">acute </w:t>
      </w:r>
      <w:r w:rsidRPr="004C688C">
        <w:t xml:space="preserve">cytotoxic effects of WCS </w:t>
      </w:r>
      <w:r w:rsidR="00722B73" w:rsidRPr="004C688C">
        <w:t xml:space="preserve">although the time taken to </w:t>
      </w:r>
      <w:r w:rsidR="00EF72BA" w:rsidRPr="004C688C">
        <w:t>exhibit</w:t>
      </w:r>
      <w:r w:rsidR="00722B73" w:rsidRPr="004C688C">
        <w:t xml:space="preserve"> cyto</w:t>
      </w:r>
      <w:r w:rsidR="00557289" w:rsidRPr="004C688C">
        <w:t>toxicity varied</w:t>
      </w:r>
      <w:r w:rsidR="00722B73" w:rsidRPr="004C688C">
        <w:t xml:space="preserve"> across studies</w:t>
      </w:r>
      <w:r w:rsidRPr="004C688C">
        <w:t xml:space="preserve"> </w:t>
      </w:r>
      <w:r w:rsidR="003A5B04" w:rsidRPr="004C688C">
        <w:fldChar w:fldCharType="begin">
          <w:fldData xml:space="preserve">PEVuZE5vdGU+PENpdGU+PEF1dGhvcj5BdWZkZXJoZWlkZTwvQXV0aG9yPjxZZWFyPjIwMDE8L1ll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</w:fldData>
        </w:fldChar>
      </w:r>
      <w:r w:rsidR="0061474A" w:rsidRPr="004C688C">
        <w:instrText xml:space="preserve"> ADDIN EN.CITE </w:instrText>
      </w:r>
      <w:r w:rsidR="0061474A" w:rsidRPr="004C688C">
        <w:fldChar w:fldCharType="begin">
          <w:fldData xml:space="preserve">PEVuZE5vdGU+PENpdGU+PEF1dGhvcj5BdWZkZXJoZWlkZTwvQXV0aG9yPjxZZWFyPjIwMDE8L1ll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</w:fldData>
        </w:fldChar>
      </w:r>
      <w:r w:rsidR="0061474A" w:rsidRPr="004C688C">
        <w:instrText xml:space="preserve"> ADDIN EN.CITE.DATA </w:instrText>
      </w:r>
      <w:r w:rsidR="0061474A" w:rsidRPr="004C688C">
        <w:fldChar w:fldCharType="end"/>
      </w:r>
      <w:r w:rsidR="003A5B04" w:rsidRPr="004C688C">
        <w:fldChar w:fldCharType="separate"/>
      </w:r>
      <w:r w:rsidR="0061474A" w:rsidRPr="004C688C">
        <w:rPr>
          <w:noProof/>
        </w:rPr>
        <w:t>(Aufderheide et al., 2001, Li et al., 2014, Scheffler et al., 2015a)</w:t>
      </w:r>
      <w:r w:rsidR="003A5B04" w:rsidRPr="004C688C">
        <w:fldChar w:fldCharType="end"/>
      </w:r>
      <w:r w:rsidR="00962177" w:rsidRPr="004C688C">
        <w:t xml:space="preserve">. </w:t>
      </w:r>
      <w:r w:rsidR="00AF5065" w:rsidRPr="004C688C">
        <w:t xml:space="preserve">This </w:t>
      </w:r>
      <w:r w:rsidR="00557289" w:rsidRPr="004C688C">
        <w:t xml:space="preserve">result </w:t>
      </w:r>
      <w:r w:rsidR="00AF5065" w:rsidRPr="004C688C">
        <w:t>demonstrates that the co-culture model employ</w:t>
      </w:r>
      <w:r w:rsidR="00557289" w:rsidRPr="004C688C">
        <w:t>ed in the current study responded</w:t>
      </w:r>
      <w:r w:rsidR="00AF5065" w:rsidRPr="004C688C">
        <w:t xml:space="preserve"> to WCS </w:t>
      </w:r>
      <w:r w:rsidR="000B649D" w:rsidRPr="004C688C">
        <w:t xml:space="preserve">in a fashion similar to </w:t>
      </w:r>
      <w:r w:rsidR="00722B73" w:rsidRPr="004C688C">
        <w:t xml:space="preserve">that of </w:t>
      </w:r>
      <w:r w:rsidR="00F33799" w:rsidRPr="004C688C">
        <w:t>the</w:t>
      </w:r>
      <w:r w:rsidR="00AF5065" w:rsidRPr="004C688C">
        <w:t xml:space="preserve"> </w:t>
      </w:r>
      <w:r w:rsidR="00722B73" w:rsidRPr="004C688C">
        <w:t>ALI mono</w:t>
      </w:r>
      <w:r w:rsidR="00AF5065" w:rsidRPr="004C688C">
        <w:t xml:space="preserve">cultures </w:t>
      </w:r>
      <w:r w:rsidR="00AC52CA" w:rsidRPr="004C688C">
        <w:t>of</w:t>
      </w:r>
      <w:r w:rsidR="000B649D" w:rsidRPr="004C688C">
        <w:t xml:space="preserve"> past studies </w:t>
      </w:r>
      <w:r w:rsidR="00AF5065" w:rsidRPr="004C688C">
        <w:t>although offering more physiological relevance due to the presence of underlying fibroblasts</w:t>
      </w:r>
      <w:r w:rsidR="00056AFA" w:rsidRPr="004C688C">
        <w:t xml:space="preserve"> </w:t>
      </w:r>
      <w:r w:rsidR="00056AFA" w:rsidRPr="004C688C">
        <w:fldChar w:fldCharType="begin">
          <w:fldData xml:space="preserve">PEVuZE5vdGU+PENpdGU+PEF1dGhvcj5Db3N0ZWE8L0F1dGhvcj48WWVhcj4yMDAzPC9ZZWFyPjxS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</w:fldData>
        </w:fldChar>
      </w:r>
      <w:r w:rsidR="00056AFA" w:rsidRPr="004C688C">
        <w:instrText xml:space="preserve"> ADDIN EN.CITE </w:instrText>
      </w:r>
      <w:r w:rsidR="00056AFA" w:rsidRPr="004C688C">
        <w:fldChar w:fldCharType="begin">
          <w:fldData xml:space="preserve">PEVuZE5vdGU+PENpdGU+PEF1dGhvcj5Db3N0ZWE8L0F1dGhvcj48WWVhcj4yMDAzPC9ZZWFyPjxS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</w:fldData>
        </w:fldChar>
      </w:r>
      <w:r w:rsidR="00056AFA" w:rsidRPr="004C688C">
        <w:instrText xml:space="preserve"> ADDIN EN.CITE.DATA </w:instrText>
      </w:r>
      <w:r w:rsidR="00056AFA" w:rsidRPr="004C688C">
        <w:fldChar w:fldCharType="end"/>
      </w:r>
      <w:r w:rsidR="00056AFA" w:rsidRPr="004C688C">
        <w:fldChar w:fldCharType="separate"/>
      </w:r>
      <w:r w:rsidR="00056AFA" w:rsidRPr="004C688C">
        <w:rPr>
          <w:noProof/>
        </w:rPr>
        <w:t>(Costea et al., 2003, BeruBe et al., 2009)</w:t>
      </w:r>
      <w:r w:rsidR="00056AFA" w:rsidRPr="004C688C">
        <w:fldChar w:fldCharType="end"/>
      </w:r>
      <w:r w:rsidR="00AF5065" w:rsidRPr="004C688C">
        <w:t>.</w:t>
      </w:r>
      <w:r w:rsidR="000B649D" w:rsidRPr="004C688C">
        <w:t xml:space="preserve"> </w:t>
      </w:r>
      <w:r w:rsidR="000A4E7A" w:rsidRPr="004C688C">
        <w:t xml:space="preserve">The </w:t>
      </w:r>
      <w:r w:rsidR="00557289" w:rsidRPr="004C688C">
        <w:t xml:space="preserve">WCS </w:t>
      </w:r>
      <w:r w:rsidR="000A4E7A" w:rsidRPr="004C688C">
        <w:t>result reported here</w:t>
      </w:r>
      <w:r w:rsidR="005B3838" w:rsidRPr="004C688C">
        <w:t xml:space="preserve"> </w:t>
      </w:r>
      <w:r w:rsidR="000A4E7A" w:rsidRPr="004C688C">
        <w:t xml:space="preserve">therefore </w:t>
      </w:r>
      <w:r w:rsidR="005B3838" w:rsidRPr="004C688C">
        <w:t xml:space="preserve">provides confidence in our methodology including the </w:t>
      </w:r>
      <w:r w:rsidR="00A84028" w:rsidRPr="004C688C">
        <w:t xml:space="preserve">functionality of the </w:t>
      </w:r>
      <w:r w:rsidR="00197E8A" w:rsidRPr="004C688C">
        <w:t>aerosol</w:t>
      </w:r>
      <w:r w:rsidR="00F24616" w:rsidRPr="004C688C">
        <w:t xml:space="preserve"> delivery</w:t>
      </w:r>
      <w:r w:rsidR="00197E8A" w:rsidRPr="004C688C">
        <w:t xml:space="preserve"> system</w:t>
      </w:r>
      <w:r w:rsidR="00F24616" w:rsidRPr="004C688C">
        <w:t xml:space="preserve"> </w:t>
      </w:r>
      <w:r w:rsidR="005B3838" w:rsidRPr="004C688C">
        <w:t>and responsiveness of the co-culture models to WCS</w:t>
      </w:r>
      <w:r w:rsidR="00D04F85" w:rsidRPr="004C688C">
        <w:t xml:space="preserve"> aerosols</w:t>
      </w:r>
      <w:r w:rsidR="005B3838" w:rsidRPr="004C688C">
        <w:t>.</w:t>
      </w:r>
    </w:p>
    <w:p w14:paraId="291075B7" w14:textId="06F92A1E" w:rsidR="0085528D" w:rsidRPr="004C688C" w:rsidRDefault="00057456" w:rsidP="00197344">
      <w:pPr>
        <w:spacing w:line="480" w:lineRule="auto"/>
      </w:pPr>
      <w:r w:rsidRPr="004C688C">
        <w:t>An</w:t>
      </w:r>
      <w:r w:rsidR="00981217" w:rsidRPr="004C688C">
        <w:t xml:space="preserve"> interesting observation was that although a 7 min air-exposure did not produce any significant impact on the co-culture model cell viability </w:t>
      </w:r>
      <w:r w:rsidR="00D607AF" w:rsidRPr="004C688C">
        <w:t>(103.25 ± 5.78% UT</w:t>
      </w:r>
      <w:r w:rsidR="00981217" w:rsidRPr="004C688C">
        <w:t>, Figure 2), longer exposure</w:t>
      </w:r>
      <w:r w:rsidR="00D607AF" w:rsidRPr="004C688C">
        <w:t>s</w:t>
      </w:r>
      <w:r w:rsidR="00981217" w:rsidRPr="004C688C">
        <w:t xml:space="preserve"> ranging from 1 h to 6 h produced a small but significant increase in cell viability compared to the untreated incubator control cells (Figures 3 and 4).</w:t>
      </w:r>
      <w:r w:rsidRPr="004C688C">
        <w:t xml:space="preserve"> This suggests that the continuous exposure of cells to a steady flow rate of air for prolonged periods of time could have a protective effect on the cells, possibly via accumulation of moisture over the apical surface of the cells </w:t>
      </w:r>
      <w:r w:rsidRPr="004C688C">
        <w:fldChar w:fldCharType="begin">
          <w:fldData xml:space="preserve">PEVuZE5vdGU+PENpdGU+PEF1dGhvcj5BenpvcGFyZGk8L0F1dGhvcj48WWVhcj4yMDE1PC9ZZWFy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</w:fldData>
        </w:fldChar>
      </w:r>
      <w:r w:rsidRPr="004C688C">
        <w:instrText xml:space="preserve"> ADDIN EN.CITE </w:instrText>
      </w:r>
      <w:r w:rsidRPr="004C688C">
        <w:fldChar w:fldCharType="begin">
          <w:fldData xml:space="preserve">PEVuZE5vdGU+PENpdGU+PEF1dGhvcj5BenpvcGFyZGk8L0F1dGhvcj48WWVhcj4yMDE1PC9ZZWFy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</w:fldData>
        </w:fldChar>
      </w:r>
      <w:r w:rsidRPr="004C688C">
        <w:instrText xml:space="preserve"> ADDIN EN.CITE.DATA </w:instrText>
      </w:r>
      <w:r w:rsidRPr="004C688C">
        <w:fldChar w:fldCharType="end"/>
      </w:r>
      <w:r w:rsidRPr="004C688C">
        <w:fldChar w:fldCharType="separate"/>
      </w:r>
      <w:r w:rsidRPr="004C688C">
        <w:rPr>
          <w:noProof/>
        </w:rPr>
        <w:t>(Azzopardi et al., 2015)</w:t>
      </w:r>
      <w:r w:rsidRPr="004C688C">
        <w:fldChar w:fldCharType="end"/>
      </w:r>
      <w:r w:rsidRPr="004C688C">
        <w:t xml:space="preserve">. Another possible explanation could be that the continuous exposure of cells to air stimulates the various intracellular signalling pathways associated with cell viability </w:t>
      </w:r>
      <w:r w:rsidRPr="004C688C">
        <w:rPr>
          <w:rFonts w:eastAsia="Times New Roman"/>
        </w:rPr>
        <w:t>(e.g. MAPK, ERK1/2)</w:t>
      </w:r>
      <w:r w:rsidR="005B3838" w:rsidRPr="004C688C">
        <w:t xml:space="preserve"> </w:t>
      </w:r>
      <w:r w:rsidRPr="004C688C">
        <w:t xml:space="preserve">although further investigations are required to precisely ascertain this observed effect. </w:t>
      </w:r>
      <w:r w:rsidR="00E52E01" w:rsidRPr="004C688C">
        <w:t xml:space="preserve">Never-the-less, it must be emphasised that discrepancies in viability between air-treated cells and incubator control cells have been observed in several past studies employing ALI cell culture systems and smoking machines </w:t>
      </w:r>
      <w:r w:rsidR="00E52E01" w:rsidRPr="004C688C">
        <w:lastRenderedPageBreak/>
        <w:t xml:space="preserve">to deliver air/WCS/ECV </w:t>
      </w:r>
      <w:r w:rsidR="00E52E01" w:rsidRPr="004C688C">
        <w:fldChar w:fldCharType="begin">
          <w:fldData xml:space="preserve">PEVuZE5vdGU+PENpdGU+PEF1dGhvcj5Uc291dHNvdWxvcG91bG9zPC9BdXRob3I+PFllYXI+MjAx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</w:fldData>
        </w:fldChar>
      </w:r>
      <w:r w:rsidR="00E52E01" w:rsidRPr="004C688C">
        <w:instrText xml:space="preserve"> ADDIN EN.CITE </w:instrText>
      </w:r>
      <w:r w:rsidR="00E52E01" w:rsidRPr="004C688C">
        <w:fldChar w:fldCharType="begin">
          <w:fldData xml:space="preserve">PEVuZE5vdGU+PENpdGU+PEF1dGhvcj5Uc291dHNvdWxvcG91bG9zPC9BdXRob3I+PFllYXI+MjAx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</w:fldData>
        </w:fldChar>
      </w:r>
      <w:r w:rsidR="00E52E01" w:rsidRPr="004C688C">
        <w:instrText xml:space="preserve"> ADDIN EN.CITE.DATA </w:instrText>
      </w:r>
      <w:r w:rsidR="00E52E01" w:rsidRPr="004C688C">
        <w:fldChar w:fldCharType="end"/>
      </w:r>
      <w:r w:rsidR="00E52E01" w:rsidRPr="004C688C">
        <w:fldChar w:fldCharType="separate"/>
      </w:r>
      <w:r w:rsidR="00E52E01" w:rsidRPr="004C688C">
        <w:rPr>
          <w:noProof/>
        </w:rPr>
        <w:t>(Tsoutsoulopoulos et al., 2016, Azzopardi et al., 2015)</w:t>
      </w:r>
      <w:r w:rsidR="00E52E01" w:rsidRPr="004C688C">
        <w:fldChar w:fldCharType="end"/>
      </w:r>
      <w:r w:rsidR="00E52E01" w:rsidRPr="004C688C">
        <w:t>. As yet, no defined mechanism(s) for these effects have been proposed, but it could possibly be due to several factors ranging from handling of cells (placing/removing the cell culture inserts in and out from the exposure module leading to minor disturbances in the cell integrity), maintenance of the smoking machine (presence of small impurities could have an influence on cell viability) and ineffective washing of the contact components (washing with demineralised water as opposed to normal water which can leave salt and ion residues)</w:t>
      </w:r>
      <w:r w:rsidRPr="004C688C">
        <w:t xml:space="preserve"> </w:t>
      </w:r>
      <w:r w:rsidRPr="004C688C">
        <w:fldChar w:fldCharType="begin">
          <w:fldData xml:space="preserve">PEVuZE5vdGU+PENpdGU+PEF1dGhvcj5Uc291dHNvdWxvcG91bG9zPC9BdXRob3I+PFllYXI+MjAx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</w:fldData>
        </w:fldChar>
      </w:r>
      <w:r w:rsidRPr="004C688C">
        <w:instrText xml:space="preserve"> ADDIN EN.CITE </w:instrText>
      </w:r>
      <w:r w:rsidRPr="004C688C">
        <w:fldChar w:fldCharType="begin">
          <w:fldData xml:space="preserve">PEVuZE5vdGU+PENpdGU+PEF1dGhvcj5Uc291dHNvdWxvcG91bG9zPC9BdXRob3I+PFllYXI+MjAx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</w:fldData>
        </w:fldChar>
      </w:r>
      <w:r w:rsidRPr="004C688C">
        <w:instrText xml:space="preserve"> ADDIN EN.CITE.DATA </w:instrText>
      </w:r>
      <w:r w:rsidRPr="004C688C">
        <w:fldChar w:fldCharType="end"/>
      </w:r>
      <w:r w:rsidRPr="004C688C">
        <w:fldChar w:fldCharType="separate"/>
      </w:r>
      <w:r w:rsidRPr="004C688C">
        <w:rPr>
          <w:noProof/>
        </w:rPr>
        <w:t>(Tsoutsoulopoulos et al., 2016)</w:t>
      </w:r>
      <w:r w:rsidRPr="004C688C">
        <w:fldChar w:fldCharType="end"/>
      </w:r>
      <w:r w:rsidR="00E52E01" w:rsidRPr="004C688C">
        <w:t>.</w:t>
      </w:r>
    </w:p>
    <w:p w14:paraId="0A079043" w14:textId="73979817" w:rsidR="00DC0DCE" w:rsidRPr="004C688C" w:rsidRDefault="00633C00" w:rsidP="003609DA">
      <w:pPr>
        <w:spacing w:line="480" w:lineRule="auto"/>
      </w:pPr>
      <w:r w:rsidRPr="004C688C">
        <w:t xml:space="preserve">On a behavioural level, ECs are generally used for extended periods of time compared to tobacco cigarettes which are used rather more acutely. </w:t>
      </w:r>
      <w:r w:rsidR="003D1B88" w:rsidRPr="004C688C">
        <w:t xml:space="preserve">Previous studies and EC forums (like www.vaping.com) have suggested that the </w:t>
      </w:r>
      <w:r w:rsidR="00557289" w:rsidRPr="004C688C">
        <w:t xml:space="preserve">average </w:t>
      </w:r>
      <w:r w:rsidR="003D1B88" w:rsidRPr="004C688C">
        <w:t>number of puf</w:t>
      </w:r>
      <w:r w:rsidR="00557289" w:rsidRPr="004C688C">
        <w:t xml:space="preserve">fs a </w:t>
      </w:r>
      <w:r w:rsidR="00360DB6" w:rsidRPr="004C688C">
        <w:t xml:space="preserve">‘moderate’ </w:t>
      </w:r>
      <w:r w:rsidR="003D1B88" w:rsidRPr="004C688C">
        <w:t>EC user inhales can vary between</w:t>
      </w:r>
      <w:r w:rsidR="005849B0" w:rsidRPr="004C688C">
        <w:t xml:space="preserve"> 15</w:t>
      </w:r>
      <w:r w:rsidR="003D1B88" w:rsidRPr="004C688C">
        <w:t>0 - 600 puffs/day</w:t>
      </w:r>
      <w:r w:rsidR="000E3B58" w:rsidRPr="004C688C">
        <w:t xml:space="preserve"> </w:t>
      </w:r>
      <w:r w:rsidR="000E3B58" w:rsidRPr="004C688C">
        <w:fldChar w:fldCharType="begin">
          <w:fldData xml:space="preserve">PEVuZE5vdGU+PENpdGU+PEF1dGhvcj5GYXJzYWxpbm9zPC9BdXRob3I+PFllYXI+MjAxNTwvWWVh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==
</w:fldData>
        </w:fldChar>
      </w:r>
      <w:r w:rsidR="001D06DF" w:rsidRPr="004C688C">
        <w:instrText xml:space="preserve"> ADDIN EN.CITE </w:instrText>
      </w:r>
      <w:r w:rsidR="001D06DF" w:rsidRPr="004C688C">
        <w:fldChar w:fldCharType="begin">
          <w:fldData xml:space="preserve">PEVuZE5vdGU+PENpdGU+PEF1dGhvcj5GYXJzYWxpbm9zPC9BdXRob3I+PFllYXI+MjAxNTwvWWVh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==
</w:fldData>
        </w:fldChar>
      </w:r>
      <w:r w:rsidR="001D06DF" w:rsidRPr="004C688C">
        <w:instrText xml:space="preserve"> ADDIN EN.CITE.DATA </w:instrText>
      </w:r>
      <w:r w:rsidR="001D06DF" w:rsidRPr="004C688C">
        <w:fldChar w:fldCharType="end"/>
      </w:r>
      <w:r w:rsidR="000E3B58" w:rsidRPr="004C688C">
        <w:fldChar w:fldCharType="separate"/>
      </w:r>
      <w:r w:rsidR="001D06DF" w:rsidRPr="004C688C">
        <w:rPr>
          <w:noProof/>
        </w:rPr>
        <w:t>(Farsalinos et al., 2015, Scheffler et al., 2015b, Etter and Bullen, 2014b)</w:t>
      </w:r>
      <w:r w:rsidR="000E3B58" w:rsidRPr="004C688C">
        <w:fldChar w:fldCharType="end"/>
      </w:r>
      <w:r w:rsidR="003D1B88" w:rsidRPr="004C688C">
        <w:t xml:space="preserve"> although this</w:t>
      </w:r>
      <w:r w:rsidRPr="004C688C">
        <w:t xml:space="preserve"> number </w:t>
      </w:r>
      <w:r w:rsidR="003D1B88" w:rsidRPr="004C688C">
        <w:t>fluctuates</w:t>
      </w:r>
      <w:r w:rsidRPr="004C688C">
        <w:t xml:space="preserve"> large</w:t>
      </w:r>
      <w:r w:rsidR="00557289" w:rsidRPr="004C688C">
        <w:t>ly depending on</w:t>
      </w:r>
      <w:r w:rsidR="003D1B88" w:rsidRPr="004C688C">
        <w:t xml:space="preserve"> </w:t>
      </w:r>
      <w:r w:rsidR="003660DC" w:rsidRPr="004C688C">
        <w:t xml:space="preserve">the experience </w:t>
      </w:r>
      <w:r w:rsidR="00D607AF" w:rsidRPr="004C688C">
        <w:t xml:space="preserve">and breathing profiles </w:t>
      </w:r>
      <w:r w:rsidR="003660DC" w:rsidRPr="004C688C">
        <w:t xml:space="preserve">of </w:t>
      </w:r>
      <w:r w:rsidR="003D1B88" w:rsidRPr="004C688C">
        <w:t>individual EC users</w:t>
      </w:r>
      <w:r w:rsidR="005849B0" w:rsidRPr="004C688C">
        <w:t xml:space="preserve">, nicotine strength and </w:t>
      </w:r>
      <w:r w:rsidRPr="004C688C">
        <w:t>device type</w:t>
      </w:r>
      <w:r w:rsidR="005849B0" w:rsidRPr="004C688C">
        <w:t xml:space="preserve"> </w:t>
      </w:r>
      <w:r w:rsidR="000E3B58" w:rsidRPr="004C688C">
        <w:t xml:space="preserve">and </w:t>
      </w:r>
      <w:r w:rsidR="00360DB6" w:rsidRPr="004C688C">
        <w:t>hence as of yet</w:t>
      </w:r>
      <w:r w:rsidR="000E3B58" w:rsidRPr="004C688C">
        <w:t xml:space="preserve">, a consensus on the vaping topography of an ‘average’ EC user </w:t>
      </w:r>
      <w:r w:rsidR="00557289" w:rsidRPr="004C688C">
        <w:t>has not been reached</w:t>
      </w:r>
      <w:r w:rsidR="003D1B88" w:rsidRPr="004C688C">
        <w:t xml:space="preserve">. In the current study, we employed an EC exposure time range of 1 h - 6 h (equating to 60 – 360 puffs) which we found to be </w:t>
      </w:r>
      <w:r w:rsidR="00557289" w:rsidRPr="004C688C">
        <w:t xml:space="preserve">most </w:t>
      </w:r>
      <w:r w:rsidR="003D1B88" w:rsidRPr="004C688C">
        <w:t xml:space="preserve">relevant to </w:t>
      </w:r>
      <w:r w:rsidR="00360DB6" w:rsidRPr="004C688C">
        <w:t xml:space="preserve">the vaping habits of </w:t>
      </w:r>
      <w:r w:rsidR="003D1B88" w:rsidRPr="004C688C">
        <w:t>majority of ‘average’ EC users</w:t>
      </w:r>
      <w:r w:rsidR="00E72CDA" w:rsidRPr="004C688C">
        <w:t xml:space="preserve"> </w:t>
      </w:r>
      <w:r w:rsidR="00E72CDA" w:rsidRPr="004C688C">
        <w:fldChar w:fldCharType="begin"/>
      </w:r>
      <w:r w:rsidR="00E52E01" w:rsidRPr="004C688C">
        <w:instrText xml:space="preserve"> ADDIN EN.CITE &lt;EndNote&gt;&lt;Cite&gt;&lt;Author&gt;E-cigarette forum&lt;/Author&gt;&lt;RecNum&gt;1599&lt;/RecNum&gt;&lt;DisplayText&gt;(E-cigarette forum webpage)&lt;/DisplayText&gt;&lt;record&gt;&lt;rec-number&gt;1599&lt;/rec-number&gt;&lt;foreign-keys&gt;&lt;key app="EN" db-id="ewwedwe0aavd9pezpxpxwxfjaaatw5xf09sx" timestamp="1519767157"&gt;1599&lt;/key&gt;&lt;/foreign-keys&gt;&lt;ref-type name="Web Page"&gt;12&lt;/ref-type&gt;&lt;contributors&gt;&lt;authors&gt;&lt;author&gt;E-cigarette forum webpage, &lt;/author&gt;&lt;/authors&gt;&lt;/contributors&gt;&lt;titles&gt;&lt;/titles&gt;&lt;dates&gt;&lt;/dates&gt;&lt;urls&gt;&lt;related-urls&gt;&lt;url&gt;https://www.e-cigarette-forum.com/&lt;/url&gt;&lt;/related-urls&gt;&lt;/urls&gt;&lt;/record&gt;&lt;/Cite&gt;&lt;/EndNote&gt;</w:instrText>
      </w:r>
      <w:r w:rsidR="00E72CDA" w:rsidRPr="004C688C">
        <w:fldChar w:fldCharType="separate"/>
      </w:r>
      <w:r w:rsidR="00E52E01" w:rsidRPr="004C688C">
        <w:rPr>
          <w:noProof/>
        </w:rPr>
        <w:t>(E-cigarette forum webpage)</w:t>
      </w:r>
      <w:r w:rsidR="00E72CDA" w:rsidRPr="004C688C">
        <w:fldChar w:fldCharType="end"/>
      </w:r>
      <w:r w:rsidR="003D1B88" w:rsidRPr="004C688C">
        <w:t>.</w:t>
      </w:r>
      <w:r w:rsidR="000E3B58" w:rsidRPr="004C688C">
        <w:t xml:space="preserve"> </w:t>
      </w:r>
      <w:r w:rsidR="00095555" w:rsidRPr="004C688C">
        <w:t>When the co-culture model was</w:t>
      </w:r>
      <w:r w:rsidR="0000451A" w:rsidRPr="004C688C">
        <w:t xml:space="preserve"> exposed to ECV, a</w:t>
      </w:r>
      <w:r w:rsidR="00803C6A" w:rsidRPr="004C688C">
        <w:t xml:space="preserve">n exposure-time </w:t>
      </w:r>
      <w:r w:rsidR="001F7909" w:rsidRPr="004C688C">
        <w:t>proportional</w:t>
      </w:r>
      <w:r w:rsidR="00803C6A" w:rsidRPr="004C688C">
        <w:t xml:space="preserve"> decrease in cell viability</w:t>
      </w:r>
      <w:r w:rsidR="006F0F4F" w:rsidRPr="004C688C">
        <w:t xml:space="preserve"> was observed</w:t>
      </w:r>
      <w:r w:rsidR="00803C6A" w:rsidRPr="004C688C">
        <w:t xml:space="preserve"> </w:t>
      </w:r>
      <w:r w:rsidR="00056AFA" w:rsidRPr="004C688C">
        <w:t xml:space="preserve">from the </w:t>
      </w:r>
      <w:r w:rsidR="00927257" w:rsidRPr="004C688C">
        <w:t xml:space="preserve">2 h exposure time onwards </w:t>
      </w:r>
      <w:r w:rsidR="00803C6A" w:rsidRPr="004C688C">
        <w:t>i.e</w:t>
      </w:r>
      <w:r w:rsidR="00C227FB" w:rsidRPr="004C688C">
        <w:t>.</w:t>
      </w:r>
      <w:r w:rsidR="00803C6A" w:rsidRPr="004C688C">
        <w:t xml:space="preserve"> cell viability at </w:t>
      </w:r>
      <w:r w:rsidR="00F24616" w:rsidRPr="004C688C">
        <w:t>6</w:t>
      </w:r>
      <w:r w:rsidR="00803C6A" w:rsidRPr="004C688C">
        <w:t xml:space="preserve"> h &lt; </w:t>
      </w:r>
      <w:r w:rsidR="00F24616" w:rsidRPr="004C688C">
        <w:t xml:space="preserve">4.5 </w:t>
      </w:r>
      <w:r w:rsidR="00803C6A" w:rsidRPr="004C688C">
        <w:t xml:space="preserve">h &lt; </w:t>
      </w:r>
      <w:r w:rsidR="00F24616" w:rsidRPr="004C688C">
        <w:t>3 h &lt; 2</w:t>
      </w:r>
      <w:r w:rsidR="00927257" w:rsidRPr="004C688C">
        <w:t xml:space="preserve"> h, </w:t>
      </w:r>
      <w:r w:rsidR="008208F1" w:rsidRPr="004C688C">
        <w:t>thus demonst</w:t>
      </w:r>
      <w:r w:rsidR="006032A3" w:rsidRPr="004C688C">
        <w:t xml:space="preserve">rating a clear cytotoxic effect over </w:t>
      </w:r>
      <w:r w:rsidR="009B2F40" w:rsidRPr="004C688C">
        <w:t xml:space="preserve">exposure </w:t>
      </w:r>
      <w:r w:rsidR="006032A3" w:rsidRPr="004C688C">
        <w:t>time.</w:t>
      </w:r>
      <w:r w:rsidR="001A119D" w:rsidRPr="004C688C">
        <w:t xml:space="preserve"> </w:t>
      </w:r>
      <w:r w:rsidR="00DC0DCE" w:rsidRPr="004C688C">
        <w:t xml:space="preserve">Very few studies employing </w:t>
      </w:r>
      <w:r w:rsidR="00803C6A" w:rsidRPr="004C688C">
        <w:t xml:space="preserve">an </w:t>
      </w:r>
      <w:r w:rsidR="00DC0DCE" w:rsidRPr="004C688C">
        <w:t xml:space="preserve">ALI </w:t>
      </w:r>
      <w:r w:rsidR="005B3838" w:rsidRPr="004C688C">
        <w:t xml:space="preserve">cell </w:t>
      </w:r>
      <w:r w:rsidR="00421184" w:rsidRPr="004C688C">
        <w:t xml:space="preserve">culture </w:t>
      </w:r>
      <w:r w:rsidR="005B3838" w:rsidRPr="004C688C">
        <w:t>system have</w:t>
      </w:r>
      <w:r w:rsidR="00927257" w:rsidRPr="004C688C">
        <w:t xml:space="preserve"> investigated EC aerosol</w:t>
      </w:r>
      <w:r w:rsidR="00DC0DCE" w:rsidRPr="004C688C">
        <w:t xml:space="preserve"> </w:t>
      </w:r>
      <w:r w:rsidR="00E04939" w:rsidRPr="004C688C">
        <w:t xml:space="preserve">cytotoxicity </w:t>
      </w:r>
      <w:r w:rsidR="00DC0DCE" w:rsidRPr="004C688C">
        <w:t xml:space="preserve">across a </w:t>
      </w:r>
      <w:r w:rsidR="001C5AD3" w:rsidRPr="004C688C">
        <w:t>broad</w:t>
      </w:r>
      <w:r w:rsidR="00DC0DCE" w:rsidRPr="004C688C">
        <w:t xml:space="preserve"> range of exposure times such as th</w:t>
      </w:r>
      <w:r w:rsidR="000A4E7A" w:rsidRPr="004C688C">
        <w:t>e present</w:t>
      </w:r>
      <w:r w:rsidR="00DC0DCE" w:rsidRPr="004C688C">
        <w:t xml:space="preserve"> study.</w:t>
      </w:r>
      <w:r w:rsidR="00E04939" w:rsidRPr="004C688C">
        <w:t xml:space="preserve"> Most previous studies </w:t>
      </w:r>
      <w:r w:rsidR="00221EA2" w:rsidRPr="004C688C">
        <w:t xml:space="preserve">have </w:t>
      </w:r>
      <w:r w:rsidR="000A4E7A" w:rsidRPr="004C688C">
        <w:t xml:space="preserve">reported </w:t>
      </w:r>
      <w:r w:rsidR="00E04939" w:rsidRPr="004C688C">
        <w:t xml:space="preserve">either exposure of cells to a fixed number of EC puffs </w:t>
      </w:r>
      <w:r w:rsidR="00221EA2" w:rsidRPr="004C688C">
        <w:fldChar w:fldCharType="begin"/>
      </w:r>
      <w:r w:rsidR="00221EA2" w:rsidRPr="004C688C">
        <w:instrText xml:space="preserve"> ADDIN EN.CITE &lt;EndNote&gt;&lt;Cite&gt;&lt;Author&gt;Leigh&lt;/Author&gt;&lt;Year&gt;2016&lt;/Year&gt;&lt;RecNum&gt;933&lt;/RecNum&gt;&lt;DisplayText&gt;(Leigh et al., 2016)&lt;/DisplayText&gt;&lt;record&gt;&lt;rec-number&gt;933&lt;/rec-number&gt;&lt;foreign-keys&gt;&lt;key app="EN" db-id="ewwedwe0aavd9pezpxpxwxfjaaatw5xf09sx" timestamp="1506696847"&gt;933&lt;/key&gt;&lt;/foreign-keys&gt;&lt;ref-type name="Journal Article"&gt;17&lt;/ref-type&gt;&lt;contributors&gt;&lt;authors&gt;&lt;author&gt;Leigh, N. J.&lt;/author&gt;&lt;author&gt;Lawton, R. I.&lt;/author&gt;&lt;author&gt;Hershberger, P. A.&lt;/author&gt;&lt;author&gt;Goniewicz, M. L.&lt;/author&gt;&lt;/authors&gt;&lt;/contributors&gt;&lt;auth-address&gt;Roswell Pk Canc Inst, Dept Hlth Behav, Buffalo, NY 14263 USA&amp;#xD;Roswell Pk Canc Inst, Dept Pharmacol &amp;amp; Therapeut, Buffalo, NY 14263 USA&lt;/auth-address&gt;&lt;titles&gt;&lt;title&gt;Flavourings significantly affect inhalation toxicity of aerosol generated from electronic nicotine delivery systems (ENDS)&lt;/title&gt;&lt;secondary-title&gt;Tobacco Control&lt;/secondary-title&gt;&lt;alt-title&gt;Tob Control&lt;/alt-title&gt;&lt;/titles&gt;&lt;periodical&gt;&lt;full-title&gt;Tob Control&lt;/full-title&gt;&lt;abbr-1&gt;Tobacco control&lt;/abbr-1&gt;&lt;/periodical&gt;&lt;alt-periodical&gt;&lt;full-title&gt;Tob Control&lt;/full-title&gt;&lt;abbr-1&gt;Tobacco control&lt;/abbr-1&gt;&lt;/alt-periodical&gt;&lt;pages&gt;ii81-ii87&lt;/pages&gt;&lt;volume&gt;25&lt;/volume&gt;&lt;keywords&gt;&lt;keyword&gt;electronic nicotine delivery devices&lt;/keyword&gt;&lt;keyword&gt;toxicology&lt;/keyword&gt;&lt;keyword&gt;harm reduction&lt;/keyword&gt;&lt;keyword&gt;bronchial epithelial-cells&lt;/keyword&gt;&lt;keyword&gt;cigarette-smoke&lt;/keyword&gt;&lt;keyword&gt;tobacco cigarettes&lt;/keyword&gt;&lt;keyword&gt;direct exposure&lt;/keyword&gt;&lt;keyword&gt;vapor&lt;/keyword&gt;&lt;keyword&gt;products&lt;/keyword&gt;&lt;keyword&gt;liquids&lt;/keyword&gt;&lt;keyword&gt;users&lt;/keyword&gt;&lt;/keywords&gt;&lt;dates&gt;&lt;year&gt;2016&lt;/year&gt;&lt;pub-dates&gt;&lt;date&gt;Nov&lt;/date&gt;&lt;/pub-dates&gt;&lt;/dates&gt;&lt;isbn&gt;0964-4563&lt;/isbn&gt;&lt;accession-num&gt;WOS:000390589800012&lt;/accession-num&gt;&lt;urls&gt;&lt;related-urls&gt;&lt;url&gt;&amp;lt;Go to ISI&amp;gt;://WOS:000390589800012&lt;/url&gt;&lt;/related-urls&gt;&lt;/urls&gt;&lt;electronic-resource-num&gt;10.1136/tobaccocontrol-2016-053205&lt;/electronic-resource-num&gt;&lt;language&gt;English&lt;/language&gt;&lt;/record&gt;&lt;/Cite&gt;&lt;/EndNote&gt;</w:instrText>
      </w:r>
      <w:r w:rsidR="00221EA2" w:rsidRPr="004C688C">
        <w:fldChar w:fldCharType="separate"/>
      </w:r>
      <w:r w:rsidR="00221EA2" w:rsidRPr="004C688C">
        <w:rPr>
          <w:noProof/>
        </w:rPr>
        <w:t>(Leigh et al., 2016)</w:t>
      </w:r>
      <w:r w:rsidR="00221EA2" w:rsidRPr="004C688C">
        <w:fldChar w:fldCharType="end"/>
      </w:r>
      <w:r w:rsidR="00221EA2" w:rsidRPr="004C688C">
        <w:t xml:space="preserve"> </w:t>
      </w:r>
      <w:r w:rsidR="00E04939" w:rsidRPr="004C688C">
        <w:t>or analys</w:t>
      </w:r>
      <w:r w:rsidR="000A4E7A" w:rsidRPr="004C688C">
        <w:t>ed</w:t>
      </w:r>
      <w:r w:rsidR="00E04939" w:rsidRPr="004C688C">
        <w:t xml:space="preserve"> cells across short range of different exposure times (</w:t>
      </w:r>
      <w:r w:rsidR="00221EA2" w:rsidRPr="004C688C">
        <w:t>E.g.</w:t>
      </w:r>
      <w:r w:rsidR="00333924" w:rsidRPr="004C688C">
        <w:t xml:space="preserve"> </w:t>
      </w:r>
      <w:r w:rsidR="00E04939" w:rsidRPr="004C688C">
        <w:t>0 – 20 min)</w:t>
      </w:r>
      <w:r w:rsidR="00221EA2" w:rsidRPr="004C688C">
        <w:t xml:space="preserve"> </w:t>
      </w:r>
      <w:r w:rsidR="00221EA2" w:rsidRPr="004C688C">
        <w:fldChar w:fldCharType="begin">
          <w:fldData xml:space="preserve">PEVuZE5vdGU+PENpdGU+PEF1dGhvcj5MZXJuZXI8L0F1dGhvcj48WWVhcj4yMDE1PC9ZZWFyPjxS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E2NzMyPC9wYWdlcz48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</w:fldData>
        </w:fldChar>
      </w:r>
      <w:r w:rsidR="00221EA2" w:rsidRPr="004C688C">
        <w:instrText xml:space="preserve"> ADDIN EN.CITE </w:instrText>
      </w:r>
      <w:r w:rsidR="00221EA2" w:rsidRPr="004C688C">
        <w:fldChar w:fldCharType="begin">
          <w:fldData xml:space="preserve">PEVuZE5vdGU+PENpdGU+PEF1dGhvcj5MZXJuZXI8L0F1dGhvcj48WWVhcj4yMDE1PC9ZZWFyPjxS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wMTE2NzMyPC9wYWdlcz48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</w:fldData>
        </w:fldChar>
      </w:r>
      <w:r w:rsidR="00221EA2" w:rsidRPr="004C688C">
        <w:instrText xml:space="preserve"> ADDIN EN.CITE.DATA </w:instrText>
      </w:r>
      <w:r w:rsidR="00221EA2" w:rsidRPr="004C688C">
        <w:fldChar w:fldCharType="end"/>
      </w:r>
      <w:r w:rsidR="00221EA2" w:rsidRPr="004C688C">
        <w:fldChar w:fldCharType="separate"/>
      </w:r>
      <w:r w:rsidR="00221EA2" w:rsidRPr="004C688C">
        <w:rPr>
          <w:noProof/>
        </w:rPr>
        <w:t>(Lerner et al., 2015, Lerner et al., 2016)</w:t>
      </w:r>
      <w:r w:rsidR="00221EA2" w:rsidRPr="004C688C">
        <w:fldChar w:fldCharType="end"/>
      </w:r>
      <w:r w:rsidR="00E04939" w:rsidRPr="004C688C">
        <w:t>.</w:t>
      </w:r>
      <w:r w:rsidR="00DC0DCE" w:rsidRPr="004C688C">
        <w:t xml:space="preserve"> </w:t>
      </w:r>
      <w:r w:rsidR="009B2F40" w:rsidRPr="004C688C">
        <w:t>Only one previous study</w:t>
      </w:r>
      <w:r w:rsidR="00E04939" w:rsidRPr="004C688C">
        <w:t xml:space="preserve"> </w:t>
      </w:r>
      <w:r w:rsidR="00630604" w:rsidRPr="004C688C">
        <w:t xml:space="preserve">has </w:t>
      </w:r>
      <w:r w:rsidR="00E04939" w:rsidRPr="004C688C">
        <w:t>analysed ECV cytotoxicity a</w:t>
      </w:r>
      <w:r w:rsidR="005C7A4E" w:rsidRPr="004C688C">
        <w:t>cross a range of exposure times</w:t>
      </w:r>
      <w:r w:rsidR="00E04939" w:rsidRPr="004C688C">
        <w:t xml:space="preserve"> </w:t>
      </w:r>
      <w:r w:rsidR="008208F1" w:rsidRPr="004C688C">
        <w:t xml:space="preserve">comparable to </w:t>
      </w:r>
      <w:r w:rsidR="001C5AD3" w:rsidRPr="004C688C">
        <w:t xml:space="preserve">that of </w:t>
      </w:r>
      <w:r w:rsidR="008208F1" w:rsidRPr="004C688C">
        <w:t>the</w:t>
      </w:r>
      <w:r w:rsidR="00E04939" w:rsidRPr="004C688C">
        <w:t xml:space="preserve"> </w:t>
      </w:r>
      <w:r w:rsidR="00333924" w:rsidRPr="004C688C">
        <w:t>present</w:t>
      </w:r>
      <w:r w:rsidR="00E04939" w:rsidRPr="004C688C">
        <w:t xml:space="preserve"> study</w:t>
      </w:r>
      <w:r w:rsidR="00FA3651" w:rsidRPr="004C688C">
        <w:t xml:space="preserve"> </w:t>
      </w:r>
      <w:r w:rsidR="00FA3651" w:rsidRPr="004C688C">
        <w:fldChar w:fldCharType="begin"/>
      </w:r>
      <w:r w:rsidR="0061474A" w:rsidRPr="004C688C">
        <w:instrText xml:space="preserve"> ADDIN EN.CITE &lt;EndNote&gt;&lt;Cite&gt;&lt;Author&gt;Neilson&lt;/Author&gt;&lt;Year&gt;2015&lt;/Year&gt;&lt;RecNum&gt;847&lt;/RecNum&gt;&lt;DisplayText&gt;(Neilson et al., 2015)&lt;/DisplayText&gt;&lt;record&gt;&lt;rec-number&gt;847&lt;/rec-number&gt;&lt;foreign-keys&gt;&lt;key app="EN" db-id="ewwedwe0aavd9pezpxpxwxfjaaatw5xf09sx" timestamp="1493208382"&gt;847&lt;/key&gt;&lt;/foreign-keys&gt;&lt;ref-type name="Journal Article"&gt;17&lt;/ref-type&gt;&lt;contributors&gt;&lt;authors&gt;&lt;author&gt;Neilson, Louise&lt;/author&gt;&lt;author&gt;Mankus, Courtney&lt;/author&gt;&lt;author&gt;Thorne, David&lt;/author&gt;&lt;author&gt;Jackson, George&lt;/author&gt;&lt;author&gt;DeBay, Jason&lt;/author&gt;&lt;author&gt;Meredith, Clive&lt;/author&gt;&lt;/authors&gt;&lt;/contributors&gt;&lt;titles&gt;&lt;title&gt;Development of an in vitro cytotoxicity model for aerosol exposure using 3D reconstructed human airway tissue; application for assessment of e-cigarette aerosol&lt;/title&gt;&lt;secondary-title&gt;Toxicology in Vitro&lt;/secondary-title&gt;&lt;/titles&gt;&lt;periodical&gt;&lt;full-title&gt;Toxicology in Vitro&lt;/full-title&gt;&lt;/periodical&gt;&lt;pages&gt;1952-1962&lt;/pages&gt;&lt;volume&gt;29&lt;/volume&gt;&lt;number&gt;7&lt;/number&gt;&lt;keywords&gt;&lt;keyword&gt;Cytotoxicity&lt;/keyword&gt;&lt;keyword&gt;E-cigarettes&lt;/keyword&gt;&lt;keyword&gt;Aerosol&lt;/keyword&gt;&lt;keyword&gt;EpiAirway™&lt;/keyword&gt;&lt;keyword&gt;In vitro&lt;/keyword&gt;&lt;keyword&gt;Human airway&lt;/keyword&gt;&lt;/keywords&gt;&lt;dates&gt;&lt;year&gt;2015&lt;/year&gt;&lt;pub-dates&gt;&lt;date&gt;10//&lt;/date&gt;&lt;/pub-dates&gt;&lt;/dates&gt;&lt;isbn&gt;0887-2333&lt;/isbn&gt;&lt;urls&gt;&lt;related-urls&gt;&lt;url&gt;http://www.sciencedirect.com/science/article/pii/S0887233315001228&lt;/url&gt;&lt;/related-urls&gt;&lt;/urls&gt;&lt;electronic-resource-num&gt;http://doi.org/10.1016/j.tiv.2015.05.018&lt;/electronic-resource-num&gt;&lt;/record&gt;&lt;/Cite&gt;&lt;/EndNote&gt;</w:instrText>
      </w:r>
      <w:r w:rsidR="00FA3651" w:rsidRPr="004C688C">
        <w:fldChar w:fldCharType="separate"/>
      </w:r>
      <w:r w:rsidR="0061474A" w:rsidRPr="004C688C">
        <w:rPr>
          <w:noProof/>
        </w:rPr>
        <w:t>(Neilson et al., 2015)</w:t>
      </w:r>
      <w:r w:rsidR="00FA3651" w:rsidRPr="004C688C">
        <w:fldChar w:fldCharType="end"/>
      </w:r>
      <w:r w:rsidR="00E04939" w:rsidRPr="004C688C">
        <w:t xml:space="preserve">. In this study funded by British American Tobacco (BAT), Neilson et al </w:t>
      </w:r>
      <w:r w:rsidR="005C7A4E" w:rsidRPr="004C688C">
        <w:t xml:space="preserve">(2015) </w:t>
      </w:r>
      <w:r w:rsidR="000A4E7A" w:rsidRPr="004C688C">
        <w:lastRenderedPageBreak/>
        <w:t xml:space="preserve">reported </w:t>
      </w:r>
      <w:r w:rsidR="00E04939" w:rsidRPr="004C688C">
        <w:t xml:space="preserve">that ECV </w:t>
      </w:r>
      <w:r w:rsidR="00EA0A69" w:rsidRPr="004C688C">
        <w:t xml:space="preserve">had no </w:t>
      </w:r>
      <w:r w:rsidR="00E04939" w:rsidRPr="004C688C">
        <w:t>cytotoxic effect at any of the exposure times</w:t>
      </w:r>
      <w:r w:rsidR="0005550C" w:rsidRPr="004C688C">
        <w:t xml:space="preserve"> </w:t>
      </w:r>
      <w:r w:rsidR="00D04F85" w:rsidRPr="004C688C">
        <w:t xml:space="preserve">ranging </w:t>
      </w:r>
      <w:r w:rsidR="0005550C" w:rsidRPr="004C688C">
        <w:t>from 1 h to 6 h</w:t>
      </w:r>
      <w:r w:rsidR="00E04939" w:rsidRPr="004C688C">
        <w:t xml:space="preserve"> even though </w:t>
      </w:r>
      <w:r w:rsidR="009B2F40" w:rsidRPr="004C688C">
        <w:t>the aerosols were</w:t>
      </w:r>
      <w:r w:rsidR="00FA3651" w:rsidRPr="004C688C">
        <w:t xml:space="preserve"> delivered to </w:t>
      </w:r>
      <w:r w:rsidR="00630604" w:rsidRPr="004C688C">
        <w:t xml:space="preserve">differentiated </w:t>
      </w:r>
      <w:r w:rsidR="00BB2DC8" w:rsidRPr="004C688C">
        <w:t>tracheo</w:t>
      </w:r>
      <w:r w:rsidR="00FA3651" w:rsidRPr="004C688C">
        <w:t xml:space="preserve">bronchial epithelial </w:t>
      </w:r>
      <w:r w:rsidR="001C5AD3" w:rsidRPr="004C688C">
        <w:t>tissues at a</w:t>
      </w:r>
      <w:r w:rsidR="00EA0A69" w:rsidRPr="004C688C">
        <w:t xml:space="preserve"> </w:t>
      </w:r>
      <w:r w:rsidR="001C5AD3" w:rsidRPr="004C688C">
        <w:t xml:space="preserve">highly </w:t>
      </w:r>
      <w:r w:rsidR="00E04939" w:rsidRPr="004C688C">
        <w:t>int</w:t>
      </w:r>
      <w:r w:rsidR="00927257" w:rsidRPr="004C688C">
        <w:t>ense puff</w:t>
      </w:r>
      <w:r w:rsidR="00E04939" w:rsidRPr="004C688C">
        <w:t xml:space="preserve"> regime</w:t>
      </w:r>
      <w:r w:rsidR="00EA0A69" w:rsidRPr="004C688C">
        <w:t xml:space="preserve"> (80 mL puff drawn over 3s, every 30s)</w:t>
      </w:r>
      <w:r w:rsidR="00421184" w:rsidRPr="004C688C">
        <w:t xml:space="preserve">. </w:t>
      </w:r>
      <w:r w:rsidR="00F2795C" w:rsidRPr="004C688C">
        <w:t>O</w:t>
      </w:r>
      <w:r w:rsidR="0005550C" w:rsidRPr="004C688C">
        <w:t xml:space="preserve">ther studies have </w:t>
      </w:r>
      <w:r w:rsidR="00F2795C" w:rsidRPr="004C688C">
        <w:t xml:space="preserve">however </w:t>
      </w:r>
      <w:r w:rsidR="0005550C" w:rsidRPr="004C688C">
        <w:t xml:space="preserve">shown EC aerosols to produce </w:t>
      </w:r>
      <w:r w:rsidR="00927257" w:rsidRPr="004C688C">
        <w:t xml:space="preserve">significant </w:t>
      </w:r>
      <w:r w:rsidR="0005550C" w:rsidRPr="004C688C">
        <w:t xml:space="preserve">cytotoxic effects similar to that observed in the current study </w:t>
      </w:r>
      <w:r w:rsidR="0005550C" w:rsidRPr="004C688C">
        <w:fldChar w:fldCharType="begin">
          <w:fldData xml:space="preserve">PEVuZE5vdGU+PENpdGU+PEF1dGhvcj5TY2hlZmZsZXI8L0F1dGhvcj48WWVhcj4yMDE1PC9ZZWFy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</w:fldData>
        </w:fldChar>
      </w:r>
      <w:r w:rsidR="0061474A" w:rsidRPr="004C688C">
        <w:instrText xml:space="preserve"> ADDIN EN.CITE </w:instrText>
      </w:r>
      <w:r w:rsidR="0061474A" w:rsidRPr="004C688C">
        <w:fldChar w:fldCharType="begin">
          <w:fldData xml:space="preserve">PEVuZE5vdGU+PENpdGU+PEF1dGhvcj5TY2hlZmZsZXI8L0F1dGhvcj48WWVhcj4yMDE1PC9ZZWFy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</w:fldData>
        </w:fldChar>
      </w:r>
      <w:r w:rsidR="0061474A" w:rsidRPr="004C688C">
        <w:instrText xml:space="preserve"> ADDIN EN.CITE.DATA </w:instrText>
      </w:r>
      <w:r w:rsidR="0061474A" w:rsidRPr="004C688C">
        <w:fldChar w:fldCharType="end"/>
      </w:r>
      <w:r w:rsidR="0005550C" w:rsidRPr="004C688C">
        <w:fldChar w:fldCharType="separate"/>
      </w:r>
      <w:r w:rsidR="0061474A" w:rsidRPr="004C688C">
        <w:rPr>
          <w:noProof/>
        </w:rPr>
        <w:t>(Scheffler et al., 2015b, Leigh et al., 2016)</w:t>
      </w:r>
      <w:r w:rsidR="0005550C" w:rsidRPr="004C688C">
        <w:fldChar w:fldCharType="end"/>
      </w:r>
      <w:r w:rsidR="0005550C" w:rsidRPr="004C688C">
        <w:t xml:space="preserve">. </w:t>
      </w:r>
      <w:r w:rsidR="00EA0A69" w:rsidRPr="004C688C">
        <w:t xml:space="preserve">Such disparities amongst EC studies clearly </w:t>
      </w:r>
      <w:r w:rsidR="00682680" w:rsidRPr="004C688C">
        <w:t xml:space="preserve">demonstrates </w:t>
      </w:r>
      <w:r w:rsidR="00E04939" w:rsidRPr="004C688C">
        <w:t xml:space="preserve">the requirement of a standardised testing method to analyse EC </w:t>
      </w:r>
      <w:r w:rsidR="00682680" w:rsidRPr="004C688C">
        <w:t>cytotoxicity</w:t>
      </w:r>
      <w:r w:rsidR="0005550C" w:rsidRPr="004C688C">
        <w:t xml:space="preserve"> </w:t>
      </w:r>
      <w:r w:rsidR="0005550C" w:rsidRPr="004C688C">
        <w:rPr>
          <w:i/>
        </w:rPr>
        <w:t>in-vitro</w:t>
      </w:r>
      <w:r w:rsidR="00E04939" w:rsidRPr="004C688C">
        <w:t xml:space="preserve">. </w:t>
      </w:r>
      <w:r w:rsidR="005C7A4E" w:rsidRPr="004C688C">
        <w:t xml:space="preserve">Such a </w:t>
      </w:r>
      <w:r w:rsidR="0005550C" w:rsidRPr="004C688C">
        <w:t xml:space="preserve">standardised method </w:t>
      </w:r>
      <w:r w:rsidR="001159AA" w:rsidRPr="004C688C">
        <w:t>must indicate</w:t>
      </w:r>
      <w:r w:rsidR="006079FE" w:rsidRPr="004C688C">
        <w:t xml:space="preserve"> </w:t>
      </w:r>
      <w:r w:rsidR="000810D8" w:rsidRPr="004C688C">
        <w:t xml:space="preserve">the different </w:t>
      </w:r>
      <w:r w:rsidR="001159AA" w:rsidRPr="004C688C">
        <w:t xml:space="preserve">vaping topography </w:t>
      </w:r>
      <w:r w:rsidR="000810D8" w:rsidRPr="004C688C">
        <w:t xml:space="preserve">parameters such </w:t>
      </w:r>
      <w:r w:rsidR="001159AA" w:rsidRPr="004C688C">
        <w:t>puff-volume</w:t>
      </w:r>
      <w:r w:rsidR="000810D8" w:rsidRPr="004C688C">
        <w:t>,</w:t>
      </w:r>
      <w:r w:rsidR="001159AA" w:rsidRPr="004C688C">
        <w:t xml:space="preserve"> puff-duration, inter-puff inter</w:t>
      </w:r>
      <w:r w:rsidR="00630604" w:rsidRPr="004C688C">
        <w:t>val</w:t>
      </w:r>
      <w:r w:rsidR="001159AA" w:rsidRPr="004C688C">
        <w:t xml:space="preserve"> etc. such that comparability between studies </w:t>
      </w:r>
      <w:r w:rsidR="00B258F5" w:rsidRPr="004C688C">
        <w:t>is</w:t>
      </w:r>
      <w:r w:rsidR="001159AA" w:rsidRPr="004C688C">
        <w:t xml:space="preserve"> enhanced.</w:t>
      </w:r>
      <w:r w:rsidR="006461AB" w:rsidRPr="004C688C">
        <w:t xml:space="preserve"> </w:t>
      </w:r>
    </w:p>
    <w:p w14:paraId="2E8800FF" w14:textId="3056794E" w:rsidR="00B258F5" w:rsidRPr="004C688C" w:rsidRDefault="009B2F40" w:rsidP="003609DA">
      <w:pPr>
        <w:spacing w:line="480" w:lineRule="auto"/>
      </w:pPr>
      <w:r w:rsidRPr="004C688C">
        <w:t>In line with</w:t>
      </w:r>
      <w:r w:rsidR="00B258F5" w:rsidRPr="004C688C">
        <w:t xml:space="preserve"> the cell viability data, ECV exposure caused a significant increase in oxidative stress </w:t>
      </w:r>
      <w:r w:rsidRPr="004C688C">
        <w:t xml:space="preserve">levels </w:t>
      </w:r>
      <w:r w:rsidR="00B258F5" w:rsidRPr="004C688C">
        <w:t>in the co-culture model compared to air-treated cells</w:t>
      </w:r>
      <w:r w:rsidRPr="004C688C">
        <w:t>. I</w:t>
      </w:r>
      <w:r w:rsidR="00062850" w:rsidRPr="004C688C">
        <w:t xml:space="preserve">t </w:t>
      </w:r>
      <w:r w:rsidRPr="004C688C">
        <w:t xml:space="preserve">was </w:t>
      </w:r>
      <w:r w:rsidR="00775B4E" w:rsidRPr="004C688C">
        <w:t xml:space="preserve">never-the-less </w:t>
      </w:r>
      <w:r w:rsidRPr="004C688C">
        <w:t xml:space="preserve">interesting to note that </w:t>
      </w:r>
      <w:r w:rsidR="00B258F5" w:rsidRPr="004C688C">
        <w:t xml:space="preserve">7 puffs of WCS </w:t>
      </w:r>
      <w:r w:rsidR="00775B4E" w:rsidRPr="004C688C">
        <w:t>exposure produced</w:t>
      </w:r>
      <w:r w:rsidR="00B258F5" w:rsidRPr="004C688C">
        <w:t xml:space="preserve"> markedly higher </w:t>
      </w:r>
      <w:r w:rsidRPr="004C688C">
        <w:t>oxidative stress</w:t>
      </w:r>
      <w:r w:rsidR="00B258F5" w:rsidRPr="004C688C">
        <w:t xml:space="preserve"> levels than</w:t>
      </w:r>
      <w:r w:rsidRPr="004C688C">
        <w:t xml:space="preserve"> that produced by</w:t>
      </w:r>
      <w:r w:rsidR="00B258F5" w:rsidRPr="004C688C">
        <w:t xml:space="preserve"> 180 puffs of ECV which </w:t>
      </w:r>
      <w:r w:rsidRPr="004C688C">
        <w:t xml:space="preserve">clearly </w:t>
      </w:r>
      <w:r w:rsidR="00B258F5" w:rsidRPr="004C688C">
        <w:t>demonstrates the</w:t>
      </w:r>
      <w:r w:rsidR="00062850" w:rsidRPr="004C688C">
        <w:t xml:space="preserve"> intense cytotoxic profile of tobacco smoke in comparison to ECV</w:t>
      </w:r>
      <w:r w:rsidR="00B258F5" w:rsidRPr="004C688C">
        <w:t xml:space="preserve">. Whilst the </w:t>
      </w:r>
      <w:r w:rsidR="00630604" w:rsidRPr="004C688C">
        <w:t xml:space="preserve">cellular </w:t>
      </w:r>
      <w:r w:rsidR="00B258F5" w:rsidRPr="004C688C">
        <w:t xml:space="preserve">oxidative stress inducing effects of WCS is well established </w:t>
      </w:r>
      <w:r w:rsidR="00B258F5" w:rsidRPr="004C688C">
        <w:fldChar w:fldCharType="begin">
          <w:fldData xml:space="preserve">PEVuZE5vdGU+PENpdGU+PEF1dGhvcj5Ob3dhazwvQXV0aG9yPjxZZWFyPjE5OTY8L1llYXI+PFJl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==
</w:fldData>
        </w:fldChar>
      </w:r>
      <w:r w:rsidR="00B258F5" w:rsidRPr="004C688C">
        <w:instrText xml:space="preserve"> ADDIN EN.CITE </w:instrText>
      </w:r>
      <w:r w:rsidR="00B258F5" w:rsidRPr="004C688C">
        <w:fldChar w:fldCharType="begin">
          <w:fldData xml:space="preserve">PEVuZE5vdGU+PENpdGU+PEF1dGhvcj5Ob3dhazwvQXV0aG9yPjxZZWFyPjE5OTY8L1llYXI+PFJl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==
</w:fldData>
        </w:fldChar>
      </w:r>
      <w:r w:rsidR="00B258F5" w:rsidRPr="004C688C">
        <w:instrText xml:space="preserve"> ADDIN EN.CITE.DATA </w:instrText>
      </w:r>
      <w:r w:rsidR="00B258F5" w:rsidRPr="004C688C">
        <w:fldChar w:fldCharType="end"/>
      </w:r>
      <w:r w:rsidR="00B258F5" w:rsidRPr="004C688C">
        <w:fldChar w:fldCharType="separate"/>
      </w:r>
      <w:r w:rsidR="00B258F5" w:rsidRPr="004C688C">
        <w:rPr>
          <w:noProof/>
        </w:rPr>
        <w:t>(Nowak et al., 1996, Dekhuijzen et al., 1996, Tanni et al., 2012)</w:t>
      </w:r>
      <w:r w:rsidR="00B258F5" w:rsidRPr="004C688C">
        <w:fldChar w:fldCharType="end"/>
      </w:r>
      <w:r w:rsidR="00B258F5" w:rsidRPr="004C688C">
        <w:t xml:space="preserve">, a number of recent studies have reported on </w:t>
      </w:r>
      <w:r w:rsidR="00A73BC6" w:rsidRPr="004C688C">
        <w:t>similar</w:t>
      </w:r>
      <w:r w:rsidRPr="004C688C">
        <w:t xml:space="preserve"> </w:t>
      </w:r>
      <w:r w:rsidR="00B258F5" w:rsidRPr="004C688C">
        <w:t xml:space="preserve">oxidative stress inducing effects of ECs </w:t>
      </w:r>
      <w:r w:rsidR="00B258F5" w:rsidRPr="004C688C">
        <w:fldChar w:fldCharType="begin">
          <w:fldData xml:space="preserve">PEVuZE5vdGU+PENpdGU+PEF1dGhvcj5QdXR6aGFtbWVyPC9BdXRob3I+PFllYXI+MjAxNjwvWWVh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</w:fldData>
        </w:fldChar>
      </w:r>
      <w:r w:rsidR="00B258F5" w:rsidRPr="004C688C">
        <w:instrText xml:space="preserve"> ADDIN EN.CITE </w:instrText>
      </w:r>
      <w:r w:rsidR="00B258F5" w:rsidRPr="004C688C">
        <w:fldChar w:fldCharType="begin">
          <w:fldData xml:space="preserve">PEVuZE5vdGU+PENpdGU+PEF1dGhvcj5QdXR6aGFtbWVyPC9BdXRob3I+PFllYXI+MjAxNjwvWWVh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</w:fldData>
        </w:fldChar>
      </w:r>
      <w:r w:rsidR="00B258F5" w:rsidRPr="004C688C">
        <w:instrText xml:space="preserve"> ADDIN EN.CITE.DATA </w:instrText>
      </w:r>
      <w:r w:rsidR="00B258F5" w:rsidRPr="004C688C">
        <w:fldChar w:fldCharType="end"/>
      </w:r>
      <w:r w:rsidR="00B258F5" w:rsidRPr="004C688C">
        <w:fldChar w:fldCharType="separate"/>
      </w:r>
      <w:r w:rsidR="00B258F5" w:rsidRPr="004C688C">
        <w:rPr>
          <w:noProof/>
        </w:rPr>
        <w:t>(Putzhammer et al., 2016, Anderson et al., 2016)</w:t>
      </w:r>
      <w:r w:rsidR="00B258F5" w:rsidRPr="004C688C">
        <w:fldChar w:fldCharType="end"/>
      </w:r>
      <w:r w:rsidR="00B258F5" w:rsidRPr="004C688C">
        <w:t xml:space="preserve">. </w:t>
      </w:r>
      <w:r w:rsidR="00225274" w:rsidRPr="004C688C">
        <w:t>Interestingly, o</w:t>
      </w:r>
      <w:r w:rsidR="00062850" w:rsidRPr="004C688C">
        <w:t>ne previous</w:t>
      </w:r>
      <w:r w:rsidR="00037EEE" w:rsidRPr="004C688C">
        <w:t xml:space="preserve"> study</w:t>
      </w:r>
      <w:r w:rsidR="00062850" w:rsidRPr="004C688C">
        <w:t xml:space="preserve"> that employed</w:t>
      </w:r>
      <w:r w:rsidR="00B258F5" w:rsidRPr="004C688C">
        <w:t xml:space="preserve"> </w:t>
      </w:r>
      <w:r w:rsidR="00630604" w:rsidRPr="004C688C">
        <w:t xml:space="preserve">an </w:t>
      </w:r>
      <w:r w:rsidR="00B258F5" w:rsidRPr="004C688C">
        <w:t xml:space="preserve">ALI </w:t>
      </w:r>
      <w:r w:rsidR="00062850" w:rsidRPr="004C688C">
        <w:t>model of bronchial epithelial cells</w:t>
      </w:r>
      <w:r w:rsidR="00B258F5" w:rsidRPr="004C688C">
        <w:t xml:space="preserve"> reported </w:t>
      </w:r>
      <w:r w:rsidR="00062850" w:rsidRPr="004C688C">
        <w:t xml:space="preserve">a result similar to that </w:t>
      </w:r>
      <w:r w:rsidR="00B258F5" w:rsidRPr="004C688C">
        <w:t xml:space="preserve">of the current study wherein ECV exposure lead to increased oxidative stress but lesser than that caused </w:t>
      </w:r>
      <w:r w:rsidR="00037EEE" w:rsidRPr="004C688C">
        <w:t xml:space="preserve">by </w:t>
      </w:r>
      <w:r w:rsidR="00B258F5" w:rsidRPr="004C688C">
        <w:t>WCS exposure</w:t>
      </w:r>
      <w:r w:rsidR="00062850" w:rsidRPr="004C688C">
        <w:t xml:space="preserve"> </w:t>
      </w:r>
      <w:r w:rsidR="00062850" w:rsidRPr="004C688C">
        <w:fldChar w:fldCharType="begin">
          <w:fldData xml:space="preserve">PEVuZE5vdGU+PENpdGU+PEF1dGhvcj5TY2hlZmZsZXI8L0F1dGhvcj48WWVhcj4yMDE1PC9ZZWFy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</w:fldData>
        </w:fldChar>
      </w:r>
      <w:r w:rsidR="00062850" w:rsidRPr="004C688C">
        <w:instrText xml:space="preserve"> ADDIN EN.CITE </w:instrText>
      </w:r>
      <w:r w:rsidR="00062850" w:rsidRPr="004C688C">
        <w:fldChar w:fldCharType="begin">
          <w:fldData xml:space="preserve">PEVuZE5vdGU+PENpdGU+PEF1dGhvcj5TY2hlZmZsZXI8L0F1dGhvcj48WWVhcj4yMDE1PC9ZZWFy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</w:fldData>
        </w:fldChar>
      </w:r>
      <w:r w:rsidR="00062850" w:rsidRPr="004C688C">
        <w:instrText xml:space="preserve"> ADDIN EN.CITE.DATA </w:instrText>
      </w:r>
      <w:r w:rsidR="00062850" w:rsidRPr="004C688C">
        <w:fldChar w:fldCharType="end"/>
      </w:r>
      <w:r w:rsidR="00062850" w:rsidRPr="004C688C">
        <w:fldChar w:fldCharType="separate"/>
      </w:r>
      <w:r w:rsidR="00062850" w:rsidRPr="004C688C">
        <w:rPr>
          <w:noProof/>
        </w:rPr>
        <w:t>(Scheffler et al., 2015b)</w:t>
      </w:r>
      <w:r w:rsidR="00062850" w:rsidRPr="004C688C">
        <w:fldChar w:fldCharType="end"/>
      </w:r>
      <w:r w:rsidR="00B258F5" w:rsidRPr="004C688C">
        <w:t>.</w:t>
      </w:r>
      <w:r w:rsidR="00062850" w:rsidRPr="004C688C">
        <w:t xml:space="preserve"> </w:t>
      </w:r>
      <w:r w:rsidR="00037EEE" w:rsidRPr="004C688C">
        <w:t>I</w:t>
      </w:r>
      <w:r w:rsidR="00AC151D" w:rsidRPr="004C688C">
        <w:t xml:space="preserve">n </w:t>
      </w:r>
      <w:r w:rsidR="006417A1" w:rsidRPr="004C688C">
        <w:t>correlation</w:t>
      </w:r>
      <w:r w:rsidR="00AC151D" w:rsidRPr="004C688C">
        <w:t xml:space="preserve"> with</w:t>
      </w:r>
      <w:r w:rsidR="006417A1" w:rsidRPr="004C688C">
        <w:t xml:space="preserve"> the</w:t>
      </w:r>
      <w:r w:rsidR="00AC151D" w:rsidRPr="004C688C">
        <w:t xml:space="preserve"> </w:t>
      </w:r>
      <w:r w:rsidR="00AC151D" w:rsidRPr="004C688C">
        <w:rPr>
          <w:i/>
        </w:rPr>
        <w:t>in-vitro</w:t>
      </w:r>
      <w:r w:rsidR="00AC151D" w:rsidRPr="004C688C">
        <w:t xml:space="preserve"> studies, </w:t>
      </w:r>
      <w:r w:rsidR="0063775D" w:rsidRPr="004C688C">
        <w:rPr>
          <w:i/>
        </w:rPr>
        <w:t>in-vivo</w:t>
      </w:r>
      <w:r w:rsidR="0063775D" w:rsidRPr="004C688C">
        <w:t xml:space="preserve"> mice studies </w:t>
      </w:r>
      <w:r w:rsidR="0063775D" w:rsidRPr="004C688C">
        <w:fldChar w:fldCharType="begin">
          <w:fldData xml:space="preserve">PEVuZE5vdGU+PENpdGU+PEF1dGhvcj5MZXJuZXI8L0F1dGhvcj48WWVhcj4yMDE1PC9ZZWFyPjxS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xNjczMjwvcGFn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</w:fldData>
        </w:fldChar>
      </w:r>
      <w:r w:rsidR="0063775D" w:rsidRPr="004C688C">
        <w:instrText xml:space="preserve"> ADDIN EN.CITE </w:instrText>
      </w:r>
      <w:r w:rsidR="0063775D" w:rsidRPr="004C688C">
        <w:fldChar w:fldCharType="begin">
          <w:fldData xml:space="preserve">PEVuZE5vdGU+PENpdGU+PEF1dGhvcj5MZXJuZXI8L0F1dGhvcj48WWVhcj4yMDE1PC9ZZWFyPjxS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xNjczMjwvcGFn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</w:fldData>
        </w:fldChar>
      </w:r>
      <w:r w:rsidR="0063775D" w:rsidRPr="004C688C">
        <w:instrText xml:space="preserve"> ADDIN EN.CITE.DATA </w:instrText>
      </w:r>
      <w:r w:rsidR="0063775D" w:rsidRPr="004C688C">
        <w:fldChar w:fldCharType="end"/>
      </w:r>
      <w:r w:rsidR="0063775D" w:rsidRPr="004C688C">
        <w:fldChar w:fldCharType="separate"/>
      </w:r>
      <w:r w:rsidR="0063775D" w:rsidRPr="004C688C">
        <w:rPr>
          <w:noProof/>
        </w:rPr>
        <w:t>(Lerner et al., 2015, Schweitzer et al., 2015)</w:t>
      </w:r>
      <w:r w:rsidR="0063775D" w:rsidRPr="004C688C">
        <w:fldChar w:fldCharType="end"/>
      </w:r>
      <w:r w:rsidR="0063775D" w:rsidRPr="004C688C">
        <w:t xml:space="preserve"> and </w:t>
      </w:r>
      <w:r w:rsidR="00AC151D" w:rsidRPr="004C688C">
        <w:t xml:space="preserve">human </w:t>
      </w:r>
      <w:r w:rsidR="00454E1B" w:rsidRPr="004C688C">
        <w:t xml:space="preserve">studies </w:t>
      </w:r>
      <w:r w:rsidR="0063775D" w:rsidRPr="004C688C">
        <w:fldChar w:fldCharType="begin">
          <w:fldData xml:space="preserve">PEVuZE5vdGU+PENpdGU+PEF1dGhvcj5DYXJuZXZhbGU8L0F1dGhvcj48WWVhcj4yMDE2PC9ZZWFy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zMDMtMzA2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</w:fldData>
        </w:fldChar>
      </w:r>
      <w:r w:rsidR="0063775D" w:rsidRPr="004C688C">
        <w:instrText xml:space="preserve"> ADDIN EN.CITE </w:instrText>
      </w:r>
      <w:r w:rsidR="0063775D" w:rsidRPr="004C688C">
        <w:fldChar w:fldCharType="begin">
          <w:fldData xml:space="preserve">PEVuZE5vdGU+PENpdGU+PEF1dGhvcj5DYXJuZXZhbGU8L0F1dGhvcj48WWVhcj4yMDE2PC9ZZWFy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zMDMtMzA2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</w:fldData>
        </w:fldChar>
      </w:r>
      <w:r w:rsidR="0063775D" w:rsidRPr="004C688C">
        <w:instrText xml:space="preserve"> ADDIN EN.CITE.DATA </w:instrText>
      </w:r>
      <w:r w:rsidR="0063775D" w:rsidRPr="004C688C">
        <w:fldChar w:fldCharType="end"/>
      </w:r>
      <w:r w:rsidR="0063775D" w:rsidRPr="004C688C">
        <w:fldChar w:fldCharType="separate"/>
      </w:r>
      <w:r w:rsidR="0063775D" w:rsidRPr="004C688C">
        <w:rPr>
          <w:noProof/>
        </w:rPr>
        <w:t>(Carnevale et al., 2016, Ikonomidis et al., 2018)</w:t>
      </w:r>
      <w:r w:rsidR="0063775D" w:rsidRPr="004C688C">
        <w:fldChar w:fldCharType="end"/>
      </w:r>
      <w:r w:rsidR="0063775D" w:rsidRPr="004C688C">
        <w:t xml:space="preserve"> </w:t>
      </w:r>
      <w:r w:rsidR="00454E1B" w:rsidRPr="004C688C">
        <w:t>have also shown EC aerosols to produce significant oxidative stress</w:t>
      </w:r>
      <w:r w:rsidR="009946F2" w:rsidRPr="004C688C">
        <w:t xml:space="preserve"> effects. Since it is </w:t>
      </w:r>
      <w:r w:rsidR="001D06DF" w:rsidRPr="004C688C">
        <w:t>well-established</w:t>
      </w:r>
      <w:r w:rsidR="009946F2" w:rsidRPr="004C688C">
        <w:t xml:space="preserve"> from past cigarette smoke studies that increased oxidative burden plays a key role in the pathogenesis of smoking induced COPD</w:t>
      </w:r>
      <w:r w:rsidR="001D06DF" w:rsidRPr="004C688C">
        <w:t xml:space="preserve"> </w:t>
      </w:r>
      <w:r w:rsidR="001D06DF" w:rsidRPr="004C688C">
        <w:fldChar w:fldCharType="begin"/>
      </w:r>
      <w:r w:rsidR="001D06DF" w:rsidRPr="004C688C">
        <w:instrText xml:space="preserve"> ADDIN EN.CITE &lt;EndNote&gt;&lt;Cite&gt;&lt;Author&gt;MacNee&lt;/Author&gt;&lt;Year&gt;2005&lt;/Year&gt;&lt;RecNum&gt;1921&lt;/RecNum&gt;&lt;DisplayText&gt;(MacNee, 2005)&lt;/DisplayText&gt;&lt;record&gt;&lt;rec-number&gt;1921&lt;/rec-number&gt;&lt;foreign-keys&gt;&lt;key app="EN" db-id="ewwedwe0aavd9pezpxpxwxfjaaatw5xf09sx" timestamp="1525380140"&gt;1921&lt;/key&gt;&lt;/foreign-keys&gt;&lt;ref-type name="Journal Article"&gt;17&lt;/ref-type&gt;&lt;contributors&gt;&lt;authors&gt;&lt;author&gt;MacNee, W.&lt;/author&gt;&lt;/authors&gt;&lt;/contributors&gt;&lt;auth-address&gt;ELEGI, Colt Research Laboratories, Wilkie Building, Medical School, Teviot Place, Edinburgh EH8 9AG, Scotland, UK. w.macnee@ed.ac.uk&lt;/auth-address&gt;&lt;titles&gt;&lt;title&gt;Pulmonary and systemic oxidant/antioxidant imbalance in chronic obstructive pulmonary disease&lt;/title&gt;&lt;secondary-title&gt;Proc Am Thorac Soc&lt;/secondary-title&gt;&lt;/titles&gt;&lt;periodical&gt;&lt;full-title&gt;Proc Am Thorac Soc&lt;/full-title&gt;&lt;/periodical&gt;&lt;pages&gt;50-60&lt;/pages&gt;&lt;volume&gt;2&lt;/volume&gt;&lt;number&gt;1&lt;/number&gt;&lt;keywords&gt;&lt;keyword&gt;Airway Obstruction&lt;/keyword&gt;&lt;keyword&gt;Antioxidants/*metabolism&lt;/keyword&gt;&lt;keyword&gt;Biomarkers/metabolism&lt;/keyword&gt;&lt;keyword&gt;Disease Susceptibility&lt;/keyword&gt;&lt;keyword&gt;Endopeptidases/metabolism&lt;/keyword&gt;&lt;keyword&gt;Gene Expression/physiology&lt;/keyword&gt;&lt;keyword&gt;Humans&lt;/keyword&gt;&lt;keyword&gt;Inflammation/metabolism&lt;/keyword&gt;&lt;keyword&gt;Oxidants/*metabolism&lt;/keyword&gt;&lt;keyword&gt;Oxidative Stress&lt;/keyword&gt;&lt;keyword&gt;Protease Inhibitors/metabolism&lt;/keyword&gt;&lt;keyword&gt;Pulmonary Disease, Chronic Obstructive/*metabolism/*physiopathology&lt;/keyword&gt;&lt;keyword&gt;Smoking/adverse effects/metabolism&lt;/keyword&gt;&lt;/keywords&gt;&lt;dates&gt;&lt;year&gt;2005&lt;/year&gt;&lt;/dates&gt;&lt;isbn&gt;1546-3222 (Print)&amp;#xD;1546-3222 (Linking)&lt;/isbn&gt;&lt;accession-num&gt;16113469&lt;/accession-num&gt;&lt;urls&gt;&lt;related-urls&gt;&lt;url&gt;https://www.ncbi.nlm.nih.gov/pubmed/16113469&lt;/url&gt;&lt;/related-urls&gt;&lt;/urls&gt;&lt;electronic-resource-num&gt;10.1513/pats.200411-056SF&lt;/electronic-resource-num&gt;&lt;/record&gt;&lt;/Cite&gt;&lt;/EndNote&gt;</w:instrText>
      </w:r>
      <w:r w:rsidR="001D06DF" w:rsidRPr="004C688C">
        <w:fldChar w:fldCharType="separate"/>
      </w:r>
      <w:r w:rsidR="001D06DF" w:rsidRPr="004C688C">
        <w:rPr>
          <w:noProof/>
        </w:rPr>
        <w:t>(MacNee, 2005)</w:t>
      </w:r>
      <w:r w:rsidR="001D06DF" w:rsidRPr="004C688C">
        <w:fldChar w:fldCharType="end"/>
      </w:r>
      <w:r w:rsidR="009946F2" w:rsidRPr="004C688C">
        <w:t xml:space="preserve">, the oxidative stress-inducing effects of EC aerosols, even if less potent that cigarette smoke, needs to be treated </w:t>
      </w:r>
      <w:r w:rsidR="001D06DF" w:rsidRPr="004C688C">
        <w:t xml:space="preserve">with high significance and further in-depth investigation is required in this area. </w:t>
      </w:r>
    </w:p>
    <w:p w14:paraId="69BEFE96" w14:textId="26606EA1" w:rsidR="00E3239C" w:rsidRPr="004C688C" w:rsidRDefault="00D93A2A" w:rsidP="003609DA">
      <w:pPr>
        <w:spacing w:line="480" w:lineRule="auto"/>
      </w:pPr>
      <w:r w:rsidRPr="004C688C">
        <w:lastRenderedPageBreak/>
        <w:t>Increased oxidative stress can have several biological implications and o</w:t>
      </w:r>
      <w:r w:rsidR="00B37053" w:rsidRPr="004C688C">
        <w:t xml:space="preserve">ne of the significant consequences of </w:t>
      </w:r>
      <w:r w:rsidRPr="004C688C">
        <w:t>elevated</w:t>
      </w:r>
      <w:r w:rsidR="002C4273" w:rsidRPr="004C688C">
        <w:t xml:space="preserve"> intracellular ROS </w:t>
      </w:r>
      <w:r w:rsidR="00B37053" w:rsidRPr="004C688C">
        <w:t>is the</w:t>
      </w:r>
      <w:r w:rsidR="002C4273" w:rsidRPr="004C688C">
        <w:t xml:space="preserve"> amplified expression of pro-inflammatory genes such as IL-6, IL-8 and TNF-</w:t>
      </w:r>
      <w:r w:rsidR="002C4273" w:rsidRPr="004C688C">
        <w:rPr>
          <w:rFonts w:cs="Arial"/>
        </w:rPr>
        <w:t>α</w:t>
      </w:r>
      <w:r w:rsidR="002C4273" w:rsidRPr="004C688C">
        <w:t xml:space="preserve"> </w:t>
      </w:r>
      <w:r w:rsidR="002C4273" w:rsidRPr="004C688C">
        <w:fldChar w:fldCharType="begin">
          <w:fldData xml:space="preserve">PEVuZE5vdGU+PENpdGU+PEF1dGhvcj5SYWhtYW48L0F1dGhvcj48WWVhcj4yMDAzPC9ZZWFyPjxS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</w:fldData>
        </w:fldChar>
      </w:r>
      <w:r w:rsidR="002C4273" w:rsidRPr="004C688C">
        <w:instrText xml:space="preserve"> ADDIN EN.CITE </w:instrText>
      </w:r>
      <w:r w:rsidR="002C4273" w:rsidRPr="004C688C">
        <w:fldChar w:fldCharType="begin">
          <w:fldData xml:space="preserve">PEVuZE5vdGU+PENpdGU+PEF1dGhvcj5SYWhtYW48L0F1dGhvcj48WWVhcj4yMDAzPC9ZZWFyPjxS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</w:fldData>
        </w:fldChar>
      </w:r>
      <w:r w:rsidR="002C4273" w:rsidRPr="004C688C">
        <w:instrText xml:space="preserve"> ADDIN EN.CITE.DATA </w:instrText>
      </w:r>
      <w:r w:rsidR="002C4273" w:rsidRPr="004C688C">
        <w:fldChar w:fldCharType="end"/>
      </w:r>
      <w:r w:rsidR="002C4273" w:rsidRPr="004C688C">
        <w:fldChar w:fldCharType="separate"/>
      </w:r>
      <w:r w:rsidR="002C4273" w:rsidRPr="004C688C">
        <w:rPr>
          <w:noProof/>
        </w:rPr>
        <w:t>(Rahman, 2003, Yang et al., 2006)</w:t>
      </w:r>
      <w:r w:rsidR="002C4273" w:rsidRPr="004C688C">
        <w:fldChar w:fldCharType="end"/>
      </w:r>
      <w:r w:rsidR="002C4273" w:rsidRPr="004C688C">
        <w:t xml:space="preserve"> which correlates with the increased IL-6/IL-8 levels observed in the current study. </w:t>
      </w:r>
      <w:r w:rsidR="00875543" w:rsidRPr="004C688C">
        <w:t xml:space="preserve">ECV exposure </w:t>
      </w:r>
      <w:r w:rsidR="00032EF5" w:rsidRPr="004C688C">
        <w:t>caused</w:t>
      </w:r>
      <w:r w:rsidR="00875543" w:rsidRPr="004C688C">
        <w:t xml:space="preserve"> elevated levels of </w:t>
      </w:r>
      <w:r w:rsidR="00032EF5" w:rsidRPr="004C688C">
        <w:t xml:space="preserve">IL-6 and </w:t>
      </w:r>
      <w:r w:rsidR="00875543" w:rsidRPr="004C688C">
        <w:t xml:space="preserve">IL-8 </w:t>
      </w:r>
      <w:r w:rsidR="008C1B5F" w:rsidRPr="004C688C">
        <w:t>at most</w:t>
      </w:r>
      <w:r w:rsidR="00875543" w:rsidRPr="004C688C">
        <w:t xml:space="preserve"> exposures times </w:t>
      </w:r>
      <w:r w:rsidR="0001637D" w:rsidRPr="004C688C">
        <w:t>(except IL-6 levels at 6 h</w:t>
      </w:r>
      <w:r w:rsidR="00EA0A69" w:rsidRPr="004C688C">
        <w:t xml:space="preserve"> due to decreased cell viability</w:t>
      </w:r>
      <w:r w:rsidR="0001637D" w:rsidRPr="004C688C">
        <w:t>)</w:t>
      </w:r>
      <w:r w:rsidR="00875543" w:rsidRPr="004C688C">
        <w:t xml:space="preserve">. Especially at the 3 h, 4.5 h and 6 h exposure times, </w:t>
      </w:r>
      <w:r w:rsidR="00032EF5" w:rsidRPr="004C688C">
        <w:t>IL-8</w:t>
      </w:r>
      <w:r w:rsidR="00875543" w:rsidRPr="004C688C">
        <w:t xml:space="preserve"> levels were significantly </w:t>
      </w:r>
      <w:r w:rsidR="007E584A" w:rsidRPr="004C688C">
        <w:t>elevated</w:t>
      </w:r>
      <w:r w:rsidR="00B55C6D" w:rsidRPr="004C688C">
        <w:t xml:space="preserve"> compared to UT</w:t>
      </w:r>
      <w:r w:rsidR="009B67D1" w:rsidRPr="004C688C">
        <w:t>, t</w:t>
      </w:r>
      <w:r w:rsidR="00155DDF" w:rsidRPr="004C688C">
        <w:t>h</w:t>
      </w:r>
      <w:r w:rsidR="009B67D1" w:rsidRPr="004C688C">
        <w:t>us indicating</w:t>
      </w:r>
      <w:r w:rsidR="00155DDF" w:rsidRPr="004C688C">
        <w:t xml:space="preserve"> </w:t>
      </w:r>
      <w:r w:rsidR="004F0218" w:rsidRPr="004C688C">
        <w:t>a</w:t>
      </w:r>
      <w:r w:rsidR="00155DDF" w:rsidRPr="004C688C">
        <w:t xml:space="preserve"> </w:t>
      </w:r>
      <w:r w:rsidR="002C4273" w:rsidRPr="004C688C">
        <w:t>clear</w:t>
      </w:r>
      <w:r w:rsidR="004F0218" w:rsidRPr="004C688C">
        <w:t xml:space="preserve"> inflammatory response</w:t>
      </w:r>
      <w:r w:rsidR="00155DDF" w:rsidRPr="004C688C">
        <w:t xml:space="preserve"> </w:t>
      </w:r>
      <w:r w:rsidR="007D4C1C" w:rsidRPr="004C688C">
        <w:t>post exposure</w:t>
      </w:r>
      <w:r w:rsidR="00155DDF" w:rsidRPr="004C688C">
        <w:t xml:space="preserve"> to EC </w:t>
      </w:r>
      <w:r w:rsidR="00F2795C" w:rsidRPr="004C688C">
        <w:t>aerosols</w:t>
      </w:r>
      <w:r w:rsidR="00875543" w:rsidRPr="004C688C">
        <w:t>.</w:t>
      </w:r>
      <w:r w:rsidR="00286F08" w:rsidRPr="004C688C">
        <w:t xml:space="preserve"> </w:t>
      </w:r>
      <w:r w:rsidR="001C5AD3" w:rsidRPr="004C688C">
        <w:t xml:space="preserve">A number of </w:t>
      </w:r>
      <w:r w:rsidR="00567110" w:rsidRPr="004C688C">
        <w:t xml:space="preserve">previous </w:t>
      </w:r>
      <w:r w:rsidR="001C5AD3" w:rsidRPr="004C688C">
        <w:t>studies h</w:t>
      </w:r>
      <w:r w:rsidR="00630604" w:rsidRPr="004C688C">
        <w:t>ave reported similar findings of</w:t>
      </w:r>
      <w:r w:rsidR="001C5AD3" w:rsidRPr="004C688C">
        <w:t xml:space="preserve"> ECV</w:t>
      </w:r>
      <w:r w:rsidR="00F035EE" w:rsidRPr="004C688C">
        <w:t>-</w:t>
      </w:r>
      <w:r w:rsidR="001C5AD3" w:rsidRPr="004C688C">
        <w:t xml:space="preserve">induced </w:t>
      </w:r>
      <w:r w:rsidR="005B0CED" w:rsidRPr="004C688C">
        <w:t xml:space="preserve">elevated IL-6 and IL-8 </w:t>
      </w:r>
      <w:r w:rsidR="00D70F45" w:rsidRPr="004C688C">
        <w:t xml:space="preserve">production </w:t>
      </w:r>
      <w:r w:rsidR="001C5AD3" w:rsidRPr="004C688C">
        <w:fldChar w:fldCharType="begin">
          <w:fldData xml:space="preserve">PEVuZE5vdGU+PENpdGU+PEF1dGhvcj5MZWlnaDwvQXV0aG9yPjxZZWFyPjIwMTY8L1llYXI+PFJl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E2NzMyPC9wYWdlcz48dm9sdW1lPjEwPC92b2x1bWU+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</w:fldData>
        </w:fldChar>
      </w:r>
      <w:r w:rsidR="003069CF" w:rsidRPr="004C688C">
        <w:instrText xml:space="preserve"> ADDIN EN.CITE </w:instrText>
      </w:r>
      <w:r w:rsidR="003069CF" w:rsidRPr="004C688C">
        <w:fldChar w:fldCharType="begin">
          <w:fldData xml:space="preserve">PEVuZE5vdGU+PENpdGU+PEF1dGhvcj5MZWlnaDwvQXV0aG9yPjxZZWFyPjIwMTY8L1llYXI+PFJl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E2NzMyPC9wYWdlcz48dm9sdW1lPjEwPC92b2x1bWU+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</w:fldData>
        </w:fldChar>
      </w:r>
      <w:r w:rsidR="003069CF" w:rsidRPr="004C688C">
        <w:instrText xml:space="preserve"> ADDIN EN.CITE.DATA </w:instrText>
      </w:r>
      <w:r w:rsidR="003069CF" w:rsidRPr="004C688C">
        <w:fldChar w:fldCharType="end"/>
      </w:r>
      <w:r w:rsidR="001C5AD3" w:rsidRPr="004C688C">
        <w:fldChar w:fldCharType="separate"/>
      </w:r>
      <w:r w:rsidR="003069CF" w:rsidRPr="004C688C">
        <w:rPr>
          <w:noProof/>
        </w:rPr>
        <w:t>(Leigh et al., 2016, Lerner et al., 2015, Cervellati et al., 2014)</w:t>
      </w:r>
      <w:r w:rsidR="001C5AD3" w:rsidRPr="004C688C">
        <w:fldChar w:fldCharType="end"/>
      </w:r>
      <w:r w:rsidR="001C5AD3" w:rsidRPr="004C688C">
        <w:t>.</w:t>
      </w:r>
      <w:r w:rsidR="00D70F45" w:rsidRPr="004C688C">
        <w:t xml:space="preserve"> </w:t>
      </w:r>
      <w:r w:rsidR="00983C70" w:rsidRPr="004C688C">
        <w:t xml:space="preserve">Elevated IL-6 and IL-8 levels have major </w:t>
      </w:r>
      <w:r w:rsidR="00630604" w:rsidRPr="004C688C">
        <w:t>physiological implications such as</w:t>
      </w:r>
      <w:r w:rsidR="00983C70" w:rsidRPr="004C688C">
        <w:t xml:space="preserve"> </w:t>
      </w:r>
      <w:r w:rsidR="006406E3" w:rsidRPr="004C688C">
        <w:t xml:space="preserve">mucus hyper-secretion, immune cells infiltration </w:t>
      </w:r>
      <w:r w:rsidR="00536CD0" w:rsidRPr="004C688C">
        <w:t xml:space="preserve">and airway fibrosis </w:t>
      </w:r>
      <w:r w:rsidR="001323BC" w:rsidRPr="004C688C">
        <w:fldChar w:fldCharType="begin">
          <w:fldData xml:space="preserve">PEVuZE5vdGU+PENpdGU+PEF1dGhvcj5Ib2dnPC9BdXRob3I+PFllYXI+MjAwNDwvWWVhcj48UmVj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</w:fldData>
        </w:fldChar>
      </w:r>
      <w:r w:rsidR="001323BC" w:rsidRPr="004C688C">
        <w:instrText xml:space="preserve"> ADDIN EN.CITE </w:instrText>
      </w:r>
      <w:r w:rsidR="001323BC" w:rsidRPr="004C688C">
        <w:fldChar w:fldCharType="begin">
          <w:fldData xml:space="preserve">PEVuZE5vdGU+PENpdGU+PEF1dGhvcj5Ib2dnPC9BdXRob3I+PFllYXI+MjAwNDwvWWVhcj48UmVj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</w:fldData>
        </w:fldChar>
      </w:r>
      <w:r w:rsidR="001323BC" w:rsidRPr="004C688C">
        <w:instrText xml:space="preserve"> ADDIN EN.CITE.DATA </w:instrText>
      </w:r>
      <w:r w:rsidR="001323BC" w:rsidRPr="004C688C">
        <w:fldChar w:fldCharType="end"/>
      </w:r>
      <w:r w:rsidR="001323BC" w:rsidRPr="004C688C">
        <w:fldChar w:fldCharType="separate"/>
      </w:r>
      <w:r w:rsidR="001323BC" w:rsidRPr="004C688C">
        <w:rPr>
          <w:noProof/>
        </w:rPr>
        <w:t>(Hogg et al., 2004, Tetley, 2005)</w:t>
      </w:r>
      <w:r w:rsidR="001323BC" w:rsidRPr="004C688C">
        <w:fldChar w:fldCharType="end"/>
      </w:r>
      <w:r w:rsidR="00983C70" w:rsidRPr="004C688C">
        <w:t xml:space="preserve">. </w:t>
      </w:r>
      <w:r w:rsidR="002C4273" w:rsidRPr="004C688C">
        <w:t xml:space="preserve">Synergistically, elevated pro-inflammatory cytokine/chemokine production and increased ROS levels have been demonstrated to play a key role in COPD progression </w:t>
      </w:r>
      <w:r w:rsidR="002C4273" w:rsidRPr="004C688C">
        <w:fldChar w:fldCharType="begin">
          <w:fldData xml:space="preserve">PEVuZE5vdGU+PENpdGU+PEF1dGhvcj5Nb3JyaXNvbjwvQXV0aG9yPjxZZWFyPjE5OTk8L1llYXI+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</w:fldData>
        </w:fldChar>
      </w:r>
      <w:r w:rsidR="002C4273" w:rsidRPr="004C688C">
        <w:instrText xml:space="preserve"> ADDIN EN.CITE </w:instrText>
      </w:r>
      <w:r w:rsidR="002C4273" w:rsidRPr="004C688C">
        <w:fldChar w:fldCharType="begin">
          <w:fldData xml:space="preserve">PEVuZE5vdGU+PENpdGU+PEF1dGhvcj5Nb3JyaXNvbjwvQXV0aG9yPjxZZWFyPjE5OTk8L1llYXI+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</w:fldData>
        </w:fldChar>
      </w:r>
      <w:r w:rsidR="002C4273" w:rsidRPr="004C688C">
        <w:instrText xml:space="preserve"> ADDIN EN.CITE.DATA </w:instrText>
      </w:r>
      <w:r w:rsidR="002C4273" w:rsidRPr="004C688C">
        <w:fldChar w:fldCharType="end"/>
      </w:r>
      <w:r w:rsidR="002C4273" w:rsidRPr="004C688C">
        <w:fldChar w:fldCharType="separate"/>
      </w:r>
      <w:r w:rsidR="002C4273" w:rsidRPr="004C688C">
        <w:rPr>
          <w:noProof/>
        </w:rPr>
        <w:t>(Morrison et al., 1999, Rahman and Adcock, 2006, Yao et al., 2014)</w:t>
      </w:r>
      <w:r w:rsidR="002C4273" w:rsidRPr="004C688C">
        <w:fldChar w:fldCharType="end"/>
      </w:r>
      <w:r w:rsidR="002C4273" w:rsidRPr="004C688C">
        <w:t xml:space="preserve">, thus suggesting that long-term exposure to aerosols from certain ECs may lead to substantial airways damage. </w:t>
      </w:r>
      <w:r w:rsidR="00F2795C" w:rsidRPr="004C688C">
        <w:t>Although</w:t>
      </w:r>
      <w:r w:rsidR="0027465C" w:rsidRPr="004C688C">
        <w:t xml:space="preserve"> the</w:t>
      </w:r>
      <w:r w:rsidR="001F5403" w:rsidRPr="004C688C">
        <w:t xml:space="preserve"> cell-type</w:t>
      </w:r>
      <w:r w:rsidR="000F6A21" w:rsidRPr="004C688C">
        <w:t xml:space="preserve"> specific</w:t>
      </w:r>
      <w:r w:rsidR="0027465C" w:rsidRPr="004C688C">
        <w:t xml:space="preserve"> </w:t>
      </w:r>
      <w:r w:rsidR="003069CF" w:rsidRPr="004C688C">
        <w:t>origin</w:t>
      </w:r>
      <w:r w:rsidR="0027465C" w:rsidRPr="004C688C">
        <w:t xml:space="preserve"> of </w:t>
      </w:r>
      <w:r w:rsidR="001F5403" w:rsidRPr="004C688C">
        <w:t xml:space="preserve">the </w:t>
      </w:r>
      <w:r w:rsidR="0027465C" w:rsidRPr="004C688C">
        <w:t xml:space="preserve">pro-inflammatory </w:t>
      </w:r>
      <w:r w:rsidR="00F2795C" w:rsidRPr="004C688C">
        <w:t>mediators</w:t>
      </w:r>
      <w:r w:rsidR="0027465C" w:rsidRPr="004C688C">
        <w:t xml:space="preserve"> </w:t>
      </w:r>
      <w:r w:rsidR="002C4273" w:rsidRPr="004C688C">
        <w:t>was</w:t>
      </w:r>
      <w:r w:rsidR="0015509C" w:rsidRPr="004C688C">
        <w:t xml:space="preserve"> not been</w:t>
      </w:r>
      <w:r w:rsidR="0027465C" w:rsidRPr="004C688C">
        <w:t xml:space="preserve"> </w:t>
      </w:r>
      <w:r w:rsidR="00EC3393" w:rsidRPr="004C688C">
        <w:t xml:space="preserve">investigated in </w:t>
      </w:r>
      <w:r w:rsidR="0027465C" w:rsidRPr="004C688C">
        <w:t>the current study</w:t>
      </w:r>
      <w:r w:rsidR="00F2795C" w:rsidRPr="004C688C">
        <w:t xml:space="preserve">, previous studies have demonstrated that </w:t>
      </w:r>
      <w:r w:rsidR="00AE6B35" w:rsidRPr="004C688C">
        <w:t>t</w:t>
      </w:r>
      <w:r w:rsidR="00983C70" w:rsidRPr="004C688C">
        <w:t>he cytokines secreted by sub-epithelium fibroblasts have</w:t>
      </w:r>
      <w:r w:rsidR="0027465C" w:rsidRPr="004C688C">
        <w:t xml:space="preserve"> a marked </w:t>
      </w:r>
      <w:r w:rsidR="00983C70" w:rsidRPr="004C688C">
        <w:t>influence</w:t>
      </w:r>
      <w:r w:rsidR="0027465C" w:rsidRPr="004C688C">
        <w:t xml:space="preserve"> on</w:t>
      </w:r>
      <w:r w:rsidR="00983C70" w:rsidRPr="004C688C">
        <w:t xml:space="preserve"> bronchial epithelial cells proliferation </w:t>
      </w:r>
      <w:r w:rsidR="00983C70" w:rsidRPr="004C688C">
        <w:fldChar w:fldCharType="begin">
          <w:fldData xml:space="preserve">PEVuZE5vdGU+PENpdGU+PEF1dGhvcj5Ta2liaW5za2k8L0F1dGhvcj48WWVhcj4yMDA3PC9ZZWFy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</w:fldData>
        </w:fldChar>
      </w:r>
      <w:r w:rsidR="0061474A" w:rsidRPr="004C688C">
        <w:instrText xml:space="preserve"> ADDIN EN.CITE </w:instrText>
      </w:r>
      <w:r w:rsidR="0061474A" w:rsidRPr="004C688C">
        <w:fldChar w:fldCharType="begin">
          <w:fldData xml:space="preserve">PEVuZE5vdGU+PENpdGU+PEF1dGhvcj5Ta2liaW5za2k8L0F1dGhvcj48WWVhcj4yMDA3PC9ZZWFy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</w:fldData>
        </w:fldChar>
      </w:r>
      <w:r w:rsidR="0061474A" w:rsidRPr="004C688C">
        <w:instrText xml:space="preserve"> ADDIN EN.CITE.DATA </w:instrText>
      </w:r>
      <w:r w:rsidR="0061474A" w:rsidRPr="004C688C">
        <w:fldChar w:fldCharType="end"/>
      </w:r>
      <w:r w:rsidR="00983C70" w:rsidRPr="004C688C">
        <w:fldChar w:fldCharType="separate"/>
      </w:r>
      <w:r w:rsidR="0061474A" w:rsidRPr="004C688C">
        <w:rPr>
          <w:noProof/>
        </w:rPr>
        <w:t>(Skibinski et al., 2007)</w:t>
      </w:r>
      <w:r w:rsidR="00983C70" w:rsidRPr="004C688C">
        <w:fldChar w:fldCharType="end"/>
      </w:r>
      <w:r w:rsidR="00983C70" w:rsidRPr="004C688C">
        <w:t xml:space="preserve"> especially during wound healing and recovery</w:t>
      </w:r>
      <w:r w:rsidR="006406E3" w:rsidRPr="004C688C">
        <w:t xml:space="preserve"> </w:t>
      </w:r>
      <w:r w:rsidR="006406E3" w:rsidRPr="004C688C">
        <w:fldChar w:fldCharType="begin">
          <w:fldData xml:space="preserve">PEVuZE5vdGU+PENpdGU+PEF1dGhvcj5Jc2thbmRhcjwvQXV0aG9yPjxZZWFyPjIwMTU8L1llYXI+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</w:fldData>
        </w:fldChar>
      </w:r>
      <w:r w:rsidR="006406E3" w:rsidRPr="004C688C">
        <w:instrText xml:space="preserve"> ADDIN EN.CITE </w:instrText>
      </w:r>
      <w:r w:rsidR="006406E3" w:rsidRPr="004C688C">
        <w:fldChar w:fldCharType="begin">
          <w:fldData xml:space="preserve">PEVuZE5vdGU+PENpdGU+PEF1dGhvcj5Jc2thbmRhcjwvQXV0aG9yPjxZZWFyPjIwMTU8L1llYXI+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</w:fldData>
        </w:fldChar>
      </w:r>
      <w:r w:rsidR="006406E3" w:rsidRPr="004C688C">
        <w:instrText xml:space="preserve"> ADDIN EN.CITE.DATA </w:instrText>
      </w:r>
      <w:r w:rsidR="006406E3" w:rsidRPr="004C688C">
        <w:fldChar w:fldCharType="end"/>
      </w:r>
      <w:r w:rsidR="006406E3" w:rsidRPr="004C688C">
        <w:fldChar w:fldCharType="separate"/>
      </w:r>
      <w:r w:rsidR="006406E3" w:rsidRPr="004C688C">
        <w:rPr>
          <w:noProof/>
        </w:rPr>
        <w:t>(Iskandar et al., 2015)</w:t>
      </w:r>
      <w:r w:rsidR="006406E3" w:rsidRPr="004C688C">
        <w:fldChar w:fldCharType="end"/>
      </w:r>
      <w:r w:rsidR="00983C70" w:rsidRPr="004C688C">
        <w:t xml:space="preserve">. </w:t>
      </w:r>
      <w:r w:rsidR="002C4273" w:rsidRPr="004C688C">
        <w:t>In this respect, e</w:t>
      </w:r>
      <w:r w:rsidR="007D7749" w:rsidRPr="004C688C">
        <w:t xml:space="preserve">mploying a </w:t>
      </w:r>
      <w:r w:rsidR="0027465C" w:rsidRPr="004C688C">
        <w:t xml:space="preserve">co-culture model such as </w:t>
      </w:r>
      <w:r w:rsidR="006406E3" w:rsidRPr="004C688C">
        <w:t xml:space="preserve">ours </w:t>
      </w:r>
      <w:r w:rsidR="00EC3393" w:rsidRPr="004C688C">
        <w:t>w</w:t>
      </w:r>
      <w:r w:rsidR="007D7749" w:rsidRPr="004C688C">
        <w:t xml:space="preserve">ould be beneficial in understanding the </w:t>
      </w:r>
      <w:r w:rsidR="00EC3393" w:rsidRPr="004C688C">
        <w:t>influence of fibroblasts on the</w:t>
      </w:r>
      <w:r w:rsidR="0027465C" w:rsidRPr="004C688C">
        <w:t xml:space="preserve"> </w:t>
      </w:r>
      <w:r w:rsidR="00EC3393" w:rsidRPr="004C688C">
        <w:t xml:space="preserve">bronchial </w:t>
      </w:r>
      <w:r w:rsidR="0027465C" w:rsidRPr="004C688C">
        <w:t xml:space="preserve">epithelial cell response to </w:t>
      </w:r>
      <w:r w:rsidR="00841D16" w:rsidRPr="004C688C">
        <w:t xml:space="preserve">inhaled aerosols such as </w:t>
      </w:r>
      <w:r w:rsidR="00265B99" w:rsidRPr="004C688C">
        <w:t xml:space="preserve">WCS or ECV. </w:t>
      </w:r>
    </w:p>
    <w:p w14:paraId="2E0D32BB" w14:textId="14C12A19" w:rsidR="00AC151D" w:rsidRPr="004C688C" w:rsidRDefault="00323170" w:rsidP="003609DA">
      <w:pPr>
        <w:spacing w:line="480" w:lineRule="auto"/>
        <w:rPr>
          <w:color w:val="000000"/>
          <w:shd w:val="clear" w:color="auto" w:fill="FFFFFF"/>
        </w:rPr>
      </w:pPr>
      <w:r w:rsidRPr="004C688C">
        <w:t xml:space="preserve">It is as yet unclear what the precise </w:t>
      </w:r>
      <w:r w:rsidR="001D06DF" w:rsidRPr="004C688C">
        <w:t>factors</w:t>
      </w:r>
      <w:r w:rsidRPr="004C688C">
        <w:t xml:space="preserve"> that mediate EC cytotoxicity are. </w:t>
      </w:r>
      <w:r w:rsidR="000C219B" w:rsidRPr="004C688C">
        <w:t>Previous studies have implicated different</w:t>
      </w:r>
      <w:r w:rsidRPr="004C688C">
        <w:t xml:space="preserve"> </w:t>
      </w:r>
      <w:r w:rsidR="000C219B" w:rsidRPr="004C688C">
        <w:t>agents such as ROS</w:t>
      </w:r>
      <w:r w:rsidR="00BE2097" w:rsidRPr="004C688C">
        <w:t xml:space="preserve"> </w:t>
      </w:r>
      <w:r w:rsidR="00BE2097" w:rsidRPr="004C688C">
        <w:fldChar w:fldCharType="begin"/>
      </w:r>
      <w:r w:rsidR="00BE2097" w:rsidRPr="004C688C">
        <w:instrText xml:space="preserve"> ADDIN EN.CITE &lt;EndNote&gt;&lt;Cite&gt;&lt;Author&gt;Lerner&lt;/Author&gt;&lt;Year&gt;2015&lt;/Year&gt;&lt;RecNum&gt;717&lt;/RecNum&gt;&lt;DisplayText&gt;(Lerner et al., 2015)&lt;/DisplayText&gt;&lt;record&gt;&lt;rec-number&gt;717&lt;/rec-number&gt;&lt;foreign-keys&gt;&lt;key app="EN" db-id="ewwedwe0aavd9pezpxpxwxfjaaatw5xf09sx" timestamp="1427123307"&gt;717&lt;/key&gt;&lt;/foreign-keys&gt;&lt;ref-type name="Journal Article"&gt;17&lt;/ref-type&gt;&lt;contributors&gt;&lt;authors&gt;&lt;author&gt;Lerner, C. A.&lt;/author&gt;&lt;author&gt;Sundar, I. K.&lt;/author&gt;&lt;author&gt;Yao, H.&lt;/author&gt;&lt;author&gt;Gerloff, J.&lt;/author&gt;&lt;author&gt;Ossip, D. J.&lt;/author&gt;&lt;author&gt;McIntosh, S.&lt;/author&gt;&lt;author&gt;Robinson, R.&lt;/author&gt;&lt;author&gt;Rahman, I.&lt;/author&gt;&lt;/authors&gt;&lt;/contributors&gt;&lt;auth-address&gt;Department of Environmental Medicine, University of Rochester Medical Center, Rochester, NY, United States of America.&amp;#xD;Department of Public Health Sciences, University of Rochester Medical Center, Rochester, NY, United States of America.&amp;#xD;Mechanical Engineering Department, Rochester Institute of Technology, Rochester, NY, United States of America.&lt;/auth-address&gt;&lt;titles&gt;&lt;title&gt;Vapors produced by electronic cigarettes and e-juices with flavorings induce toxicity, oxidative stress, and inflammatory response in lung epithelial cells and in mouse lung&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16732&lt;/pages&gt;&lt;volume&gt;10&lt;/volume&gt;&lt;number&gt;2&lt;/number&gt;&lt;dates&gt;&lt;year&gt;2015&lt;/year&gt;&lt;/dates&gt;&lt;isbn&gt;1932-6203 (Electronic)&amp;#xD;1932-6203 (Linking)&lt;/isbn&gt;&lt;accession-num&gt;25658421&lt;/accession-num&gt;&lt;urls&gt;&lt;related-urls&gt;&lt;url&gt;http://www.ncbi.nlm.nih.gov/pubmed/25658421&lt;/url&gt;&lt;/related-urls&gt;&lt;/urls&gt;&lt;custom2&gt;4319729&lt;/custom2&gt;&lt;electronic-resource-num&gt;10.1371/journal.pone.0116732&lt;/electronic-resource-num&gt;&lt;/record&gt;&lt;/Cite&gt;&lt;/EndNote&gt;</w:instrText>
      </w:r>
      <w:r w:rsidR="00BE2097" w:rsidRPr="004C688C">
        <w:fldChar w:fldCharType="separate"/>
      </w:r>
      <w:r w:rsidR="00BE2097" w:rsidRPr="004C688C">
        <w:rPr>
          <w:noProof/>
        </w:rPr>
        <w:t>(Lerner et al., 2015)</w:t>
      </w:r>
      <w:r w:rsidR="00BE2097" w:rsidRPr="004C688C">
        <w:fldChar w:fldCharType="end"/>
      </w:r>
      <w:r w:rsidR="000C219B" w:rsidRPr="004C688C">
        <w:t xml:space="preserve">, </w:t>
      </w:r>
      <w:r w:rsidR="00BE2097" w:rsidRPr="004C688C">
        <w:t xml:space="preserve">particulate </w:t>
      </w:r>
      <w:r w:rsidRPr="004C688C">
        <w:t>metal</w:t>
      </w:r>
      <w:r w:rsidR="00BE2097" w:rsidRPr="004C688C">
        <w:t xml:space="preserve">s </w:t>
      </w:r>
      <w:r w:rsidR="00BE2097" w:rsidRPr="004C688C">
        <w:fldChar w:fldCharType="begin"/>
      </w:r>
      <w:r w:rsidR="00BE2097" w:rsidRPr="004C688C">
        <w:instrText xml:space="preserve"> ADDIN EN.CITE &lt;EndNote&gt;&lt;Cite&gt;&lt;Author&gt;Williams&lt;/Author&gt;&lt;Year&gt;2013&lt;/Year&gt;&lt;RecNum&gt;936&lt;/RecNum&gt;&lt;DisplayText&gt;(Williams et al., 2013)&lt;/DisplayText&gt;&lt;record&gt;&lt;rec-number&gt;936&lt;/rec-number&gt;&lt;foreign-keys&gt;&lt;key app="EN" db-id="ewwedwe0aavd9pezpxpxwxfjaaatw5xf09sx" timestamp="1506809905"&gt;936&lt;/key&gt;&lt;/foreign-keys&gt;&lt;ref-type name="Journal Article"&gt;17&lt;/ref-type&gt;&lt;contributors&gt;&lt;authors&gt;&lt;author&gt;Williams, M.&lt;/author&gt;&lt;author&gt;Villarreal, A.&lt;/author&gt;&lt;author&gt;Bozhilov, K.&lt;/author&gt;&lt;author&gt;Lin, S.&lt;/author&gt;&lt;author&gt;Talbot, P.&lt;/author&gt;&lt;/authors&gt;&lt;/contributors&gt;&lt;auth-address&gt;Department of Cell Biology and Neuroscience, University of California Riverside, Riverside, California, United States of America.&lt;/auth-address&gt;&lt;titles&gt;&lt;title&gt;Metal and silicate particles including nanoparticles are present in electronic cigarette cartomizer fluid and aerosol&lt;/title&gt;&lt;secondary-title&gt;PLoS One&lt;/secondary-title&gt;&lt;/titles&gt;&lt;periodical&gt;&lt;full-title&gt;PLoS One&lt;/full-title&gt;&lt;abbr-1&gt;PloS one&lt;/abbr-1&gt;&lt;/periodical&gt;&lt;pages&gt;e57987&lt;/pages&gt;&lt;volume&gt;8&lt;/volume&gt;&lt;number&gt;3&lt;/number&gt;&lt;keywords&gt;&lt;keyword&gt;Aerosols&lt;/keyword&gt;&lt;keyword&gt;Cells, Cultured&lt;/keyword&gt;&lt;keyword&gt;Fibroblasts/drug effects&lt;/keyword&gt;&lt;keyword&gt;Hot Temperature&lt;/keyword&gt;&lt;keyword&gt;Humans&lt;/keyword&gt;&lt;keyword&gt;Lung/cytology/drug effects&lt;/keyword&gt;&lt;keyword&gt;Metal Nanoparticles/adverse effects/analysis/ultrastructure&lt;/keyword&gt;&lt;keyword&gt;Nanoparticles/adverse effects/*analysis/ultrastructure&lt;/keyword&gt;&lt;keyword&gt;Nicotine/*administration &amp;amp; dosage&lt;/keyword&gt;&lt;keyword&gt;Particle Size&lt;/keyword&gt;&lt;keyword&gt;Silicates/adverse effects/analysis&lt;/keyword&gt;&lt;keyword&gt;Tobacco Products&lt;/keyword&gt;&lt;keyword&gt;Tobacco Use Cessation Products/*adverse effects&lt;/keyword&gt;&lt;/keywords&gt;&lt;dates&gt;&lt;year&gt;2013&lt;/year&gt;&lt;/dates&gt;&lt;isbn&gt;1932-6203 (Electronic)&amp;#xD;1932-6203 (Linking)&lt;/isbn&gt;&lt;accession-num&gt;23526962&lt;/accession-num&gt;&lt;urls&gt;&lt;related-urls&gt;&lt;url&gt;https://www.ncbi.nlm.nih.gov/pubmed/23526962&lt;/url&gt;&lt;/related-urls&gt;&lt;/urls&gt;&lt;custom2&gt;PMC3603976&lt;/custom2&gt;&lt;electronic-resource-num&gt;10.1371/journal.pone.0057987&lt;/electronic-resource-num&gt;&lt;/record&gt;&lt;/Cite&gt;&lt;/EndNote&gt;</w:instrText>
      </w:r>
      <w:r w:rsidR="00BE2097" w:rsidRPr="004C688C">
        <w:fldChar w:fldCharType="separate"/>
      </w:r>
      <w:r w:rsidR="00BE2097" w:rsidRPr="004C688C">
        <w:rPr>
          <w:noProof/>
        </w:rPr>
        <w:t>(Williams et al., 2013)</w:t>
      </w:r>
      <w:r w:rsidR="00BE2097" w:rsidRPr="004C688C">
        <w:fldChar w:fldCharType="end"/>
      </w:r>
      <w:r w:rsidR="00BE2097" w:rsidRPr="004C688C">
        <w:t xml:space="preserve"> or copper nanoparticles </w:t>
      </w:r>
      <w:r w:rsidR="00BE2097" w:rsidRPr="004C688C">
        <w:fldChar w:fldCharType="begin">
          <w:fldData xml:space="preserve">PEVuZE5vdGU+PENpdGU+PEF1dGhvcj5MZXJuZXI8L0F1dGhvcj48WWVhcj4yMDE2PC9ZZWFyPjxS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</w:fldData>
        </w:fldChar>
      </w:r>
      <w:r w:rsidR="00BE2097" w:rsidRPr="004C688C">
        <w:instrText xml:space="preserve"> ADDIN EN.CITE </w:instrText>
      </w:r>
      <w:r w:rsidR="00BE2097" w:rsidRPr="004C688C">
        <w:fldChar w:fldCharType="begin">
          <w:fldData xml:space="preserve">PEVuZE5vdGU+PENpdGU+PEF1dGhvcj5MZXJuZXI8L0F1dGhvcj48WWVhcj4yMDE2PC9ZZWFyPjxS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</w:fldData>
        </w:fldChar>
      </w:r>
      <w:r w:rsidR="00BE2097" w:rsidRPr="004C688C">
        <w:instrText xml:space="preserve"> ADDIN EN.CITE.DATA </w:instrText>
      </w:r>
      <w:r w:rsidR="00BE2097" w:rsidRPr="004C688C">
        <w:fldChar w:fldCharType="end"/>
      </w:r>
      <w:r w:rsidR="00BE2097" w:rsidRPr="004C688C">
        <w:fldChar w:fldCharType="separate"/>
      </w:r>
      <w:r w:rsidR="00BE2097" w:rsidRPr="004C688C">
        <w:rPr>
          <w:noProof/>
        </w:rPr>
        <w:t>(Lerner et al., 2016)</w:t>
      </w:r>
      <w:r w:rsidR="00BE2097" w:rsidRPr="004C688C">
        <w:fldChar w:fldCharType="end"/>
      </w:r>
      <w:r w:rsidR="00BE2097" w:rsidRPr="004C688C">
        <w:t xml:space="preserve"> emitted by</w:t>
      </w:r>
      <w:r w:rsidR="00435A26" w:rsidRPr="004C688C">
        <w:t xml:space="preserve"> ECs</w:t>
      </w:r>
      <w:r w:rsidR="00CB18D7" w:rsidRPr="004C688C">
        <w:t xml:space="preserve"> </w:t>
      </w:r>
      <w:r w:rsidR="00E23C46" w:rsidRPr="004C688C">
        <w:t xml:space="preserve">that </w:t>
      </w:r>
      <w:r w:rsidR="00CB18D7" w:rsidRPr="004C688C">
        <w:t xml:space="preserve">could </w:t>
      </w:r>
      <w:r w:rsidR="00BE2097" w:rsidRPr="004C688C">
        <w:t xml:space="preserve">chiefly </w:t>
      </w:r>
      <w:r w:rsidR="001D06DF" w:rsidRPr="004C688C">
        <w:t xml:space="preserve">be </w:t>
      </w:r>
      <w:r w:rsidR="00BE2097" w:rsidRPr="004C688C">
        <w:t xml:space="preserve">responsible for the </w:t>
      </w:r>
      <w:r w:rsidR="00CB18D7" w:rsidRPr="004C688C">
        <w:t>cytotoxic effects of ECs</w:t>
      </w:r>
      <w:r w:rsidR="00BE2097" w:rsidRPr="004C688C">
        <w:t xml:space="preserve">. Alternatively, it could also be possible that the low-molecular weight carbonyl compounds such as formaldehyde, acetaldehyde, and </w:t>
      </w:r>
      <w:r w:rsidR="00BE2097" w:rsidRPr="004C688C">
        <w:lastRenderedPageBreak/>
        <w:t xml:space="preserve">acrolein, possibly produced via pyrolysis of glycerine </w:t>
      </w:r>
      <w:r w:rsidR="00BE2097" w:rsidRPr="004C688C">
        <w:fldChar w:fldCharType="begin">
          <w:fldData xml:space="preserve">PEVuZE5vdGU+PENpdGU+PEF1dGhvcj5Hb25pZXdpY3o8L0F1dGhvcj48WWVhcj4yMDE0PC9ZZWFy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</w:fldData>
        </w:fldChar>
      </w:r>
      <w:r w:rsidR="00BE2097" w:rsidRPr="004C688C">
        <w:instrText xml:space="preserve"> ADDIN EN.CITE </w:instrText>
      </w:r>
      <w:r w:rsidR="00BE2097" w:rsidRPr="004C688C">
        <w:fldChar w:fldCharType="begin">
          <w:fldData xml:space="preserve">PEVuZE5vdGU+PENpdGU+PEF1dGhvcj5Hb25pZXdpY3o8L0F1dGhvcj48WWVhcj4yMDE0PC9ZZWFy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</w:fldData>
        </w:fldChar>
      </w:r>
      <w:r w:rsidR="00BE2097" w:rsidRPr="004C688C">
        <w:instrText xml:space="preserve"> ADDIN EN.CITE.DATA </w:instrText>
      </w:r>
      <w:r w:rsidR="00BE2097" w:rsidRPr="004C688C">
        <w:fldChar w:fldCharType="end"/>
      </w:r>
      <w:r w:rsidR="00BE2097" w:rsidRPr="004C688C">
        <w:fldChar w:fldCharType="separate"/>
      </w:r>
      <w:r w:rsidR="00BE2097" w:rsidRPr="004C688C">
        <w:rPr>
          <w:noProof/>
        </w:rPr>
        <w:t>(Goniewicz et al., 2014, Salamanca et al., 2017)</w:t>
      </w:r>
      <w:r w:rsidR="00BE2097" w:rsidRPr="004C688C">
        <w:fldChar w:fldCharType="end"/>
      </w:r>
      <w:r w:rsidR="00BE2097" w:rsidRPr="004C688C">
        <w:t xml:space="preserve"> </w:t>
      </w:r>
      <w:r w:rsidR="001D06DF" w:rsidRPr="004C688C">
        <w:t>are</w:t>
      </w:r>
      <w:r w:rsidR="00BE2097" w:rsidRPr="004C688C">
        <w:t xml:space="preserve"> responsible for mediating EC cytotoxicity. </w:t>
      </w:r>
      <w:r w:rsidR="00E23C46" w:rsidRPr="004C688C">
        <w:t>I</w:t>
      </w:r>
      <w:r w:rsidR="00BE2097" w:rsidRPr="004C688C">
        <w:t xml:space="preserve">n recent years, there has been an upsurge in the number of studies that have found </w:t>
      </w:r>
      <w:r w:rsidRPr="004C688C">
        <w:t xml:space="preserve">flavouring substances used in EC liquids as a chief cause of cytotoxicity </w:t>
      </w:r>
      <w:r w:rsidRPr="004C688C">
        <w:fldChar w:fldCharType="begin">
          <w:fldData xml:space="preserve">PEVuZE5vdGU+PENpdGU+PEF1dGhvcj5DbGFwcDwvQXV0aG9yPjxZZWFyPjIwMTc8L1llYXI+PFJl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</w:fldData>
        </w:fldChar>
      </w:r>
      <w:r w:rsidR="00E8613F" w:rsidRPr="004C688C">
        <w:instrText xml:space="preserve"> ADDIN EN.CITE </w:instrText>
      </w:r>
      <w:r w:rsidR="00E8613F" w:rsidRPr="004C688C">
        <w:fldChar w:fldCharType="begin">
          <w:fldData xml:space="preserve">PEVuZE5vdGU+PENpdGU+PEF1dGhvcj5DbGFwcDwvQXV0aG9yPjxZZWFyPjIwMTc8L1llYXI+PFJl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</w:fldData>
        </w:fldChar>
      </w:r>
      <w:r w:rsidR="00E8613F" w:rsidRPr="004C688C">
        <w:instrText xml:space="preserve"> ADDIN EN.CITE.DATA </w:instrText>
      </w:r>
      <w:r w:rsidR="00E8613F" w:rsidRPr="004C688C">
        <w:fldChar w:fldCharType="end"/>
      </w:r>
      <w:r w:rsidRPr="004C688C">
        <w:fldChar w:fldCharType="separate"/>
      </w:r>
      <w:r w:rsidR="00E8613F" w:rsidRPr="004C688C">
        <w:rPr>
          <w:noProof/>
        </w:rPr>
        <w:t>(Clapp et al., 2017, Bahl et al., 2012, Leigh et al., 2016, Allen et al., 2016)</w:t>
      </w:r>
      <w:r w:rsidRPr="004C688C">
        <w:fldChar w:fldCharType="end"/>
      </w:r>
      <w:r w:rsidRPr="004C688C">
        <w:t xml:space="preserve">. </w:t>
      </w:r>
      <w:r w:rsidR="00E23C46" w:rsidRPr="004C688C">
        <w:t>In fact, recent studies such as that of Gerloff et al</w:t>
      </w:r>
      <w:r w:rsidR="00A73BC6" w:rsidRPr="004C688C">
        <w:t xml:space="preserve"> </w:t>
      </w:r>
      <w:r w:rsidR="00A73BC6" w:rsidRPr="004C688C">
        <w:fldChar w:fldCharType="begin"/>
      </w:r>
      <w:r w:rsidR="00A73BC6" w:rsidRPr="004C688C">
        <w:instrText xml:space="preserve"> ADDIN EN.CITE &lt;EndNote&gt;&lt;Cite ExcludeAuth="1"&gt;&lt;Author&gt;Gerloff&lt;/Author&gt;&lt;Year&gt;2017&lt;/Year&gt;&lt;RecNum&gt;1645&lt;/RecNum&gt;&lt;DisplayText&gt;(2017)&lt;/DisplayText&gt;&lt;record&gt;&lt;rec-number&gt;1645&lt;/rec-number&gt;&lt;foreign-keys&gt;&lt;key app="EN" db-id="ewwedwe0aavd9pezpxpxwxfjaaatw5xf09sx" timestamp="1520715599"&gt;1645&lt;/key&gt;&lt;/foreign-keys&gt;&lt;ref-type name="Journal Article"&gt;17&lt;/ref-type&gt;&lt;contributors&gt;&lt;authors&gt;&lt;author&gt;Gerloff, Janice&lt;/author&gt;&lt;author&gt;Sundar, Isaac K.&lt;/author&gt;&lt;author&gt;Freter, Robert&lt;/author&gt;&lt;author&gt;Sekera, Emily R.&lt;/author&gt;&lt;author&gt;Friedman, Alan E.&lt;/author&gt;&lt;author&gt;Robinson, Risa&lt;/author&gt;&lt;author&gt;Pagano, Todd&lt;/author&gt;&lt;author&gt;Rahman, Irfan&lt;/author&gt;&lt;/authors&gt;&lt;/contributors&gt;&lt;titles&gt;&lt;title&gt;Inflammatory Response and Barrier Dysfunction by Different e-Cigarette Flavoring Chemicals Identified by Gas Chromatography–Mass Spectrometry in e-Liquids and e-Vapors on Human Lung Epithelial Cells and Fibroblasts&lt;/title&gt;&lt;secondary-title&gt;Applied in Vitro Toxicology&lt;/secondary-title&gt;&lt;/titles&gt;&lt;periodical&gt;&lt;full-title&gt;Applied In Vitro Toxicology&lt;/full-title&gt;&lt;/periodical&gt;&lt;pages&gt;28-40&lt;/pages&gt;&lt;volume&gt;3&lt;/volume&gt;&lt;number&gt;1&lt;/number&gt;&lt;dates&gt;&lt;year&gt;2017&lt;/year&gt;&lt;pub-dates&gt;&lt;date&gt;03/01&lt;/date&gt;&lt;/pub-dates&gt;&lt;/dates&gt;&lt;pub-location&gt;140 Huguenot Street, 3rd FloorNew Rochelle, NY 10801USA&lt;/pub-location&gt;&lt;publisher&gt;Mary Ann Liebert, Inc.&lt;/publisher&gt;&lt;isbn&gt;2332-1512&amp;#xD;2332-1539&lt;/isbn&gt;&lt;accession-num&gt;PMC5338075&lt;/accession-num&gt;&lt;urls&gt;&lt;related-urls&gt;&lt;url&gt;http://www.ncbi.nlm.nih.gov/pmc/articles/PMC5338075/&lt;/url&gt;&lt;/related-urls&gt;&lt;/urls&gt;&lt;electronic-resource-num&gt;10.1089/aivt.2016.0030&lt;/electronic-resource-num&gt;&lt;remote-database-name&gt;PMC&lt;/remote-database-name&gt;&lt;/record&gt;&lt;/Cite&gt;&lt;/EndNote&gt;</w:instrText>
      </w:r>
      <w:r w:rsidR="00A73BC6" w:rsidRPr="004C688C">
        <w:fldChar w:fldCharType="separate"/>
      </w:r>
      <w:r w:rsidR="00A73BC6" w:rsidRPr="004C688C">
        <w:rPr>
          <w:noProof/>
        </w:rPr>
        <w:t>(2017)</w:t>
      </w:r>
      <w:r w:rsidR="00A73BC6" w:rsidRPr="004C688C">
        <w:fldChar w:fldCharType="end"/>
      </w:r>
      <w:r w:rsidR="00E23C46" w:rsidRPr="004C688C">
        <w:t xml:space="preserve">, Muthumalage et al </w:t>
      </w:r>
      <w:r w:rsidR="00A73BC6" w:rsidRPr="004C688C">
        <w:fldChar w:fldCharType="begin"/>
      </w:r>
      <w:r w:rsidR="00A73BC6" w:rsidRPr="004C688C">
        <w:instrText xml:space="preserve"> ADDIN EN.CITE &lt;EndNote&gt;&lt;Cite ExcludeAuth="1"&gt;&lt;Author&gt;Muthumalage&lt;/Author&gt;&lt;Year&gt;2018&lt;/Year&gt;&lt;RecNum&gt;1594&lt;/RecNum&gt;&lt;DisplayText&gt;(2018)&lt;/DisplayText&gt;&lt;record&gt;&lt;rec-number&gt;1594&lt;/rec-number&gt;&lt;foreign-keys&gt;&lt;key app="EN" db-id="ewwedwe0aavd9pezpxpxwxfjaaatw5xf09sx" timestamp="1518743659"&gt;1594&lt;/key&gt;&lt;/foreign-keys&gt;&lt;ref-type name="Journal Article"&gt;17&lt;/ref-type&gt;&lt;contributors&gt;&lt;authors&gt;&lt;author&gt;Muthumalage, T.&lt;/author&gt;&lt;author&gt;Prinz, M.&lt;/author&gt;&lt;author&gt;Ansah, K. O.&lt;/author&gt;&lt;author&gt;Gerloff, J.&lt;/author&gt;&lt;author&gt;Sundar, I. K.&lt;/author&gt;&lt;author&gt;Rahman, I.&lt;/author&gt;&lt;/authors&gt;&lt;/contributors&gt;&lt;auth-address&gt;Univ Rochester, Med Ctr, Dept Environm Med, Rochester, NY 14642 USA&lt;/auth-address&gt;&lt;titles&gt;&lt;title&gt;Inflammatory and Oxidative Responses Induced by Exposure to Commonly Used e-Cigarette Flavoring Chemicals and Flavored e-Liquids without Nicotine&lt;/title&gt;&lt;secondary-title&gt;Frontiers in Physiology&lt;/secondary-title&gt;&lt;alt-title&gt;Front Physiol&lt;/alt-title&gt;&lt;/titles&gt;&lt;alt-periodical&gt;&lt;full-title&gt;Front Physiol&lt;/full-title&gt;&lt;/alt-periodical&gt;&lt;volume&gt;8&lt;/volume&gt;&lt;keywords&gt;&lt;keyword&gt;cigarettes&lt;/keyword&gt;&lt;keyword&gt;flavors&lt;/keyword&gt;&lt;keyword&gt;interleukin-8&lt;/keyword&gt;&lt;keyword&gt;monocytes&lt;/keyword&gt;&lt;keyword&gt;oxidative stress&lt;/keyword&gt;&lt;keyword&gt;inflammation&lt;/keyword&gt;&lt;keyword&gt;e-liquids&lt;/keyword&gt;&lt;keyword&gt;electronic cigarettes&lt;/keyword&gt;&lt;keyword&gt;obliterative bronchiolitis&lt;/keyword&gt;&lt;keyword&gt;tobacco&lt;/keyword&gt;&lt;keyword&gt;stress&lt;/keyword&gt;&lt;keyword&gt;2,3-pentanedione&lt;/keyword&gt;&lt;keyword&gt;lung&lt;/keyword&gt;&lt;keyword&gt;interleukin-8&lt;/keyword&gt;&lt;keyword&gt;components&lt;/keyword&gt;&lt;keyword&gt;emissions&lt;/keyword&gt;&lt;keyword&gt;products&lt;/keyword&gt;&lt;/keywords&gt;&lt;dates&gt;&lt;year&gt;2018&lt;/year&gt;&lt;pub-dates&gt;&lt;date&gt;Jan 11&lt;/date&gt;&lt;/pub-dates&gt;&lt;/dates&gt;&lt;isbn&gt;1664-042x&lt;/isbn&gt;&lt;accession-num&gt;WOS:000419789400001&lt;/accession-num&gt;&lt;urls&gt;&lt;related-urls&gt;&lt;url&gt;&amp;lt;Go to ISI&amp;gt;://WOS:000419789400001&lt;/url&gt;&lt;/related-urls&gt;&lt;/urls&gt;&lt;electronic-resource-num&gt;ARTN 1130&amp;#xD;10.3389/fphys.2017.01130&lt;/electronic-resource-num&gt;&lt;language&gt;English&lt;/language&gt;&lt;/record&gt;&lt;/Cite&gt;&lt;/EndNote&gt;</w:instrText>
      </w:r>
      <w:r w:rsidR="00A73BC6" w:rsidRPr="004C688C">
        <w:fldChar w:fldCharType="separate"/>
      </w:r>
      <w:r w:rsidR="00A73BC6" w:rsidRPr="004C688C">
        <w:rPr>
          <w:noProof/>
        </w:rPr>
        <w:t>(2018)</w:t>
      </w:r>
      <w:r w:rsidR="00A73BC6" w:rsidRPr="004C688C">
        <w:fldChar w:fldCharType="end"/>
      </w:r>
      <w:r w:rsidR="00A73BC6" w:rsidRPr="004C688C">
        <w:t xml:space="preserve"> </w:t>
      </w:r>
      <w:r w:rsidR="00E23C46" w:rsidRPr="004C688C">
        <w:t xml:space="preserve">and Sherwood et al </w:t>
      </w:r>
      <w:r w:rsidR="00A73BC6" w:rsidRPr="004C688C">
        <w:fldChar w:fldCharType="begin">
          <w:fldData xml:space="preserve">PEVuZE5vdGU+PENpdGUgRXhjbHVkZUF1dGg9IjEiPjxBdXRob3I+U2hlcndvb2Q8L0F1dGhvcj48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</w:fldData>
        </w:fldChar>
      </w:r>
      <w:r w:rsidR="00A73BC6" w:rsidRPr="004C688C">
        <w:instrText xml:space="preserve"> ADDIN EN.CITE </w:instrText>
      </w:r>
      <w:r w:rsidR="00A73BC6" w:rsidRPr="004C688C">
        <w:fldChar w:fldCharType="begin">
          <w:fldData xml:space="preserve">PEVuZE5vdGU+PENpdGUgRXhjbHVkZUF1dGg9IjEiPjxBdXRob3I+U2hlcndvb2Q8L0F1dGhvcj48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</w:fldData>
        </w:fldChar>
      </w:r>
      <w:r w:rsidR="00A73BC6" w:rsidRPr="004C688C">
        <w:instrText xml:space="preserve"> ADDIN EN.CITE.DATA </w:instrText>
      </w:r>
      <w:r w:rsidR="00A73BC6" w:rsidRPr="004C688C">
        <w:fldChar w:fldCharType="end"/>
      </w:r>
      <w:r w:rsidR="00A73BC6" w:rsidRPr="004C688C">
        <w:fldChar w:fldCharType="separate"/>
      </w:r>
      <w:r w:rsidR="00A73BC6" w:rsidRPr="004C688C">
        <w:rPr>
          <w:noProof/>
        </w:rPr>
        <w:t>(2016)</w:t>
      </w:r>
      <w:r w:rsidR="00A73BC6" w:rsidRPr="004C688C">
        <w:fldChar w:fldCharType="end"/>
      </w:r>
      <w:r w:rsidR="00A73BC6" w:rsidRPr="004C688C">
        <w:t xml:space="preserve"> </w:t>
      </w:r>
      <w:r w:rsidR="00E23C46" w:rsidRPr="004C688C">
        <w:t xml:space="preserve">have </w:t>
      </w:r>
      <w:r w:rsidR="001D06DF" w:rsidRPr="004C688C">
        <w:t>demonstrated</w:t>
      </w:r>
      <w:r w:rsidR="00E23C46" w:rsidRPr="004C688C">
        <w:t xml:space="preserve"> the inflammatory (especially</w:t>
      </w:r>
      <w:r w:rsidR="001D06DF" w:rsidRPr="004C688C">
        <w:t xml:space="preserve"> IL-8</w:t>
      </w:r>
      <w:r w:rsidR="00E23C46" w:rsidRPr="004C688C">
        <w:t>) and oxidative stress inducing effects of specific EC flavourings</w:t>
      </w:r>
      <w:r w:rsidR="004B684B" w:rsidRPr="004C688C">
        <w:t xml:space="preserve"> such as </w:t>
      </w:r>
      <w:r w:rsidR="001D06DF" w:rsidRPr="004C688C">
        <w:t>acetoin, diacetyl, 2,5-dimethypyrazine</w:t>
      </w:r>
      <w:r w:rsidR="004B684B" w:rsidRPr="004C688C">
        <w:t xml:space="preserve"> etc. </w:t>
      </w:r>
      <w:r w:rsidR="00E23C46" w:rsidRPr="004C688C">
        <w:t xml:space="preserve">on a variety of cell types including bronchial epithelial cells and monocytes. </w:t>
      </w:r>
      <w:r w:rsidR="00A73BC6" w:rsidRPr="004C688C">
        <w:t>Interestingly, t</w:t>
      </w:r>
      <w:r w:rsidRPr="004C688C">
        <w:t xml:space="preserve">hese findings correlate with our previous study which demonstrated that fruit flavoured ECs, particularly strawberry and cherry flavoured ECs (from the same brand of EC as that employed in the current study), were found to be the most cytotoxic amongst other tested flavours </w:t>
      </w:r>
      <w:r w:rsidRPr="004C688C">
        <w:fldChar w:fldCharType="begin"/>
      </w:r>
      <w:r w:rsidRPr="004C688C">
        <w:instrText xml:space="preserve"> ADDIN EN.CITE &lt;EndNote&gt;&lt;Cite&gt;&lt;Author&gt;Leslie&lt;/Author&gt;&lt;Year&gt;2017&lt;/Year&gt;&lt;RecNum&gt;930&lt;/RecNum&gt;&lt;DisplayText&gt;(Leslie et al., 2017)&lt;/DisplayText&gt;&lt;record&gt;&lt;rec-number&gt;930&lt;/rec-number&gt;&lt;foreign-keys&gt;&lt;key app="EN" db-id="ewwedwe0aavd9pezpxpxwxfjaaatw5xf09sx" timestamp="1506552454"&gt;930&lt;/key&gt;&lt;/foreign-keys&gt;&lt;ref-type name="Journal Article"&gt;17&lt;/ref-type&gt;&lt;contributors&gt;&lt;authors&gt;&lt;author&gt;Leslie, L. J.&lt;/author&gt;&lt;author&gt;Bathrinarayanan, P. V.&lt;/author&gt;&lt;author&gt;Jackson, P.&lt;/author&gt;&lt;author&gt;Muanda, J. A. M. M.&lt;/author&gt;&lt;author&gt;Pallett, R.&lt;/author&gt;&lt;author&gt;Stillman, C. J. P.&lt;/author&gt;&lt;author&gt;Marshall, L. J.&lt;/author&gt;&lt;/authors&gt;&lt;/contributors&gt;&lt;auth-address&gt;Aston Univ, Sch Engn &amp;amp; Appl Sci, Birmingham, W Midlands, England&amp;#xD;Aston Univ, Sch Life &amp;amp; Hlth Sci, Birmingham, W Midlands, England&lt;/auth-address&gt;&lt;titles&gt;&lt;title&gt;A comparative study of electronic cigarette vapor extracts on airway-related cell lines in vitro&lt;/title&gt;&lt;secondary-title&gt;Inhalation Toxicology&lt;/secondary-title&gt;&lt;alt-title&gt;Inhal Toxicol&lt;/alt-title&gt;&lt;/titles&gt;&lt;periodical&gt;&lt;full-title&gt;Inhal Toxicol&lt;/full-title&gt;&lt;abbr-1&gt;Inhalation toxicology&lt;/abbr-1&gt;&lt;/periodical&gt;&lt;alt-periodical&gt;&lt;full-title&gt;Inhal Toxicol&lt;/full-title&gt;&lt;abbr-1&gt;Inhalation toxicology&lt;/abbr-1&gt;&lt;/alt-periodical&gt;&lt;pages&gt;126-136&lt;/pages&gt;&lt;volume&gt;29&lt;/volume&gt;&lt;number&gt;3&lt;/number&gt;&lt;keywords&gt;&lt;keyword&gt;electronic cigarettes&lt;/keyword&gt;&lt;keyword&gt;airways&lt;/keyword&gt;&lt;keyword&gt;cytotoxicity&lt;/keyword&gt;&lt;keyword&gt;epithelials&lt;/keyword&gt;&lt;keyword&gt;in vitro models&lt;/keyword&gt;&lt;keyword&gt;human gingival fibroblasts&lt;/keyword&gt;&lt;keyword&gt;smoke extract&lt;/keyword&gt;&lt;keyword&gt;nicotine&lt;/keyword&gt;&lt;keyword&gt;tobacco&lt;/keyword&gt;&lt;keyword&gt;identification&lt;/keyword&gt;&lt;keyword&gt;aerosols&lt;/keyword&gt;&lt;keyword&gt;exposure&lt;/keyword&gt;&lt;/keywords&gt;&lt;dates&gt;&lt;year&gt;2017&lt;/year&gt;&lt;/dates&gt;&lt;isbn&gt;0895-8378&lt;/isbn&gt;&lt;accession-num&gt;WOS:000400856000005&lt;/accession-num&gt;&lt;urls&gt;&lt;related-urls&gt;&lt;url&gt;&amp;lt;Go to ISI&amp;gt;://WOS:000400856000005&lt;/url&gt;&lt;/related-urls&gt;&lt;/urls&gt;&lt;electronic-resource-num&gt;10.1080/08958378.2017.1318193&lt;/electronic-resource-num&gt;&lt;language&gt;English&lt;/language&gt;&lt;/record&gt;&lt;/Cite&gt;&lt;/EndNote&gt;</w:instrText>
      </w:r>
      <w:r w:rsidRPr="004C688C">
        <w:fldChar w:fldCharType="separate"/>
      </w:r>
      <w:r w:rsidRPr="004C688C">
        <w:rPr>
          <w:noProof/>
        </w:rPr>
        <w:t>(Leslie et al., 2017)</w:t>
      </w:r>
      <w:r w:rsidRPr="004C688C">
        <w:fldChar w:fldCharType="end"/>
      </w:r>
      <w:r w:rsidRPr="004C688C">
        <w:t xml:space="preserve">. With more than 7700 different EC flavours currently available in the market </w:t>
      </w:r>
      <w:r w:rsidRPr="004C688C">
        <w:fldChar w:fldCharType="begin"/>
      </w:r>
      <w:r w:rsidRPr="004C688C">
        <w:instrText xml:space="preserve"> ADDIN EN.CITE &lt;EndNote&gt;&lt;Cite&gt;&lt;Author&gt;Tierney&lt;/Author&gt;&lt;Year&gt;2016&lt;/Year&gt;&lt;RecNum&gt;1001&lt;/RecNum&gt;&lt;DisplayText&gt;(Tierney et al., 2016)&lt;/DisplayText&gt;&lt;record&gt;&lt;rec-number&gt;1001&lt;/rec-number&gt;&lt;foreign-keys&gt;&lt;key app="EN" db-id="ewwedwe0aavd9pezpxpxwxfjaaatw5xf09sx" timestamp="1510082029"&gt;1001&lt;/key&gt;&lt;/foreign-keys&gt;&lt;ref-type name="Journal Article"&gt;17&lt;/ref-type&gt;&lt;contributors&gt;&lt;authors&gt;&lt;author&gt;Tierney, P. A.&lt;/author&gt;&lt;author&gt;Karpinski, C. D.&lt;/author&gt;&lt;author&gt;Brown, J. E.&lt;/author&gt;&lt;author&gt;Luo, W. T.&lt;/author&gt;&lt;author&gt;Pankow, J. F.&lt;/author&gt;&lt;/authors&gt;&lt;/contributors&gt;&lt;auth-address&gt;Portland State Univ, Dept Civil &amp;amp; Environm Engn, PO 751, Portland, OR 97207 USA&amp;#xD;Portland State Univ, Dept Chem, Portland, OR 97207 USA&lt;/auth-address&gt;&lt;titles&gt;&lt;title&gt;Flavour chemicals in electronic cigarette fluids&lt;/title&gt;&lt;secondary-title&gt;Tobacco Control&lt;/secondary-title&gt;&lt;alt-title&gt;Tob Control&lt;/alt-title&gt;&lt;/titles&gt;&lt;periodical&gt;&lt;full-title&gt;Tob Control&lt;/full-title&gt;&lt;abbr-1&gt;Tobacco control&lt;/abbr-1&gt;&lt;/periodical&gt;&lt;alt-periodical&gt;&lt;full-title&gt;Tob Control&lt;/full-title&gt;&lt;abbr-1&gt;Tobacco control&lt;/abbr-1&gt;&lt;/alt-periodical&gt;&lt;pages&gt;E10-E15&lt;/pages&gt;&lt;volume&gt;25&lt;/volume&gt;&lt;number&gt;E1&lt;/number&gt;&lt;keywords&gt;&lt;keyword&gt;refill fluids&lt;/keyword&gt;&lt;keyword&gt;identification&lt;/keyword&gt;&lt;keyword&gt;toxicants&lt;/keyword&gt;&lt;keyword&gt;health&lt;/keyword&gt;&lt;/keywords&gt;&lt;dates&gt;&lt;year&gt;2016&lt;/year&gt;&lt;pub-dates&gt;&lt;date&gt;Apr&lt;/date&gt;&lt;/pub-dates&gt;&lt;/dates&gt;&lt;isbn&gt;0964-4563&lt;/isbn&gt;&lt;accession-num&gt;WOS:000375221900004&lt;/accession-num&gt;&lt;urls&gt;&lt;related-urls&gt;&lt;url&gt;&amp;lt;Go to ISI&amp;gt;://WOS:000375221900004&lt;/url&gt;&lt;/related-urls&gt;&lt;/urls&gt;&lt;electronic-resource-num&gt;10.1136/tobaccocontrol-2014-052175&lt;/electronic-resource-num&gt;&lt;language&gt;English&lt;/language&gt;&lt;/record&gt;&lt;/Cite&gt;&lt;/EndNote&gt;</w:instrText>
      </w:r>
      <w:r w:rsidRPr="004C688C">
        <w:fldChar w:fldCharType="separate"/>
      </w:r>
      <w:r w:rsidRPr="004C688C">
        <w:rPr>
          <w:noProof/>
        </w:rPr>
        <w:t>(Tierney et al., 2016)</w:t>
      </w:r>
      <w:r w:rsidRPr="004C688C">
        <w:fldChar w:fldCharType="end"/>
      </w:r>
      <w:r w:rsidRPr="004C688C">
        <w:t>, this area of EC requires further investigation in order to regulate the flavouring substances more rigorously such that EC users are prevented from inhaling toxic flavour</w:t>
      </w:r>
      <w:r w:rsidR="00AC151D" w:rsidRPr="004C688C">
        <w:t>ing</w:t>
      </w:r>
      <w:r w:rsidRPr="004C688C">
        <w:t xml:space="preserve"> additives</w:t>
      </w:r>
      <w:r w:rsidR="00AC151D" w:rsidRPr="004C688C">
        <w:t xml:space="preserve"> that could potentially lead to unexpected consequences such as the </w:t>
      </w:r>
      <w:r w:rsidR="00AC151D" w:rsidRPr="004C688C">
        <w:rPr>
          <w:color w:val="000000"/>
          <w:shd w:val="clear" w:color="auto" w:fill="FFFFFF"/>
        </w:rPr>
        <w:t xml:space="preserve">bronchiolitis obliterans (‘popcorn lung’ disease) </w:t>
      </w:r>
      <w:r w:rsidR="00AC151D" w:rsidRPr="004C688C">
        <w:rPr>
          <w:color w:val="000000"/>
          <w:shd w:val="clear" w:color="auto" w:fill="FFFFFF"/>
        </w:rPr>
        <w:fldChar w:fldCharType="begin"/>
      </w:r>
      <w:r w:rsidR="00AC151D" w:rsidRPr="004C688C">
        <w:rPr>
          <w:color w:val="000000"/>
          <w:shd w:val="clear" w:color="auto" w:fill="FFFFFF"/>
        </w:rPr>
        <w:instrText xml:space="preserve"> ADDIN EN.CITE &lt;EndNote&gt;&lt;Cite&gt;&lt;Author&gt;Allen&lt;/Author&gt;&lt;Year&gt;2016&lt;/Year&gt;&lt;RecNum&gt;1591&lt;/RecNum&gt;&lt;DisplayText&gt;(Allen et al., 2016)&lt;/DisplayText&gt;&lt;record&gt;&lt;rec-number&gt;1591&lt;/rec-number&gt;&lt;foreign-keys&gt;&lt;key app="EN" db-id="ewwedwe0aavd9pezpxpxwxfjaaatw5xf09sx" timestamp="1518743048"&gt;1591&lt;/key&gt;&lt;/foreign-keys&gt;&lt;ref-type name="Journal Article"&gt;17&lt;/ref-type&gt;&lt;contributors&gt;&lt;authors&gt;&lt;author&gt;Allen, J. G.&lt;/author&gt;&lt;author&gt;Flanigan, S. S.&lt;/author&gt;&lt;author&gt;LeBlanc, M.&lt;/author&gt;&lt;author&gt;Vallarino, J.&lt;/author&gt;&lt;author&gt;MacNaughton, P.&lt;/author&gt;&lt;author&gt;Stewart, J. H.&lt;/author&gt;&lt;author&gt;Christiani, D. C.&lt;/author&gt;&lt;/authors&gt;&lt;/contributors&gt;&lt;auth-address&gt;Harvard Univ, TH Chan Sch Publ Hlth, 401 Pk Dr,Room 404-L, Boston, MA 02215 USA&lt;/auth-address&gt;&lt;titles&gt;&lt;title&gt;Flavoring Chemicals in E-Cigarettes: Diacetyl, 2,3-Pentanedione, and Acetoin in a Sample of 51 Products, Including Fruit-, Candy-, and Cocktail-Flavored E-Cigarettes&lt;/title&gt;&lt;secondary-title&gt;Environmental Health Perspectives&lt;/secondary-title&gt;&lt;alt-title&gt;Environ Health Persp&lt;/alt-title&gt;&lt;/titles&gt;&lt;periodical&gt;&lt;full-title&gt;Environ Health Perspect&lt;/full-title&gt;&lt;abbr-1&gt;Environmental health perspectives&lt;/abbr-1&gt;&lt;/periodical&gt;&lt;pages&gt;733-739&lt;/pages&gt;&lt;volume&gt;124&lt;/volume&gt;&lt;number&gt;6&lt;/number&gt;&lt;keywords&gt;&lt;keyword&gt;microwave-popcorn plant&lt;/keyword&gt;&lt;keyword&gt;electronic cigarettes&lt;/keyword&gt;&lt;keyword&gt;bronchiolitis obliterans&lt;/keyword&gt;&lt;keyword&gt;conventional cigarette&lt;/keyword&gt;&lt;keyword&gt;cartridges&lt;/keyword&gt;&lt;keyword&gt;nicotine&lt;/keyword&gt;&lt;keyword&gt;aerosol&lt;/keyword&gt;&lt;keyword&gt;liquids&lt;/keyword&gt;&lt;keyword&gt;smoke&lt;/keyword&gt;&lt;keyword&gt;risk&lt;/keyword&gt;&lt;/keywords&gt;&lt;dates&gt;&lt;year&gt;2016&lt;/year&gt;&lt;pub-dates&gt;&lt;date&gt;Jun&lt;/date&gt;&lt;/pub-dates&gt;&lt;/dates&gt;&lt;isbn&gt;0091-6765&lt;/isbn&gt;&lt;accession-num&gt;WOS:000377081300015&lt;/accession-num&gt;&lt;urls&gt;&lt;related-urls&gt;&lt;url&gt;&amp;lt;Go to ISI&amp;gt;://WOS:000377081300015&lt;/url&gt;&lt;/related-urls&gt;&lt;/urls&gt;&lt;electronic-resource-num&gt;10.1289/ehp.1510185&lt;/electronic-resource-num&gt;&lt;language&gt;English&lt;/language&gt;&lt;/record&gt;&lt;/Cite&gt;&lt;/EndNote&gt;</w:instrText>
      </w:r>
      <w:r w:rsidR="00AC151D" w:rsidRPr="004C688C">
        <w:rPr>
          <w:color w:val="000000"/>
          <w:shd w:val="clear" w:color="auto" w:fill="FFFFFF"/>
        </w:rPr>
        <w:fldChar w:fldCharType="separate"/>
      </w:r>
      <w:r w:rsidR="00AC151D" w:rsidRPr="004C688C">
        <w:rPr>
          <w:noProof/>
          <w:color w:val="000000"/>
          <w:shd w:val="clear" w:color="auto" w:fill="FFFFFF"/>
        </w:rPr>
        <w:t>(Allen et al., 2016)</w:t>
      </w:r>
      <w:r w:rsidR="00AC151D" w:rsidRPr="004C688C">
        <w:rPr>
          <w:color w:val="000000"/>
          <w:shd w:val="clear" w:color="auto" w:fill="FFFFFF"/>
        </w:rPr>
        <w:fldChar w:fldCharType="end"/>
      </w:r>
      <w:r w:rsidR="00AC151D" w:rsidRPr="004C688C">
        <w:rPr>
          <w:color w:val="000000"/>
          <w:shd w:val="clear" w:color="auto" w:fill="FFFFFF"/>
        </w:rPr>
        <w:t>.</w:t>
      </w:r>
    </w:p>
    <w:p w14:paraId="381E391E" w14:textId="12C905FE" w:rsidR="00DF2457" w:rsidRPr="004C688C" w:rsidRDefault="00435A26" w:rsidP="003609DA">
      <w:pPr>
        <w:spacing w:line="480" w:lineRule="auto"/>
      </w:pPr>
      <w:r w:rsidRPr="004C688C">
        <w:t>In order to investigate into the mechanism of cell death, caspase 3 and 7</w:t>
      </w:r>
      <w:r w:rsidR="00BC58BC" w:rsidRPr="004C688C">
        <w:t xml:space="preserve">, </w:t>
      </w:r>
      <w:r w:rsidRPr="004C688C">
        <w:t>the</w:t>
      </w:r>
      <w:r w:rsidR="00BC58BC" w:rsidRPr="004C688C">
        <w:t xml:space="preserve"> executing</w:t>
      </w:r>
      <w:r w:rsidRPr="004C688C">
        <w:t xml:space="preserve"> caspases of the intrinsic apoptotic pathway was analysed. </w:t>
      </w:r>
      <w:r w:rsidR="00476983" w:rsidRPr="004C688C">
        <w:t xml:space="preserve">While </w:t>
      </w:r>
      <w:r w:rsidR="0072535B" w:rsidRPr="004C688C">
        <w:t xml:space="preserve">7 min </w:t>
      </w:r>
      <w:r w:rsidR="007D407C" w:rsidRPr="004C688C">
        <w:t xml:space="preserve">WCS caused a significant increase in caspase 3/7 </w:t>
      </w:r>
      <w:r w:rsidR="00317091" w:rsidRPr="004C688C">
        <w:t>activity</w:t>
      </w:r>
      <w:r w:rsidR="007D407C" w:rsidRPr="004C688C">
        <w:t xml:space="preserve"> compared to the UT, </w:t>
      </w:r>
      <w:r w:rsidR="0072535B" w:rsidRPr="004C688C">
        <w:t xml:space="preserve">3 h </w:t>
      </w:r>
      <w:r w:rsidR="007D407C" w:rsidRPr="004C688C">
        <w:t xml:space="preserve">ECV exposure did not </w:t>
      </w:r>
      <w:r w:rsidR="00F035EE" w:rsidRPr="004C688C">
        <w:t xml:space="preserve">significantly alter </w:t>
      </w:r>
      <w:r w:rsidR="007D407C" w:rsidRPr="004C688C">
        <w:t>caspase 3/7 activity</w:t>
      </w:r>
      <w:r w:rsidR="000720D5" w:rsidRPr="004C688C">
        <w:t xml:space="preserve"> despite reduced cell viability </w:t>
      </w:r>
      <w:r w:rsidR="00476983" w:rsidRPr="004C688C">
        <w:t xml:space="preserve">observed </w:t>
      </w:r>
      <w:r w:rsidR="000720D5" w:rsidRPr="004C688C">
        <w:t>at this exposure time</w:t>
      </w:r>
      <w:r w:rsidR="007D407C" w:rsidRPr="004C688C">
        <w:t>. One possible explanation for the observed reduction in cell viability m</w:t>
      </w:r>
      <w:r w:rsidR="00AA2327" w:rsidRPr="004C688C">
        <w:t>ay be that ECV induced cell death</w:t>
      </w:r>
      <w:r w:rsidR="007D407C" w:rsidRPr="004C688C">
        <w:t xml:space="preserve"> via a caspase</w:t>
      </w:r>
      <w:r w:rsidR="00F035EE" w:rsidRPr="004C688C">
        <w:t>-</w:t>
      </w:r>
      <w:r w:rsidR="007D407C" w:rsidRPr="004C688C">
        <w:t>independent pathway. Apop</w:t>
      </w:r>
      <w:r w:rsidR="00382A7A" w:rsidRPr="004C688C">
        <w:t>tosis can occur via granzyme A</w:t>
      </w:r>
      <w:r w:rsidR="00696829" w:rsidRPr="004C688C">
        <w:t>/B</w:t>
      </w:r>
      <w:r w:rsidR="007D407C" w:rsidRPr="004C688C">
        <w:t xml:space="preserve"> mediated mitochondrial damage resulting in upsurge of intracellular ROS </w:t>
      </w:r>
      <w:r w:rsidR="007D407C" w:rsidRPr="004C688C">
        <w:fldChar w:fldCharType="begin">
          <w:fldData xml:space="preserve">PEVuZE5vdGU+PENpdGU+PEF1dGhvcj5IZWliZWluPC9BdXRob3I+PFllYXI+MTk5OTwvWWVhcj48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</w:fldData>
        </w:fldChar>
      </w:r>
      <w:r w:rsidR="0061474A" w:rsidRPr="004C688C">
        <w:instrText xml:space="preserve"> ADDIN EN.CITE </w:instrText>
      </w:r>
      <w:r w:rsidR="0061474A" w:rsidRPr="004C688C">
        <w:fldChar w:fldCharType="begin">
          <w:fldData xml:space="preserve">PEVuZE5vdGU+PENpdGU+PEF1dGhvcj5IZWliZWluPC9BdXRob3I+PFllYXI+MTk5OTwvWWVhcj48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</w:fldData>
        </w:fldChar>
      </w:r>
      <w:r w:rsidR="0061474A" w:rsidRPr="004C688C">
        <w:instrText xml:space="preserve"> ADDIN EN.CITE.DATA </w:instrText>
      </w:r>
      <w:r w:rsidR="0061474A" w:rsidRPr="004C688C">
        <w:fldChar w:fldCharType="end"/>
      </w:r>
      <w:r w:rsidR="007D407C" w:rsidRPr="004C688C">
        <w:fldChar w:fldCharType="separate"/>
      </w:r>
      <w:r w:rsidR="0061474A" w:rsidRPr="004C688C">
        <w:rPr>
          <w:noProof/>
        </w:rPr>
        <w:t>(Heibein et al., 1999, Beresford et al., 1999, Beresford et al., 2001)</w:t>
      </w:r>
      <w:r w:rsidR="007D407C" w:rsidRPr="004C688C">
        <w:fldChar w:fldCharType="end"/>
      </w:r>
      <w:r w:rsidR="007D407C" w:rsidRPr="004C688C">
        <w:t>. This explanation correlates well with the observed elevated H</w:t>
      </w:r>
      <w:r w:rsidR="007D407C" w:rsidRPr="004C688C">
        <w:rPr>
          <w:vertAlign w:val="subscript"/>
        </w:rPr>
        <w:t>2</w:t>
      </w:r>
      <w:r w:rsidR="007D407C" w:rsidRPr="004C688C">
        <w:t>O</w:t>
      </w:r>
      <w:r w:rsidR="007D407C" w:rsidRPr="004C688C">
        <w:rPr>
          <w:vertAlign w:val="subscript"/>
        </w:rPr>
        <w:t>2</w:t>
      </w:r>
      <w:r w:rsidR="007D407C" w:rsidRPr="004C688C">
        <w:t xml:space="preserve"> levels in ECV expo</w:t>
      </w:r>
      <w:r w:rsidR="000720D5" w:rsidRPr="004C688C">
        <w:t xml:space="preserve">sed cells, thus suggesting that increased ROS levels may be a chief contributing factor towards the observed cytotoxicity in ECV exposed cells. </w:t>
      </w:r>
      <w:r w:rsidR="004348D1" w:rsidRPr="004C688C">
        <w:t xml:space="preserve">Alternatively, it could also be possible that the cells underwent necrosis </w:t>
      </w:r>
      <w:r w:rsidR="0065239E" w:rsidRPr="004C688C">
        <w:t>as a</w:t>
      </w:r>
      <w:r w:rsidR="00F035EE" w:rsidRPr="004C688C">
        <w:t xml:space="preserve"> </w:t>
      </w:r>
      <w:r w:rsidR="00F035EE" w:rsidRPr="004C688C">
        <w:lastRenderedPageBreak/>
        <w:t xml:space="preserve">consequence of the physico-chemical stress </w:t>
      </w:r>
      <w:r w:rsidR="00707DD7" w:rsidRPr="004C688C">
        <w:fldChar w:fldCharType="begin"/>
      </w:r>
      <w:r w:rsidR="00707DD7" w:rsidRPr="004C688C">
        <w:instrText xml:space="preserve"> ADDIN EN.CITE &lt;EndNote&gt;&lt;Cite&gt;&lt;Author&gt;Festjens&lt;/Author&gt;&lt;Year&gt;2006&lt;/Year&gt;&lt;RecNum&gt;1013&lt;/RecNum&gt;&lt;DisplayText&gt;(Festjens et al., 2006)&lt;/DisplayText&gt;&lt;record&gt;&lt;rec-number&gt;1013&lt;/rec-number&gt;&lt;foreign-keys&gt;&lt;key app="EN" db-id="ewwedwe0aavd9pezpxpxwxfjaaatw5xf09sx" timestamp="1513188109"&gt;1013&lt;/key&gt;&lt;/foreign-keys&gt;&lt;ref-type name="Journal Article"&gt;17&lt;/ref-type&gt;&lt;contributors&gt;&lt;authors&gt;&lt;author&gt;Festjens, N.&lt;/author&gt;&lt;author&gt;Vanden Berghe, T.&lt;/author&gt;&lt;author&gt;Vandenabeele, P.&lt;/author&gt;&lt;/authors&gt;&lt;/contributors&gt;&lt;auth-address&gt;Molecular Signalling and Cell Death Unit, Department for Molecular Biomedical Research, VIB and Ghent University, Fiers-Schell-Van Montagu Building, Technologiepark 927, B-9052 Ghent, Belgium.&lt;/auth-address&gt;&lt;titles&gt;&lt;title&gt;Necrosis, a well-orchestrated form of cell demise: signalling cascades, important mediators and concomitant immune response&lt;/title&gt;&lt;secondary-title&gt;Biochim Biophys Acta&lt;/secondary-title&gt;&lt;/titles&gt;&lt;periodical&gt;&lt;full-title&gt;Biochim Biophys Acta&lt;/full-title&gt;&lt;abbr-1&gt;Biochimica et biophysica acta&lt;/abbr-1&gt;&lt;/periodical&gt;&lt;pages&gt;1371-87&lt;/pages&gt;&lt;volume&gt;1757&lt;/volume&gt;&lt;number&gt;9-10&lt;/number&gt;&lt;keywords&gt;&lt;keyword&gt;Animals&lt;/keyword&gt;&lt;keyword&gt;Cell Death&lt;/keyword&gt;&lt;keyword&gt;Cytoskeleton/metabolism&lt;/keyword&gt;&lt;keyword&gt;Humans&lt;/keyword&gt;&lt;keyword&gt;Inflammation Mediators/*immunology&lt;/keyword&gt;&lt;keyword&gt;Necrosis/*pathology&lt;/keyword&gt;&lt;keyword&gt;Reactive Oxygen Species/metabolism&lt;/keyword&gt;&lt;keyword&gt;*Signal Transduction&lt;/keyword&gt;&lt;/keywords&gt;&lt;dates&gt;&lt;year&gt;2006&lt;/year&gt;&lt;pub-dates&gt;&lt;date&gt;Sep-Oct&lt;/date&gt;&lt;/pub-dates&gt;&lt;/dates&gt;&lt;isbn&gt;0006-3002 (Print)&amp;#xD;0006-3002 (Linking)&lt;/isbn&gt;&lt;accession-num&gt;16950166&lt;/accession-num&gt;&lt;urls&gt;&lt;related-urls&gt;&lt;url&gt;https://www.ncbi.nlm.nih.gov/pubmed/16950166&lt;/url&gt;&lt;/related-urls&gt;&lt;/urls&gt;&lt;electronic-resource-num&gt;10.1016/j.bbabio.2006.06.014&lt;/electronic-resource-num&gt;&lt;/record&gt;&lt;/Cite&gt;&lt;/EndNote&gt;</w:instrText>
      </w:r>
      <w:r w:rsidR="00707DD7" w:rsidRPr="004C688C">
        <w:fldChar w:fldCharType="separate"/>
      </w:r>
      <w:r w:rsidR="00707DD7" w:rsidRPr="004C688C">
        <w:rPr>
          <w:noProof/>
        </w:rPr>
        <w:t>(Festjens et al., 2006)</w:t>
      </w:r>
      <w:r w:rsidR="00707DD7" w:rsidRPr="004C688C">
        <w:fldChar w:fldCharType="end"/>
      </w:r>
      <w:r w:rsidR="00707DD7" w:rsidRPr="004C688C">
        <w:t xml:space="preserve"> </w:t>
      </w:r>
      <w:r w:rsidR="00F035EE" w:rsidRPr="004C688C">
        <w:t xml:space="preserve">that was placed on them during </w:t>
      </w:r>
      <w:r w:rsidR="004348D1" w:rsidRPr="004C688C">
        <w:t>ECV exposure</w:t>
      </w:r>
      <w:r w:rsidR="00F035EE" w:rsidRPr="004C688C">
        <w:t xml:space="preserve">. </w:t>
      </w:r>
      <w:r w:rsidR="00BC58BC" w:rsidRPr="004C688C">
        <w:t>Anderson</w:t>
      </w:r>
      <w:r w:rsidR="0038045F" w:rsidRPr="004C688C">
        <w:t xml:space="preserve"> et al (2016) reported that</w:t>
      </w:r>
      <w:r w:rsidR="00BC58BC" w:rsidRPr="004C688C">
        <w:t xml:space="preserve"> </w:t>
      </w:r>
      <w:r w:rsidR="0038045F" w:rsidRPr="004C688C">
        <w:t xml:space="preserve">post treating </w:t>
      </w:r>
      <w:r w:rsidR="003F06AA" w:rsidRPr="004C688C">
        <w:t xml:space="preserve">vascular endothelial cells </w:t>
      </w:r>
      <w:r w:rsidR="0038045F" w:rsidRPr="004C688C">
        <w:t xml:space="preserve">to EC aerosols, </w:t>
      </w:r>
      <w:r w:rsidR="00AC151D" w:rsidRPr="004C688C">
        <w:t xml:space="preserve">a </w:t>
      </w:r>
      <w:r w:rsidR="00BC58BC" w:rsidRPr="004C688C">
        <w:t xml:space="preserve">significant proportion of both apoptotic and necrotic </w:t>
      </w:r>
      <w:r w:rsidR="003F06AA" w:rsidRPr="004C688C">
        <w:t xml:space="preserve">endothelial </w:t>
      </w:r>
      <w:r w:rsidR="00BC58BC" w:rsidRPr="004C688C">
        <w:t>cells</w:t>
      </w:r>
      <w:r w:rsidR="003F06AA" w:rsidRPr="004C688C">
        <w:t xml:space="preserve"> </w:t>
      </w:r>
      <w:r w:rsidR="00AC151D" w:rsidRPr="004C688C">
        <w:t xml:space="preserve">were observed </w:t>
      </w:r>
      <w:r w:rsidR="003F06AA" w:rsidRPr="004C688C">
        <w:t>and that</w:t>
      </w:r>
      <w:r w:rsidR="00BC58BC" w:rsidRPr="004C688C">
        <w:t xml:space="preserve"> </w:t>
      </w:r>
      <w:r w:rsidR="003F06AA" w:rsidRPr="004C688C">
        <w:t xml:space="preserve">subsequent </w:t>
      </w:r>
      <w:r w:rsidR="00BC58BC" w:rsidRPr="004C688C">
        <w:t xml:space="preserve">treatment with anti-oxidants prevented </w:t>
      </w:r>
      <w:r w:rsidR="003F06AA" w:rsidRPr="004C688C">
        <w:t>EC</w:t>
      </w:r>
      <w:r w:rsidR="00BC58BC" w:rsidRPr="004C688C">
        <w:t xml:space="preserve"> induced necrosis but not apoptosis</w:t>
      </w:r>
      <w:r w:rsidR="0038045F" w:rsidRPr="004C688C">
        <w:t xml:space="preserve">, thus providing further </w:t>
      </w:r>
      <w:r w:rsidR="005A1F30" w:rsidRPr="004C688C">
        <w:t>evidence of</w:t>
      </w:r>
      <w:r w:rsidR="0038045F" w:rsidRPr="004C688C">
        <w:t xml:space="preserve"> the possibility of oxidative stress induced necrosis </w:t>
      </w:r>
      <w:r w:rsidR="005A1F30" w:rsidRPr="004C688C">
        <w:t xml:space="preserve">to occur </w:t>
      </w:r>
      <w:r w:rsidR="0038045F" w:rsidRPr="004C688C">
        <w:t>in ECV treated cells</w:t>
      </w:r>
      <w:r w:rsidR="003F06AA" w:rsidRPr="004C688C">
        <w:t xml:space="preserve"> </w:t>
      </w:r>
      <w:r w:rsidR="003F06AA" w:rsidRPr="004C688C">
        <w:fldChar w:fldCharType="begin"/>
      </w:r>
      <w:r w:rsidR="003F06AA" w:rsidRPr="004C688C">
        <w:instrText xml:space="preserve"> ADDIN EN.CITE &lt;EndNote&gt;&lt;Cite&gt;&lt;Author&gt;Anderson&lt;/Author&gt;&lt;Year&gt;2016&lt;/Year&gt;&lt;RecNum&gt;986&lt;/RecNum&gt;&lt;DisplayText&gt;(Anderson et al., 2016)&lt;/DisplayText&gt;&lt;record&gt;&lt;rec-number&gt;986&lt;/rec-number&gt;&lt;foreign-keys&gt;&lt;key app="EN" db-id="ewwedwe0aavd9pezpxpxwxfjaaatw5xf09sx" timestamp="1509397046"&gt;986&lt;/key&gt;&lt;/foreign-keys&gt;&lt;ref-type name="Journal Article"&gt;17&lt;/ref-type&gt;&lt;contributors&gt;&lt;authors&gt;&lt;author&gt;Anderson, C.&lt;/author&gt;&lt;author&gt;Majeste, A.&lt;/author&gt;&lt;author&gt;Hanus, J.&lt;/author&gt;&lt;author&gt;Wang, S.&lt;/author&gt;&lt;/authors&gt;&lt;/contributors&gt;&lt;auth-address&gt;Department of Cell and Molecular Biology.&amp;#xD;Department of Cell and Molecular Biology; swang1@tulane.edu.&amp;#xD;Department of Ophthalmology, Tulane University, 2000 Percival Stern Hall, 6400 Freret Street, Louisiana 70118.&lt;/auth-address&gt;&lt;titles&gt;&lt;title&gt;E-Cigarette Aerosol Exposure Induces Reactive Oxygen Species, DNA Damage, and Cell Death in Vascular Endothelial Cells&lt;/title&gt;&lt;secondary-title&gt;Toxicol Sci&lt;/secondary-title&gt;&lt;/titles&gt;&lt;periodical&gt;&lt;full-title&gt;Toxicol Sci&lt;/full-title&gt;&lt;abbr-1&gt;Toxicological sciences : an official journal of the Society of Toxicology&lt;/abbr-1&gt;&lt;/periodical&gt;&lt;pages&gt;332-340&lt;/pages&gt;&lt;volume&gt;154&lt;/volume&gt;&lt;number&gt;2&lt;/number&gt;&lt;keywords&gt;&lt;keyword&gt;anti-oxidants&lt;/keyword&gt;&lt;keyword&gt;cardiovascular system&lt;/keyword&gt;&lt;keyword&gt;cytotoxicity&lt;/keyword&gt;&lt;keyword&gt;e-cigarettes&lt;/keyword&gt;&lt;keyword&gt;endothelial cells&lt;/keyword&gt;&lt;keyword&gt;oxidative stress.&lt;/keyword&gt;&lt;/keywords&gt;&lt;dates&gt;&lt;year&gt;2016&lt;/year&gt;&lt;pub-dates&gt;&lt;date&gt;Dec&lt;/date&gt;&lt;/pub-dates&gt;&lt;/dates&gt;&lt;isbn&gt;1096-0929 (Electronic)&amp;#xD;1096-0929 (Linking)&lt;/isbn&gt;&lt;accession-num&gt;27613717&lt;/accession-num&gt;&lt;urls&gt;&lt;related-urls&gt;&lt;url&gt;https://www.ncbi.nlm.nih.gov/pubmed/27613717&lt;/url&gt;&lt;/related-urls&gt;&lt;/urls&gt;&lt;electronic-resource-num&gt;10.1093/toxsci/kfw166&lt;/electronic-resource-num&gt;&lt;/record&gt;&lt;/Cite&gt;&lt;/EndNote&gt;</w:instrText>
      </w:r>
      <w:r w:rsidR="003F06AA" w:rsidRPr="004C688C">
        <w:fldChar w:fldCharType="separate"/>
      </w:r>
      <w:r w:rsidR="003F06AA" w:rsidRPr="004C688C">
        <w:rPr>
          <w:noProof/>
        </w:rPr>
        <w:t>(Anderson et al., 2016)</w:t>
      </w:r>
      <w:r w:rsidR="003F06AA" w:rsidRPr="004C688C">
        <w:fldChar w:fldCharType="end"/>
      </w:r>
      <w:r w:rsidR="003F06AA" w:rsidRPr="004C688C">
        <w:t xml:space="preserve">. This </w:t>
      </w:r>
      <w:r w:rsidR="0038045F" w:rsidRPr="004C688C">
        <w:t xml:space="preserve">study also </w:t>
      </w:r>
      <w:r w:rsidR="00BC58BC" w:rsidRPr="004C688C">
        <w:t xml:space="preserve">suggests </w:t>
      </w:r>
      <w:r w:rsidR="003F06AA" w:rsidRPr="004C688C">
        <w:t xml:space="preserve">that </w:t>
      </w:r>
      <w:r w:rsidR="0038045F" w:rsidRPr="004C688C">
        <w:t xml:space="preserve">the </w:t>
      </w:r>
      <w:r w:rsidR="003F06AA" w:rsidRPr="004C688C">
        <w:t xml:space="preserve">different constituents of </w:t>
      </w:r>
      <w:r w:rsidR="00BC58BC" w:rsidRPr="004C688C">
        <w:t xml:space="preserve">ECV </w:t>
      </w:r>
      <w:r w:rsidR="003F06AA" w:rsidRPr="004C688C">
        <w:t>such as nicotine, base-humectants or flavouring compounds may</w:t>
      </w:r>
      <w:r w:rsidR="00BC58BC" w:rsidRPr="004C688C">
        <w:t xml:space="preserve"> </w:t>
      </w:r>
      <w:r w:rsidR="003F06AA" w:rsidRPr="004C688C">
        <w:t>impact the cells via different death pathways</w:t>
      </w:r>
      <w:r w:rsidR="00AC151D" w:rsidRPr="004C688C">
        <w:t>. F</w:t>
      </w:r>
      <w:r w:rsidR="00F035EE" w:rsidRPr="004C688C">
        <w:t xml:space="preserve">urther analysis of cellular </w:t>
      </w:r>
      <w:r w:rsidR="00AC151D" w:rsidRPr="004C688C">
        <w:t xml:space="preserve">surface </w:t>
      </w:r>
      <w:r w:rsidR="00F035EE" w:rsidRPr="004C688C">
        <w:t>markers</w:t>
      </w:r>
      <w:r w:rsidR="00AC151D" w:rsidRPr="004C688C">
        <w:t xml:space="preserve"> and </w:t>
      </w:r>
      <w:r w:rsidR="003F06AA" w:rsidRPr="004C688C">
        <w:t>genes</w:t>
      </w:r>
      <w:r w:rsidR="00F035EE" w:rsidRPr="004C688C">
        <w:t xml:space="preserve"> of </w:t>
      </w:r>
      <w:r w:rsidR="00A30767" w:rsidRPr="004C688C">
        <w:t>apoptosis/</w:t>
      </w:r>
      <w:r w:rsidR="00F035EE" w:rsidRPr="004C688C">
        <w:t xml:space="preserve">necrosis </w:t>
      </w:r>
      <w:r w:rsidR="003F06AA" w:rsidRPr="004C688C">
        <w:t xml:space="preserve">is required </w:t>
      </w:r>
      <w:r w:rsidR="00AC151D" w:rsidRPr="004C688C">
        <w:t>to</w:t>
      </w:r>
      <w:r w:rsidR="003F06AA" w:rsidRPr="004C688C">
        <w:t xml:space="preserve"> </w:t>
      </w:r>
      <w:r w:rsidR="00F035EE" w:rsidRPr="004C688C">
        <w:t>elucidate the precise m</w:t>
      </w:r>
      <w:r w:rsidR="00D92427" w:rsidRPr="004C688C">
        <w:t>echanisms of cell death that are</w:t>
      </w:r>
      <w:r w:rsidR="00AC151D" w:rsidRPr="004C688C">
        <w:t xml:space="preserve"> involved in these exposure </w:t>
      </w:r>
      <w:r w:rsidR="00F035EE" w:rsidRPr="004C688C">
        <w:t>system</w:t>
      </w:r>
      <w:r w:rsidR="00AC151D" w:rsidRPr="004C688C">
        <w:t>s</w:t>
      </w:r>
      <w:r w:rsidR="00F035EE" w:rsidRPr="004C688C">
        <w:t>.</w:t>
      </w:r>
      <w:r w:rsidR="00014107" w:rsidRPr="004C688C">
        <w:t xml:space="preserve"> </w:t>
      </w:r>
      <w:r w:rsidR="00B42A6A" w:rsidRPr="004C688C">
        <w:t>To the authors’ knowledge</w:t>
      </w:r>
      <w:r w:rsidR="00A30767" w:rsidRPr="004C688C">
        <w:t xml:space="preserve">, this is the first study to </w:t>
      </w:r>
      <w:r w:rsidR="00347DFB" w:rsidRPr="004C688C">
        <w:t xml:space="preserve">investigate </w:t>
      </w:r>
      <w:r w:rsidR="00113D70" w:rsidRPr="004C688C">
        <w:t>apoptosis</w:t>
      </w:r>
      <w:r w:rsidR="00691916" w:rsidRPr="004C688C">
        <w:t xml:space="preserve"> </w:t>
      </w:r>
      <w:r w:rsidR="004348D1" w:rsidRPr="004C688C">
        <w:t>in an ALI</w:t>
      </w:r>
      <w:r w:rsidR="004B6F6A" w:rsidRPr="004C688C">
        <w:t xml:space="preserve"> cell</w:t>
      </w:r>
      <w:r w:rsidR="004348D1" w:rsidRPr="004C688C">
        <w:t xml:space="preserve"> </w:t>
      </w:r>
      <w:r w:rsidR="0038045F" w:rsidRPr="004C688C">
        <w:t xml:space="preserve">culture </w:t>
      </w:r>
      <w:r w:rsidR="004348D1" w:rsidRPr="004C688C">
        <w:t xml:space="preserve">system </w:t>
      </w:r>
      <w:r w:rsidR="00691916" w:rsidRPr="004C688C">
        <w:t xml:space="preserve">post </w:t>
      </w:r>
      <w:r w:rsidR="00113D70" w:rsidRPr="004C688C">
        <w:t xml:space="preserve">exposure to </w:t>
      </w:r>
      <w:r w:rsidR="00691916" w:rsidRPr="004C688C">
        <w:t>EC</w:t>
      </w:r>
      <w:r w:rsidR="00113D70" w:rsidRPr="004C688C">
        <w:t xml:space="preserve"> aerosols</w:t>
      </w:r>
      <w:r w:rsidR="00691916" w:rsidRPr="004C688C">
        <w:t xml:space="preserve">. </w:t>
      </w:r>
      <w:r w:rsidR="00DF2457" w:rsidRPr="004C688C">
        <w:t>Two previous</w:t>
      </w:r>
      <w:r w:rsidR="006F1CA6" w:rsidRPr="004C688C">
        <w:t xml:space="preserve"> s</w:t>
      </w:r>
      <w:r w:rsidR="00DF2457" w:rsidRPr="004C688C">
        <w:t>tudies have reported on increased</w:t>
      </w:r>
      <w:r w:rsidR="00D25C82" w:rsidRPr="004C688C">
        <w:t xml:space="preserve"> </w:t>
      </w:r>
      <w:r w:rsidR="00DF2457" w:rsidRPr="004C688C">
        <w:t xml:space="preserve">Bax gene </w:t>
      </w:r>
      <w:r w:rsidR="00D25C82" w:rsidRPr="004C688C">
        <w:t xml:space="preserve">expression </w:t>
      </w:r>
      <w:r w:rsidR="00D25C82" w:rsidRPr="004C688C">
        <w:fldChar w:fldCharType="begin">
          <w:fldData xml:space="preserve">PEVuZE5vdGU+PENpdGU+PEF1dGhvcj5TYW5jaWxpbzwvQXV0aG9yPjxZZWFyPjIwMTY8L1llYXI+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</w:fldData>
        </w:fldChar>
      </w:r>
      <w:r w:rsidR="0061474A" w:rsidRPr="004C688C">
        <w:instrText xml:space="preserve"> ADDIN EN.CITE </w:instrText>
      </w:r>
      <w:r w:rsidR="0061474A" w:rsidRPr="004C688C">
        <w:fldChar w:fldCharType="begin">
          <w:fldData xml:space="preserve">PEVuZE5vdGU+PENpdGU+PEF1dGhvcj5TYW5jaWxpbzwvQXV0aG9yPjxZZWFyPjIwMTY8L1llYXI+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</w:fldData>
        </w:fldChar>
      </w:r>
      <w:r w:rsidR="0061474A" w:rsidRPr="004C688C">
        <w:instrText xml:space="preserve"> ADDIN EN.CITE.DATA </w:instrText>
      </w:r>
      <w:r w:rsidR="0061474A" w:rsidRPr="004C688C">
        <w:fldChar w:fldCharType="end"/>
      </w:r>
      <w:r w:rsidR="00D25C82" w:rsidRPr="004C688C">
        <w:fldChar w:fldCharType="separate"/>
      </w:r>
      <w:r w:rsidR="0061474A" w:rsidRPr="004C688C">
        <w:rPr>
          <w:noProof/>
        </w:rPr>
        <w:t>(Sancilio et al., 2016)</w:t>
      </w:r>
      <w:r w:rsidR="00D25C82" w:rsidRPr="004C688C">
        <w:fldChar w:fldCharType="end"/>
      </w:r>
      <w:r w:rsidR="001A119D" w:rsidRPr="004C688C">
        <w:t xml:space="preserve"> and</w:t>
      </w:r>
      <w:r w:rsidR="00DF2457" w:rsidRPr="004C688C">
        <w:t xml:space="preserve"> Annexin V/PI</w:t>
      </w:r>
      <w:r w:rsidR="00D25C82" w:rsidRPr="004C688C">
        <w:t xml:space="preserve"> </w:t>
      </w:r>
      <w:r w:rsidR="00D25C82" w:rsidRPr="004C688C">
        <w:fldChar w:fldCharType="begin">
          <w:fldData xml:space="preserve">PEVuZE5vdGU+PENpdGU+PEF1dGhvcj5ZdTwvQXV0aG9yPjxZZWFyPjIwMTY8L1llYXI+PFJlY051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</w:fldData>
        </w:fldChar>
      </w:r>
      <w:r w:rsidR="0061474A" w:rsidRPr="004C688C">
        <w:instrText xml:space="preserve"> ADDIN EN.CITE </w:instrText>
      </w:r>
      <w:r w:rsidR="0061474A" w:rsidRPr="004C688C">
        <w:fldChar w:fldCharType="begin">
          <w:fldData xml:space="preserve">PEVuZE5vdGU+PENpdGU+PEF1dGhvcj5ZdTwvQXV0aG9yPjxZZWFyPjIwMTY8L1llYXI+PFJlY051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</w:fldData>
        </w:fldChar>
      </w:r>
      <w:r w:rsidR="0061474A" w:rsidRPr="004C688C">
        <w:instrText xml:space="preserve"> ADDIN EN.CITE.DATA </w:instrText>
      </w:r>
      <w:r w:rsidR="0061474A" w:rsidRPr="004C688C">
        <w:fldChar w:fldCharType="end"/>
      </w:r>
      <w:r w:rsidR="00D25C82" w:rsidRPr="004C688C">
        <w:fldChar w:fldCharType="separate"/>
      </w:r>
      <w:r w:rsidR="0061474A" w:rsidRPr="004C688C">
        <w:rPr>
          <w:noProof/>
        </w:rPr>
        <w:t>(Yu et al., 2016)</w:t>
      </w:r>
      <w:r w:rsidR="00D25C82" w:rsidRPr="004C688C">
        <w:fldChar w:fldCharType="end"/>
      </w:r>
      <w:r w:rsidR="00D25C82" w:rsidRPr="004C688C">
        <w:t xml:space="preserve"> respectively</w:t>
      </w:r>
      <w:r w:rsidR="00DF2457" w:rsidRPr="004C688C">
        <w:t xml:space="preserve"> </w:t>
      </w:r>
      <w:r w:rsidR="00567110" w:rsidRPr="004C688C">
        <w:t xml:space="preserve">in cells post </w:t>
      </w:r>
      <w:r w:rsidR="00113D70" w:rsidRPr="004C688C">
        <w:t>exposure to EC liquid/extracts</w:t>
      </w:r>
      <w:r w:rsidR="00D25C82" w:rsidRPr="004C688C">
        <w:t>. Our result does not agree with these studies</w:t>
      </w:r>
      <w:r w:rsidR="006B3A2B" w:rsidRPr="004C688C">
        <w:t>,</w:t>
      </w:r>
      <w:r w:rsidR="00D25C82" w:rsidRPr="004C688C">
        <w:t xml:space="preserve"> possibly due to</w:t>
      </w:r>
      <w:r w:rsidR="00D92427" w:rsidRPr="004C688C">
        <w:t xml:space="preserve"> the difference in study design as the</w:t>
      </w:r>
      <w:r w:rsidR="006B3A2B" w:rsidRPr="004C688C">
        <w:t xml:space="preserve"> previous studies</w:t>
      </w:r>
      <w:r w:rsidR="00D92427" w:rsidRPr="004C688C">
        <w:t xml:space="preserve"> </w:t>
      </w:r>
      <w:r w:rsidR="00D25C82" w:rsidRPr="004C688C">
        <w:t xml:space="preserve">involved </w:t>
      </w:r>
      <w:r w:rsidR="006B3A2B" w:rsidRPr="004C688C">
        <w:t xml:space="preserve">the </w:t>
      </w:r>
      <w:r w:rsidR="00D92427" w:rsidRPr="004C688C">
        <w:t>exposure</w:t>
      </w:r>
      <w:r w:rsidR="006B3A2B" w:rsidRPr="004C688C">
        <w:t xml:space="preserve"> of </w:t>
      </w:r>
      <w:r w:rsidR="00D25C82" w:rsidRPr="004C688C">
        <w:t>submerged cultures to either EC liquid or extracts</w:t>
      </w:r>
      <w:r w:rsidR="008E525E" w:rsidRPr="004C688C">
        <w:t>,</w:t>
      </w:r>
      <w:r w:rsidR="00D25C82" w:rsidRPr="004C688C">
        <w:t xml:space="preserve"> both of which have limited physiological significance compared to </w:t>
      </w:r>
      <w:r w:rsidR="006B3A2B" w:rsidRPr="004C688C">
        <w:t xml:space="preserve">ALI culture exposure to </w:t>
      </w:r>
      <w:r w:rsidR="00D25C82" w:rsidRPr="004C688C">
        <w:t xml:space="preserve">EC aerosols.  </w:t>
      </w:r>
    </w:p>
    <w:p w14:paraId="7308BB62" w14:textId="642E1A98" w:rsidR="006F1CA6" w:rsidRPr="004C688C" w:rsidRDefault="00B23F2C" w:rsidP="003F06AA">
      <w:pPr>
        <w:pStyle w:val="Heading1"/>
        <w:numPr>
          <w:ilvl w:val="0"/>
          <w:numId w:val="0"/>
        </w:numPr>
      </w:pPr>
      <w:r w:rsidRPr="004C688C">
        <w:t xml:space="preserve">Conclusion </w:t>
      </w:r>
    </w:p>
    <w:p w14:paraId="6C0A059C" w14:textId="1BB0552F" w:rsidR="00F55964" w:rsidRPr="004C688C" w:rsidRDefault="00286F08" w:rsidP="003609DA">
      <w:pPr>
        <w:spacing w:line="480" w:lineRule="auto"/>
      </w:pPr>
      <w:r w:rsidRPr="004C688C">
        <w:t xml:space="preserve">The current study employed a novel physiologically relevant ALI co-culture model of differentiated bronchial epithelium with underlying pulmonary fibroblasts to evaluate EC cytotoxicity </w:t>
      </w:r>
      <w:r w:rsidRPr="004C688C">
        <w:rPr>
          <w:i/>
        </w:rPr>
        <w:t>in-vitro</w:t>
      </w:r>
      <w:r w:rsidRPr="004C688C">
        <w:t>.</w:t>
      </w:r>
      <w:r w:rsidR="00B639F7" w:rsidRPr="004C688C">
        <w:t xml:space="preserve"> O</w:t>
      </w:r>
      <w:r w:rsidR="00313C20" w:rsidRPr="004C688C">
        <w:t xml:space="preserve">ur study results </w:t>
      </w:r>
      <w:r w:rsidR="001A119D" w:rsidRPr="004C688C">
        <w:t>indicate</w:t>
      </w:r>
      <w:r w:rsidR="00014107" w:rsidRPr="004C688C">
        <w:t xml:space="preserve"> that </w:t>
      </w:r>
      <w:r w:rsidR="009F2A7A" w:rsidRPr="004C688C">
        <w:t xml:space="preserve">EC aerosols can have cytotoxic, pro-inflammatory and oxidative </w:t>
      </w:r>
      <w:r w:rsidR="003F06AA" w:rsidRPr="004C688C">
        <w:t xml:space="preserve">stress inducing </w:t>
      </w:r>
      <w:r w:rsidR="009F2A7A" w:rsidRPr="004C688C">
        <w:t>effects at prolonged exposure times (</w:t>
      </w:r>
      <w:r w:rsidR="009F2A7A" w:rsidRPr="004C688C">
        <w:rPr>
          <w:rFonts w:cs="Arial"/>
        </w:rPr>
        <w:t>≥</w:t>
      </w:r>
      <w:r w:rsidR="009F2A7A" w:rsidRPr="004C688C">
        <w:t xml:space="preserve"> 3 h) and hence </w:t>
      </w:r>
      <w:r w:rsidR="003F06AA" w:rsidRPr="004C688C">
        <w:t xml:space="preserve">in this regard, </w:t>
      </w:r>
      <w:r w:rsidR="00AC151D" w:rsidRPr="004C688C">
        <w:t xml:space="preserve">ECs </w:t>
      </w:r>
      <w:r w:rsidR="00313C20" w:rsidRPr="004C688C">
        <w:t xml:space="preserve">cannot be deemed completely harmless. </w:t>
      </w:r>
      <w:r w:rsidR="00B639F7" w:rsidRPr="004C688C">
        <w:t xml:space="preserve">Further research is required to </w:t>
      </w:r>
      <w:r w:rsidR="00347DFB" w:rsidRPr="004C688C">
        <w:t xml:space="preserve">ascertain </w:t>
      </w:r>
      <w:r w:rsidR="003F06AA" w:rsidRPr="004C688C">
        <w:t xml:space="preserve">the source, </w:t>
      </w:r>
      <w:r w:rsidR="00B639F7" w:rsidRPr="004C688C">
        <w:t xml:space="preserve">nature of the </w:t>
      </w:r>
      <w:r w:rsidR="00AC151D" w:rsidRPr="004C688C">
        <w:t xml:space="preserve">cytotoxic </w:t>
      </w:r>
      <w:r w:rsidR="00B639F7" w:rsidRPr="004C688C">
        <w:t xml:space="preserve">agents </w:t>
      </w:r>
      <w:r w:rsidR="003F06AA" w:rsidRPr="004C688C">
        <w:t xml:space="preserve">and </w:t>
      </w:r>
      <w:r w:rsidR="00AC151D" w:rsidRPr="004C688C">
        <w:t xml:space="preserve">precise </w:t>
      </w:r>
      <w:r w:rsidR="003F06AA" w:rsidRPr="004C688C">
        <w:t xml:space="preserve">mechanisms that mediate EC cytotoxicity. This would ultimately </w:t>
      </w:r>
      <w:r w:rsidR="00347DFB" w:rsidRPr="004C688C">
        <w:t xml:space="preserve">help EC users </w:t>
      </w:r>
      <w:r w:rsidR="00C23ECE" w:rsidRPr="004C688C">
        <w:t>make an informed decision about t</w:t>
      </w:r>
      <w:r w:rsidR="003F06AA" w:rsidRPr="004C688C">
        <w:t>he EC type and flavours they choose</w:t>
      </w:r>
      <w:r w:rsidR="00F6759D" w:rsidRPr="004C688C">
        <w:t>.</w:t>
      </w:r>
      <w:r w:rsidR="00686785" w:rsidRPr="004C688C">
        <w:t xml:space="preserve"> </w:t>
      </w:r>
      <w:r w:rsidR="00CE7D79" w:rsidRPr="004C688C">
        <w:t xml:space="preserve"> </w:t>
      </w:r>
    </w:p>
    <w:p w14:paraId="3AED7458" w14:textId="77777777" w:rsidR="007A199D" w:rsidRPr="004C688C" w:rsidRDefault="007A199D" w:rsidP="003609DA">
      <w:pPr>
        <w:pStyle w:val="Heading2"/>
        <w:numPr>
          <w:ilvl w:val="0"/>
          <w:numId w:val="0"/>
        </w:numPr>
        <w:spacing w:line="480" w:lineRule="auto"/>
      </w:pPr>
      <w:r w:rsidRPr="004C688C">
        <w:lastRenderedPageBreak/>
        <w:t xml:space="preserve">Funding </w:t>
      </w:r>
    </w:p>
    <w:p w14:paraId="42951AA0" w14:textId="77777777" w:rsidR="007A199D" w:rsidRPr="004C688C" w:rsidRDefault="007A199D" w:rsidP="003609DA">
      <w:pPr>
        <w:spacing w:line="480" w:lineRule="auto"/>
      </w:pPr>
      <w:r w:rsidRPr="004C688C">
        <w:t>This work was supported by the School of Engineering and Applied Science, Aston University (UK). No external funding was received for this project.</w:t>
      </w:r>
    </w:p>
    <w:p w14:paraId="603A514F" w14:textId="52CF3D01" w:rsidR="00875543" w:rsidRPr="004C688C" w:rsidRDefault="005C2812" w:rsidP="003609DA">
      <w:pPr>
        <w:pStyle w:val="Heading2"/>
        <w:numPr>
          <w:ilvl w:val="0"/>
          <w:numId w:val="0"/>
        </w:numPr>
        <w:spacing w:line="480" w:lineRule="auto"/>
      </w:pPr>
      <w:r w:rsidRPr="004C688C">
        <w:t xml:space="preserve">Acknowledgements </w:t>
      </w:r>
    </w:p>
    <w:p w14:paraId="50FB1BAC" w14:textId="77777777" w:rsidR="00B30A50" w:rsidRPr="004C688C" w:rsidRDefault="00B30A50" w:rsidP="003609DA">
      <w:pPr>
        <w:spacing w:line="480" w:lineRule="auto"/>
      </w:pPr>
      <w:r w:rsidRPr="004C688C">
        <w:t xml:space="preserve">The authors would like to thank Anikeme Udofia, Shaun McCleland and Omkar Joshi for their inputs towards the construction of the aerosol delivery system. </w:t>
      </w:r>
    </w:p>
    <w:p w14:paraId="7FD1A883" w14:textId="77777777" w:rsidR="005C2812" w:rsidRPr="004C688C" w:rsidRDefault="005C2812" w:rsidP="003609DA">
      <w:pPr>
        <w:pStyle w:val="Heading2"/>
        <w:numPr>
          <w:ilvl w:val="0"/>
          <w:numId w:val="0"/>
        </w:numPr>
        <w:spacing w:line="480" w:lineRule="auto"/>
      </w:pPr>
      <w:r w:rsidRPr="004C688C">
        <w:t>Disclosure of Interest</w:t>
      </w:r>
    </w:p>
    <w:p w14:paraId="4FE1EF4F" w14:textId="293A9F9B" w:rsidR="005C2812" w:rsidRPr="004C688C" w:rsidRDefault="005C2812" w:rsidP="003609DA">
      <w:pPr>
        <w:spacing w:line="480" w:lineRule="auto"/>
      </w:pPr>
      <w:r w:rsidRPr="004C688C">
        <w:t>The authors report no conflicts of interest.</w:t>
      </w:r>
    </w:p>
    <w:p w14:paraId="1DD9D48D" w14:textId="77777777" w:rsidR="005C2812" w:rsidRPr="004C688C" w:rsidRDefault="005C2812" w:rsidP="005C2812"/>
    <w:p w14:paraId="0D25CBA6" w14:textId="77777777" w:rsidR="00B927D8" w:rsidRPr="004C688C" w:rsidRDefault="00B927D8" w:rsidP="00B927D8"/>
    <w:p w14:paraId="7E024B36" w14:textId="77777777" w:rsidR="00B927D8" w:rsidRPr="004C688C" w:rsidRDefault="00B927D8" w:rsidP="00B927D8"/>
    <w:p w14:paraId="68578150" w14:textId="77777777" w:rsidR="00B927D8" w:rsidRPr="004C688C" w:rsidRDefault="00B927D8" w:rsidP="00B927D8"/>
    <w:p w14:paraId="33B79415" w14:textId="267290AA" w:rsidR="00593390" w:rsidRPr="004C688C" w:rsidRDefault="00B927D8" w:rsidP="00B927D8">
      <w:pPr>
        <w:pStyle w:val="Heading2"/>
        <w:numPr>
          <w:ilvl w:val="0"/>
          <w:numId w:val="0"/>
        </w:numPr>
      </w:pPr>
      <w:r w:rsidRPr="004C688C">
        <w:t xml:space="preserve">References </w:t>
      </w:r>
    </w:p>
    <w:p w14:paraId="10CD99F3" w14:textId="77777777" w:rsidR="00057456" w:rsidRPr="004C688C" w:rsidRDefault="00593390" w:rsidP="00057456">
      <w:pPr>
        <w:pStyle w:val="EndNoteBibliography"/>
        <w:spacing w:after="0"/>
        <w:ind w:left="720" w:hanging="720"/>
      </w:pPr>
      <w:r w:rsidRPr="004C688C">
        <w:fldChar w:fldCharType="begin"/>
      </w:r>
      <w:r w:rsidRPr="004C688C">
        <w:instrText xml:space="preserve"> ADDIN EN.REFLIST </w:instrText>
      </w:r>
      <w:r w:rsidRPr="004C688C">
        <w:fldChar w:fldCharType="separate"/>
      </w:r>
      <w:r w:rsidR="00057456" w:rsidRPr="004C688C">
        <w:t xml:space="preserve">ALLEN, J. G., FLANIGAN, S. S., LEBLANC, M., VALLARINO, J., MACNAUGHTON, P., STEWART, J. H. &amp; CHRISTIANI, D. C. 2016. Flavoring Chemicals in E-Cigarettes: Diacetyl, 2,3-Pentanedione, and Acetoin in a Sample of 51 Products, Including Fruit-, Candy-, and Cocktail-Flavored E-Cigarettes. </w:t>
      </w:r>
      <w:r w:rsidR="00057456" w:rsidRPr="004C688C">
        <w:rPr>
          <w:i/>
        </w:rPr>
        <w:t>Environmental Health Perspectives,</w:t>
      </w:r>
      <w:r w:rsidR="00057456" w:rsidRPr="004C688C">
        <w:t xml:space="preserve"> 124</w:t>
      </w:r>
      <w:r w:rsidR="00057456" w:rsidRPr="004C688C">
        <w:rPr>
          <w:b/>
        </w:rPr>
        <w:t>,</w:t>
      </w:r>
      <w:r w:rsidR="00057456" w:rsidRPr="004C688C">
        <w:t xml:space="preserve"> 733-739.</w:t>
      </w:r>
    </w:p>
    <w:p w14:paraId="70CF5EB9" w14:textId="77777777" w:rsidR="00057456" w:rsidRPr="004C688C" w:rsidRDefault="00057456" w:rsidP="00057456">
      <w:pPr>
        <w:pStyle w:val="EndNoteBibliography"/>
        <w:spacing w:after="0"/>
        <w:ind w:left="720" w:hanging="720"/>
      </w:pPr>
      <w:r w:rsidRPr="004C688C">
        <w:t xml:space="preserve">ANDERSON, C., MAJESTE, A., HANUS, J. &amp; WANG, S. 2016. E-Cigarette Aerosol Exposure Induces Reactive Oxygen Species, DNA Damage, and Cell Death in Vascular Endothelial Cells. </w:t>
      </w:r>
      <w:r w:rsidRPr="004C688C">
        <w:rPr>
          <w:i/>
        </w:rPr>
        <w:t>Toxicol Sci,</w:t>
      </w:r>
      <w:r w:rsidRPr="004C688C">
        <w:t xml:space="preserve"> 154</w:t>
      </w:r>
      <w:r w:rsidRPr="004C688C">
        <w:rPr>
          <w:b/>
        </w:rPr>
        <w:t>,</w:t>
      </w:r>
      <w:r w:rsidRPr="004C688C">
        <w:t xml:space="preserve"> 332-340.</w:t>
      </w:r>
    </w:p>
    <w:p w14:paraId="509A7C11" w14:textId="77777777" w:rsidR="00057456" w:rsidRPr="004C688C" w:rsidRDefault="00057456" w:rsidP="00057456">
      <w:pPr>
        <w:pStyle w:val="EndNoteBibliography"/>
        <w:spacing w:after="0"/>
        <w:ind w:left="720" w:hanging="720"/>
      </w:pPr>
      <w:r w:rsidRPr="004C688C">
        <w:t>ASH 2017. ASH Factsheet: Use of electronic cigarettes (vapourisers) among adults in Great Britain.</w:t>
      </w:r>
    </w:p>
    <w:p w14:paraId="4525C151" w14:textId="77777777" w:rsidR="00057456" w:rsidRPr="004C688C" w:rsidRDefault="00057456" w:rsidP="00057456">
      <w:pPr>
        <w:pStyle w:val="EndNoteBibliography"/>
        <w:spacing w:after="0"/>
        <w:ind w:left="720" w:hanging="720"/>
      </w:pPr>
      <w:r w:rsidRPr="004C688C">
        <w:t xml:space="preserve">AUFDERHEIDE, M., RITTER, D., KNEBEL, J. W. &amp; SCHERER, G. 2001. A method for in vitro analysis of the biological activity of complex mixtures such as sidestream cigarette smoke. </w:t>
      </w:r>
      <w:r w:rsidRPr="004C688C">
        <w:rPr>
          <w:i/>
        </w:rPr>
        <w:t>Exp Toxicol Pathol,</w:t>
      </w:r>
      <w:r w:rsidRPr="004C688C">
        <w:t xml:space="preserve"> 53</w:t>
      </w:r>
      <w:r w:rsidRPr="004C688C">
        <w:rPr>
          <w:b/>
        </w:rPr>
        <w:t>,</w:t>
      </w:r>
      <w:r w:rsidRPr="004C688C">
        <w:t xml:space="preserve"> 141-52.</w:t>
      </w:r>
    </w:p>
    <w:p w14:paraId="406523B6" w14:textId="77777777" w:rsidR="00057456" w:rsidRPr="004C688C" w:rsidRDefault="00057456" w:rsidP="00057456">
      <w:pPr>
        <w:pStyle w:val="EndNoteBibliography"/>
        <w:spacing w:after="0"/>
        <w:ind w:left="720" w:hanging="720"/>
      </w:pPr>
      <w:r w:rsidRPr="004C688C">
        <w:t xml:space="preserve">AZZOPARDI, D., HASWELL, L. E., FOSS-SMITH, G., HEWITT, K., ASQUITH, N., CORKE, S. &amp; PHILLIPS, G. 2015. Evaluation of an air-liquid interface cell culture model for </w:t>
      </w:r>
      <w:r w:rsidRPr="004C688C">
        <w:lastRenderedPageBreak/>
        <w:t xml:space="preserve">studies on the inflammatory and cytotoxic responses to tobacco smoke aerosols. </w:t>
      </w:r>
      <w:r w:rsidRPr="004C688C">
        <w:rPr>
          <w:i/>
        </w:rPr>
        <w:t>Toxicology in Vitro,</w:t>
      </w:r>
      <w:r w:rsidRPr="004C688C">
        <w:t xml:space="preserve"> 29</w:t>
      </w:r>
      <w:r w:rsidRPr="004C688C">
        <w:rPr>
          <w:b/>
        </w:rPr>
        <w:t>,</w:t>
      </w:r>
      <w:r w:rsidRPr="004C688C">
        <w:t xml:space="preserve"> 1720-1728.</w:t>
      </w:r>
    </w:p>
    <w:p w14:paraId="134D5860" w14:textId="77777777" w:rsidR="00057456" w:rsidRPr="004C688C" w:rsidRDefault="00057456" w:rsidP="00057456">
      <w:pPr>
        <w:pStyle w:val="EndNoteBibliography"/>
        <w:spacing w:after="0"/>
        <w:ind w:left="720" w:hanging="720"/>
      </w:pPr>
      <w:r w:rsidRPr="004C688C">
        <w:t xml:space="preserve">BAHL, V., LIN, S., XU, N., DAVIS, B., WANG, Y. H. &amp; TALBOT, P. 2012. Comparison of electronic cigarette refill fluid cytotoxicity using embryonic and adult models. </w:t>
      </w:r>
      <w:r w:rsidRPr="004C688C">
        <w:rPr>
          <w:i/>
        </w:rPr>
        <w:t>Reprod Toxicol,</w:t>
      </w:r>
      <w:r w:rsidRPr="004C688C">
        <w:t xml:space="preserve"> 34</w:t>
      </w:r>
      <w:r w:rsidRPr="004C688C">
        <w:rPr>
          <w:b/>
        </w:rPr>
        <w:t>,</w:t>
      </w:r>
      <w:r w:rsidRPr="004C688C">
        <w:t xml:space="preserve"> 529-37.</w:t>
      </w:r>
    </w:p>
    <w:p w14:paraId="32C8679E" w14:textId="77777777" w:rsidR="00057456" w:rsidRPr="004C688C" w:rsidRDefault="00057456" w:rsidP="00057456">
      <w:pPr>
        <w:pStyle w:val="EndNoteBibliography"/>
        <w:spacing w:after="0"/>
        <w:ind w:left="720" w:hanging="720"/>
      </w:pPr>
      <w:r w:rsidRPr="004C688C">
        <w:t xml:space="preserve">BENAM, K. H., NOVAK, R., NAWROTH, J., HIRANO-KOBAYASHI, M., FERRANTE, T. C., CHOE, Y., PRANTIL-BAUN, R., WEAVER, J. C., BAHINSKI, A., PARKER, K. K. &amp; INGBER, D. E. 2016. Matched-Comparative Modeling of Normal and Diseased Human Airway Responses Using a Microengineered Breathing Lung Chip. </w:t>
      </w:r>
      <w:r w:rsidRPr="004C688C">
        <w:rPr>
          <w:i/>
        </w:rPr>
        <w:t>Cell Systems,</w:t>
      </w:r>
      <w:r w:rsidRPr="004C688C">
        <w:t xml:space="preserve"> 3</w:t>
      </w:r>
      <w:r w:rsidRPr="004C688C">
        <w:rPr>
          <w:b/>
        </w:rPr>
        <w:t>,</w:t>
      </w:r>
      <w:r w:rsidRPr="004C688C">
        <w:t xml:space="preserve"> 456-+.</w:t>
      </w:r>
    </w:p>
    <w:p w14:paraId="777C5F19" w14:textId="77777777" w:rsidR="00057456" w:rsidRPr="004C688C" w:rsidRDefault="00057456" w:rsidP="00057456">
      <w:pPr>
        <w:pStyle w:val="EndNoteBibliography"/>
        <w:spacing w:after="0"/>
        <w:ind w:left="720" w:hanging="720"/>
      </w:pPr>
      <w:r w:rsidRPr="004C688C">
        <w:t xml:space="preserve">BERESFORD, P. J., XIA, Z., GREENBERG, A. H. &amp; LIEBERMAN, J. 1999. Granzyme A loading induces rapid cytolysis and a novel form of DNA damage independently of caspase activation. </w:t>
      </w:r>
      <w:r w:rsidRPr="004C688C">
        <w:rPr>
          <w:i/>
        </w:rPr>
        <w:t>Immunity,</w:t>
      </w:r>
      <w:r w:rsidRPr="004C688C">
        <w:t xml:space="preserve"> 10</w:t>
      </w:r>
      <w:r w:rsidRPr="004C688C">
        <w:rPr>
          <w:b/>
        </w:rPr>
        <w:t>,</w:t>
      </w:r>
      <w:r w:rsidRPr="004C688C">
        <w:t xml:space="preserve"> 585-94.</w:t>
      </w:r>
    </w:p>
    <w:p w14:paraId="525E6CAF" w14:textId="77777777" w:rsidR="00057456" w:rsidRPr="004C688C" w:rsidRDefault="00057456" w:rsidP="00057456">
      <w:pPr>
        <w:pStyle w:val="EndNoteBibliography"/>
        <w:spacing w:after="0"/>
        <w:ind w:left="720" w:hanging="720"/>
      </w:pPr>
      <w:r w:rsidRPr="004C688C">
        <w:t xml:space="preserve">BERESFORD, P. J., ZHANG, D., OH, D. Y., FAN, Z., GREER, E. L., RUSSO, M. L., JAJU, M. &amp; LIEBERMAN, J. 2001. Granzyme A activates an endoplasmic reticulum-associated caspase-independent nuclease to induce single-stranded DNA nicks. </w:t>
      </w:r>
      <w:r w:rsidRPr="004C688C">
        <w:rPr>
          <w:i/>
        </w:rPr>
        <w:t>J Biol Chem,</w:t>
      </w:r>
      <w:r w:rsidRPr="004C688C">
        <w:t xml:space="preserve"> 276</w:t>
      </w:r>
      <w:r w:rsidRPr="004C688C">
        <w:rPr>
          <w:b/>
        </w:rPr>
        <w:t>,</w:t>
      </w:r>
      <w:r w:rsidRPr="004C688C">
        <w:t xml:space="preserve"> 43285-93.</w:t>
      </w:r>
    </w:p>
    <w:p w14:paraId="63729429" w14:textId="77777777" w:rsidR="00057456" w:rsidRPr="004C688C" w:rsidRDefault="00057456" w:rsidP="00057456">
      <w:pPr>
        <w:pStyle w:val="EndNoteBibliography"/>
        <w:spacing w:after="0"/>
        <w:ind w:left="720" w:hanging="720"/>
      </w:pPr>
      <w:r w:rsidRPr="004C688C">
        <w:t xml:space="preserve">BERUBE, K., AUFDERHEIDE, M., BREHENY, D., CLOTHIER, R., COMBES, R., DUFFIN, R., FORBES, B., GACA, M., GRAY, A., HALL, I., KELLY, M., LETHEM, M., LIEBSCH, M., MEROLLA, L., MORIN, J. P., SEAGRAVE, J., SWARTZ, M. A., TETLEY, T. D. &amp; UMACHANDRAN, M. 2009. In vitro models of inhalation toxicity and disease. The report of a FRAME workshop. </w:t>
      </w:r>
      <w:r w:rsidRPr="004C688C">
        <w:rPr>
          <w:i/>
        </w:rPr>
        <w:t>Altern Lab Anim,</w:t>
      </w:r>
      <w:r w:rsidRPr="004C688C">
        <w:t xml:space="preserve"> 37</w:t>
      </w:r>
      <w:r w:rsidRPr="004C688C">
        <w:rPr>
          <w:b/>
        </w:rPr>
        <w:t>,</w:t>
      </w:r>
      <w:r w:rsidRPr="004C688C">
        <w:t xml:space="preserve"> 89-141.</w:t>
      </w:r>
    </w:p>
    <w:p w14:paraId="42A000C2" w14:textId="77777777" w:rsidR="00057456" w:rsidRPr="004C688C" w:rsidRDefault="00057456" w:rsidP="00057456">
      <w:pPr>
        <w:pStyle w:val="EndNoteBibliography"/>
        <w:spacing w:after="0"/>
        <w:ind w:left="720" w:hanging="720"/>
      </w:pPr>
      <w:r w:rsidRPr="004C688C">
        <w:t xml:space="preserve">BIELEMEIER, A. 2012. </w:t>
      </w:r>
      <w:r w:rsidRPr="004C688C">
        <w:rPr>
          <w:i/>
        </w:rPr>
        <w:t>Development Of A Multicellular Co-Culture Model Of Normal And Cystic Fibrosis Human Airways In Vitro.</w:t>
      </w:r>
      <w:r w:rsidRPr="004C688C">
        <w:t xml:space="preserve"> PhD, Aston University.</w:t>
      </w:r>
    </w:p>
    <w:p w14:paraId="51EB03C0" w14:textId="77777777" w:rsidR="00057456" w:rsidRPr="004C688C" w:rsidRDefault="00057456" w:rsidP="00057456">
      <w:pPr>
        <w:pStyle w:val="EndNoteBibliography"/>
        <w:spacing w:after="0"/>
        <w:ind w:left="720" w:hanging="720"/>
      </w:pPr>
      <w:r w:rsidRPr="004C688C">
        <w:t xml:space="preserve">CARNEVALE, R., SCIARRETTA, S., VIOLI, F., NOCELLA, C., LOFFREDO, L., PERRI, L., PERUZZI, M., MARULLO, A. G., DE FALCO, E., CHIMENTI, I., VALENTI, V., BIONDI-ZOCCAI, G. &amp; FRATI, G. 2016. Acute Impact of Tobacco vs Electronic Cigarette Smoking on Oxidative Stress and Vascular Function. </w:t>
      </w:r>
      <w:r w:rsidRPr="004C688C">
        <w:rPr>
          <w:i/>
        </w:rPr>
        <w:t>Chest,</w:t>
      </w:r>
      <w:r w:rsidRPr="004C688C">
        <w:t xml:space="preserve"> 150</w:t>
      </w:r>
      <w:r w:rsidRPr="004C688C">
        <w:rPr>
          <w:b/>
        </w:rPr>
        <w:t>,</w:t>
      </w:r>
      <w:r w:rsidRPr="004C688C">
        <w:t xml:space="preserve"> 606-12.</w:t>
      </w:r>
    </w:p>
    <w:p w14:paraId="68D8A6C9" w14:textId="77777777" w:rsidR="00057456" w:rsidRPr="004C688C" w:rsidRDefault="00057456" w:rsidP="00057456">
      <w:pPr>
        <w:pStyle w:val="EndNoteBibliography"/>
        <w:spacing w:after="0"/>
        <w:ind w:left="720" w:hanging="720"/>
      </w:pPr>
      <w:r w:rsidRPr="004C688C">
        <w:t xml:space="preserve">CERVELLATI, F., MURESAN, X. M., STICOZZI, C., GAMBARI, R., MONTAGNER, G., FORMAN, H. J., TORRICELLI, C., MAIOLI, E. &amp; VALACCHI, G. 2014. Comparative effects between electronic and cigarette smoke in human keratinocytes and epithelial lung cells. </w:t>
      </w:r>
      <w:r w:rsidRPr="004C688C">
        <w:rPr>
          <w:i/>
        </w:rPr>
        <w:t>Toxicol In Vitro,</w:t>
      </w:r>
      <w:r w:rsidRPr="004C688C">
        <w:t xml:space="preserve"> 28</w:t>
      </w:r>
      <w:r w:rsidRPr="004C688C">
        <w:rPr>
          <w:b/>
        </w:rPr>
        <w:t>,</w:t>
      </w:r>
      <w:r w:rsidRPr="004C688C">
        <w:t xml:space="preserve"> 999-1005.</w:t>
      </w:r>
    </w:p>
    <w:p w14:paraId="6FF95A5E" w14:textId="77777777" w:rsidR="00057456" w:rsidRPr="004C688C" w:rsidRDefault="00057456" w:rsidP="00057456">
      <w:pPr>
        <w:pStyle w:val="EndNoteBibliography"/>
        <w:spacing w:after="0"/>
        <w:ind w:left="720" w:hanging="720"/>
      </w:pPr>
      <w:r w:rsidRPr="004C688C">
        <w:t xml:space="preserve">CLAPP, P. W., PAWLAK, E. A., LACKEY, J. T., KEATING, J. E., REEBER, S. L., GLISH, G. L. &amp; JASPERS, I. 2017. Flavored e-cigarette liquids and cinnamaldehyde impair respiratory innate immune cell function. </w:t>
      </w:r>
      <w:r w:rsidRPr="004C688C">
        <w:rPr>
          <w:i/>
        </w:rPr>
        <w:t>Am J Physiol Lung Cell Mol Physiol,</w:t>
      </w:r>
      <w:r w:rsidRPr="004C688C">
        <w:t xml:space="preserve"> 313</w:t>
      </w:r>
      <w:r w:rsidRPr="004C688C">
        <w:rPr>
          <w:b/>
        </w:rPr>
        <w:t>,</w:t>
      </w:r>
      <w:r w:rsidRPr="004C688C">
        <w:t xml:space="preserve"> L278-L292.</w:t>
      </w:r>
    </w:p>
    <w:p w14:paraId="7E2EDBFE" w14:textId="77777777" w:rsidR="00057456" w:rsidRPr="004C688C" w:rsidRDefault="00057456" w:rsidP="00057456">
      <w:pPr>
        <w:pStyle w:val="EndNoteBibliography"/>
        <w:spacing w:after="0"/>
        <w:ind w:left="720" w:hanging="720"/>
      </w:pPr>
      <w:r w:rsidRPr="004C688C">
        <w:t xml:space="preserve">COSTEA, D. E., LORO, L. L., DIMBA, E. A., VINTERMYR, O. K. &amp; JOHANNESSEN, A. C. 2003. Crucial effects of fibroblasts and keratinocyte growth factor on morphogenesis of reconstituted human oral epithelium. </w:t>
      </w:r>
      <w:r w:rsidRPr="004C688C">
        <w:rPr>
          <w:i/>
        </w:rPr>
        <w:t>J Invest Dermatol,</w:t>
      </w:r>
      <w:r w:rsidRPr="004C688C">
        <w:t xml:space="preserve"> 121</w:t>
      </w:r>
      <w:r w:rsidRPr="004C688C">
        <w:rPr>
          <w:b/>
        </w:rPr>
        <w:t>,</w:t>
      </w:r>
      <w:r w:rsidRPr="004C688C">
        <w:t xml:space="preserve"> 1479-86.</w:t>
      </w:r>
    </w:p>
    <w:p w14:paraId="223AD179" w14:textId="77777777" w:rsidR="00057456" w:rsidRPr="004C688C" w:rsidRDefault="00057456" w:rsidP="00057456">
      <w:pPr>
        <w:pStyle w:val="EndNoteBibliography"/>
        <w:spacing w:after="0"/>
        <w:ind w:left="720" w:hanging="720"/>
      </w:pPr>
      <w:r w:rsidRPr="004C688C">
        <w:t xml:space="preserve">DEKHUIJZEN, P. N., ABEN, K. K., DEKKER, I., AARTS, L. P., WIELDERS, P. L., VAN HERWAARDEN, C. L. &amp; BAST, A. 1996. Increased exhalation of hydrogen peroxide in patients with stable and unstable chronic obstructive pulmonary disease. </w:t>
      </w:r>
      <w:r w:rsidRPr="004C688C">
        <w:rPr>
          <w:i/>
        </w:rPr>
        <w:t>Am J Respir Crit Care Med,</w:t>
      </w:r>
      <w:r w:rsidRPr="004C688C">
        <w:t xml:space="preserve"> 154</w:t>
      </w:r>
      <w:r w:rsidRPr="004C688C">
        <w:rPr>
          <w:b/>
        </w:rPr>
        <w:t>,</w:t>
      </w:r>
      <w:r w:rsidRPr="004C688C">
        <w:t xml:space="preserve"> 813-6.</w:t>
      </w:r>
    </w:p>
    <w:p w14:paraId="45C89E38" w14:textId="3F5858E2" w:rsidR="00057456" w:rsidRPr="004C688C" w:rsidRDefault="00057456" w:rsidP="00057456">
      <w:pPr>
        <w:pStyle w:val="EndNoteBibliography"/>
        <w:spacing w:after="0"/>
        <w:ind w:left="720" w:hanging="720"/>
      </w:pPr>
      <w:r w:rsidRPr="004C688C">
        <w:lastRenderedPageBreak/>
        <w:t xml:space="preserve">E-CIGARETTE FORUM WEBPAGE. Available: </w:t>
      </w:r>
      <w:hyperlink r:id="rId28" w:history="1">
        <w:r w:rsidRPr="004C688C">
          <w:rPr>
            <w:rStyle w:val="Hyperlink"/>
          </w:rPr>
          <w:t>https://www.e-cigarette-forum.com/</w:t>
        </w:r>
      </w:hyperlink>
      <w:r w:rsidRPr="004C688C">
        <w:t xml:space="preserve"> [Accessed].</w:t>
      </w:r>
    </w:p>
    <w:p w14:paraId="12565757" w14:textId="77777777" w:rsidR="00057456" w:rsidRPr="004C688C" w:rsidRDefault="00057456" w:rsidP="00057456">
      <w:pPr>
        <w:pStyle w:val="EndNoteBibliography"/>
        <w:spacing w:after="0"/>
        <w:ind w:left="720" w:hanging="720"/>
      </w:pPr>
      <w:r w:rsidRPr="004C688C">
        <w:t xml:space="preserve">ETTER, J. F. &amp; BULLEN, C. 2014a. A longitudinal study of electronic cigarette users. </w:t>
      </w:r>
      <w:r w:rsidRPr="004C688C">
        <w:rPr>
          <w:i/>
        </w:rPr>
        <w:t>Addictive Behaviors,</w:t>
      </w:r>
      <w:r w:rsidRPr="004C688C">
        <w:t xml:space="preserve"> 39</w:t>
      </w:r>
      <w:r w:rsidRPr="004C688C">
        <w:rPr>
          <w:b/>
        </w:rPr>
        <w:t>,</w:t>
      </w:r>
      <w:r w:rsidRPr="004C688C">
        <w:t xml:space="preserve"> 491-494.</w:t>
      </w:r>
    </w:p>
    <w:p w14:paraId="5320C7EE" w14:textId="77777777" w:rsidR="00057456" w:rsidRPr="004C688C" w:rsidRDefault="00057456" w:rsidP="00057456">
      <w:pPr>
        <w:pStyle w:val="EndNoteBibliography"/>
        <w:spacing w:after="0"/>
        <w:ind w:left="720" w:hanging="720"/>
      </w:pPr>
      <w:r w:rsidRPr="004C688C">
        <w:t xml:space="preserve">ETTER, J. F. &amp; BULLEN, C. 2014b. A longitudinal study of electronic cigarette users. </w:t>
      </w:r>
      <w:r w:rsidRPr="004C688C">
        <w:rPr>
          <w:i/>
        </w:rPr>
        <w:t>Addict Behav,</w:t>
      </w:r>
      <w:r w:rsidRPr="004C688C">
        <w:t xml:space="preserve"> 39</w:t>
      </w:r>
      <w:r w:rsidRPr="004C688C">
        <w:rPr>
          <w:b/>
        </w:rPr>
        <w:t>,</w:t>
      </w:r>
      <w:r w:rsidRPr="004C688C">
        <w:t xml:space="preserve"> 491-4.</w:t>
      </w:r>
    </w:p>
    <w:p w14:paraId="3E2D9EE0" w14:textId="77777777" w:rsidR="00057456" w:rsidRPr="004C688C" w:rsidRDefault="00057456" w:rsidP="00057456">
      <w:pPr>
        <w:pStyle w:val="EndNoteBibliography"/>
        <w:spacing w:after="0"/>
        <w:ind w:left="720" w:hanging="720"/>
      </w:pPr>
      <w:r w:rsidRPr="004C688C">
        <w:t xml:space="preserve">FARSALINOS, K. E., ROMAGNA, G., ALLIFRANCHINI, E., RIPAMONTI, E., BOCCHIETTO, E., TODESCHI, S., TSIAPRAS, D., KYRZOPOULOS, S. &amp; VOUDRIS, V. 2013a. Comparison of the cytotoxic potential of cigarette smoke and electronic cigarette vapour extract on cultured myocardial cells. </w:t>
      </w:r>
      <w:r w:rsidRPr="004C688C">
        <w:rPr>
          <w:i/>
        </w:rPr>
        <w:t>Int J Environ Res Public Health,</w:t>
      </w:r>
      <w:r w:rsidRPr="004C688C">
        <w:t xml:space="preserve"> 10</w:t>
      </w:r>
      <w:r w:rsidRPr="004C688C">
        <w:rPr>
          <w:b/>
        </w:rPr>
        <w:t>,</w:t>
      </w:r>
      <w:r w:rsidRPr="004C688C">
        <w:t xml:space="preserve"> 5146-62.</w:t>
      </w:r>
    </w:p>
    <w:p w14:paraId="1996CBDA" w14:textId="77777777" w:rsidR="00057456" w:rsidRPr="004C688C" w:rsidRDefault="00057456" w:rsidP="00057456">
      <w:pPr>
        <w:pStyle w:val="EndNoteBibliography"/>
        <w:spacing w:after="0"/>
        <w:ind w:left="720" w:hanging="720"/>
      </w:pPr>
      <w:r w:rsidRPr="004C688C">
        <w:t xml:space="preserve">FARSALINOS, K. E., ROMAGNA, G., TSIAPRAS, D., KYRZOPOULOS, S. &amp; VOUDRIS, V. 2013b. Evaluation of electronic cigarette use (vaping) topography and estimation of liquid consumption: implications for research protocol standards definition and for public health authorities' regulation. </w:t>
      </w:r>
      <w:r w:rsidRPr="004C688C">
        <w:rPr>
          <w:i/>
        </w:rPr>
        <w:t>Int J Environ Res Public Health,</w:t>
      </w:r>
      <w:r w:rsidRPr="004C688C">
        <w:t xml:space="preserve"> 10</w:t>
      </w:r>
      <w:r w:rsidRPr="004C688C">
        <w:rPr>
          <w:b/>
        </w:rPr>
        <w:t>,</w:t>
      </w:r>
      <w:r w:rsidRPr="004C688C">
        <w:t xml:space="preserve"> 2500-14.</w:t>
      </w:r>
    </w:p>
    <w:p w14:paraId="11C5D736" w14:textId="77777777" w:rsidR="00057456" w:rsidRPr="004C688C" w:rsidRDefault="00057456" w:rsidP="00057456">
      <w:pPr>
        <w:pStyle w:val="EndNoteBibliography"/>
        <w:spacing w:after="0"/>
        <w:ind w:left="720" w:hanging="720"/>
      </w:pPr>
      <w:r w:rsidRPr="004C688C">
        <w:t xml:space="preserve">FARSALINOS, K. E., VOUDRIS, V. &amp; POULAS, K. 2015. Are metals emitted from electronic cigarettes a reason for health concern? A risk-assessment analysis of currently available literature. </w:t>
      </w:r>
      <w:r w:rsidRPr="004C688C">
        <w:rPr>
          <w:i/>
        </w:rPr>
        <w:t>Int J Environ Res Public Health,</w:t>
      </w:r>
      <w:r w:rsidRPr="004C688C">
        <w:t xml:space="preserve"> 12</w:t>
      </w:r>
      <w:r w:rsidRPr="004C688C">
        <w:rPr>
          <w:b/>
        </w:rPr>
        <w:t>,</w:t>
      </w:r>
      <w:r w:rsidRPr="004C688C">
        <w:t xml:space="preserve"> 5215-32.</w:t>
      </w:r>
    </w:p>
    <w:p w14:paraId="292B1429" w14:textId="77777777" w:rsidR="00057456" w:rsidRPr="004C688C" w:rsidRDefault="00057456" w:rsidP="00057456">
      <w:pPr>
        <w:pStyle w:val="EndNoteBibliography"/>
        <w:spacing w:after="0"/>
        <w:ind w:left="720" w:hanging="720"/>
      </w:pPr>
      <w:r w:rsidRPr="004C688C">
        <w:t xml:space="preserve">FESTJENS, N., VANDEN BERGHE, T. &amp; VANDENABEELE, P. 2006. Necrosis, a well-orchestrated form of cell demise: signalling cascades, important mediators and concomitant immune response. </w:t>
      </w:r>
      <w:r w:rsidRPr="004C688C">
        <w:rPr>
          <w:i/>
        </w:rPr>
        <w:t>Biochim Biophys Acta,</w:t>
      </w:r>
      <w:r w:rsidRPr="004C688C">
        <w:t xml:space="preserve"> 1757</w:t>
      </w:r>
      <w:r w:rsidRPr="004C688C">
        <w:rPr>
          <w:b/>
        </w:rPr>
        <w:t>,</w:t>
      </w:r>
      <w:r w:rsidRPr="004C688C">
        <w:t xml:space="preserve"> 1371-87.</w:t>
      </w:r>
    </w:p>
    <w:p w14:paraId="4B3267D2" w14:textId="77777777" w:rsidR="00057456" w:rsidRPr="004C688C" w:rsidRDefault="00057456" w:rsidP="00057456">
      <w:pPr>
        <w:pStyle w:val="EndNoteBibliography"/>
        <w:spacing w:after="0"/>
        <w:ind w:left="720" w:hanging="720"/>
      </w:pPr>
      <w:r w:rsidRPr="004C688C">
        <w:t xml:space="preserve">FOSTER, K. A., AVERY, M. L., YAZDANIAN, M. &amp; AUDUS, K. L. 2000. Characterization of the Calu-3 cell line as a tool to screen pulmonary drug delivery. </w:t>
      </w:r>
      <w:r w:rsidRPr="004C688C">
        <w:rPr>
          <w:i/>
        </w:rPr>
        <w:t>International Journal of Pharmaceutics,</w:t>
      </w:r>
      <w:r w:rsidRPr="004C688C">
        <w:t xml:space="preserve"> 208</w:t>
      </w:r>
      <w:r w:rsidRPr="004C688C">
        <w:rPr>
          <w:b/>
        </w:rPr>
        <w:t>,</w:t>
      </w:r>
      <w:r w:rsidRPr="004C688C">
        <w:t xml:space="preserve"> 1-11.</w:t>
      </w:r>
    </w:p>
    <w:p w14:paraId="067419AC" w14:textId="77777777" w:rsidR="00057456" w:rsidRPr="004C688C" w:rsidRDefault="00057456" w:rsidP="00057456">
      <w:pPr>
        <w:pStyle w:val="EndNoteBibliography"/>
        <w:spacing w:after="0"/>
        <w:ind w:left="720" w:hanging="720"/>
      </w:pPr>
      <w:r w:rsidRPr="004C688C">
        <w:t xml:space="preserve">GERLOFF, J., SUNDAR, I. K., FRETER, R., SEKERA, E. R., FRIEDMAN, A. E., ROBINSON, R., PAGANO, T. &amp; RAHMAN, I. 2017. Inflammatory Response and Barrier Dysfunction by Different e-Cigarette Flavoring Chemicals Identified by Gas Chromatography–Mass Spectrometry in e-Liquids and e-Vapors on Human Lung Epithelial Cells and Fibroblasts. </w:t>
      </w:r>
      <w:r w:rsidRPr="004C688C">
        <w:rPr>
          <w:i/>
        </w:rPr>
        <w:t>Applied in Vitro Toxicology,</w:t>
      </w:r>
      <w:r w:rsidRPr="004C688C">
        <w:t xml:space="preserve"> 3</w:t>
      </w:r>
      <w:r w:rsidRPr="004C688C">
        <w:rPr>
          <w:b/>
        </w:rPr>
        <w:t>,</w:t>
      </w:r>
      <w:r w:rsidRPr="004C688C">
        <w:t xml:space="preserve"> 28-40.</w:t>
      </w:r>
    </w:p>
    <w:p w14:paraId="22EC3B77" w14:textId="77777777" w:rsidR="00057456" w:rsidRPr="004C688C" w:rsidRDefault="00057456" w:rsidP="00057456">
      <w:pPr>
        <w:pStyle w:val="EndNoteBibliography"/>
        <w:spacing w:after="0"/>
        <w:ind w:left="720" w:hanging="720"/>
      </w:pPr>
      <w:r w:rsidRPr="004C688C">
        <w:t xml:space="preserve">GONIEWICZ, M. L., KNYSAK, J., GAWRON, M., KOSMIDER, L., SOBCZAK, A., KUREK, J., PROKOPOWICZ, A., JABLONSKA-CZAPLA, M., ROSIK-DULEWSKA, C., HAVEL, C., JACOB, P., 3RD &amp; BENOWITZ, N. 2014. Levels of selected carcinogens and toxicants in vapour from electronic cigarettes. </w:t>
      </w:r>
      <w:r w:rsidRPr="004C688C">
        <w:rPr>
          <w:i/>
        </w:rPr>
        <w:t>Tob Control,</w:t>
      </w:r>
      <w:r w:rsidRPr="004C688C">
        <w:t xml:space="preserve"> 23</w:t>
      </w:r>
      <w:r w:rsidRPr="004C688C">
        <w:rPr>
          <w:b/>
        </w:rPr>
        <w:t>,</w:t>
      </w:r>
      <w:r w:rsidRPr="004C688C">
        <w:t xml:space="preserve"> 133-9.</w:t>
      </w:r>
    </w:p>
    <w:p w14:paraId="075DA523" w14:textId="77777777" w:rsidR="00057456" w:rsidRPr="004C688C" w:rsidRDefault="00057456" w:rsidP="00057456">
      <w:pPr>
        <w:pStyle w:val="EndNoteBibliography"/>
        <w:spacing w:after="0"/>
        <w:ind w:left="720" w:hanging="720"/>
      </w:pPr>
      <w:r w:rsidRPr="004C688C">
        <w:t xml:space="preserve">GRAINGER, C. I., GREENWELL, L. L., LOCKLEY, D. J., MARTIN, G. P. &amp; FORBES, B. 2006. Culture of Calu-3 cells at the air interface provides a representative model of the airway epithelial barrier. </w:t>
      </w:r>
      <w:r w:rsidRPr="004C688C">
        <w:rPr>
          <w:i/>
        </w:rPr>
        <w:t>Pharm Res,</w:t>
      </w:r>
      <w:r w:rsidRPr="004C688C">
        <w:t xml:space="preserve"> 23</w:t>
      </w:r>
      <w:r w:rsidRPr="004C688C">
        <w:rPr>
          <w:b/>
        </w:rPr>
        <w:t>,</w:t>
      </w:r>
      <w:r w:rsidRPr="004C688C">
        <w:t xml:space="preserve"> 1482-90.</w:t>
      </w:r>
    </w:p>
    <w:p w14:paraId="46F91901" w14:textId="77777777" w:rsidR="00057456" w:rsidRPr="004C688C" w:rsidRDefault="00057456" w:rsidP="00057456">
      <w:pPr>
        <w:pStyle w:val="EndNoteBibliography"/>
        <w:spacing w:after="0"/>
        <w:ind w:left="720" w:hanging="720"/>
      </w:pPr>
      <w:r w:rsidRPr="004C688C">
        <w:t xml:space="preserve">HASWELL, L. E., BAXTER, A., BANERJEE, A., VERRASTRO, I., MUSHONGANONO, J., ADAMSON, J., THORNE, D., GACA, M. &amp; MINET, E. 2017. Reduced biological effect of e-cigarette aerosol compared to cigarette smoke evaluated in vitro using normalized nicotine dose and RNA-seq-based toxicogenomics. </w:t>
      </w:r>
      <w:r w:rsidRPr="004C688C">
        <w:rPr>
          <w:i/>
        </w:rPr>
        <w:t>Scientific Reports,</w:t>
      </w:r>
      <w:r w:rsidRPr="004C688C">
        <w:t xml:space="preserve"> 7.</w:t>
      </w:r>
    </w:p>
    <w:p w14:paraId="17836DF2" w14:textId="77777777" w:rsidR="00057456" w:rsidRPr="004C688C" w:rsidRDefault="00057456" w:rsidP="00057456">
      <w:pPr>
        <w:pStyle w:val="EndNoteBibliography"/>
        <w:spacing w:after="0"/>
        <w:ind w:left="720" w:hanging="720"/>
      </w:pPr>
      <w:r w:rsidRPr="004C688C">
        <w:t xml:space="preserve">HEIBEIN, J. A., BARRY, M., MOTYKA, B. &amp; BLEACKLEY, R. C. 1999. Granzyme B-induced loss of mitochondrial inner membrane potential (Delta Psi m) and cytochrome c release are caspase independent. </w:t>
      </w:r>
      <w:r w:rsidRPr="004C688C">
        <w:rPr>
          <w:i/>
        </w:rPr>
        <w:t>J Immunol,</w:t>
      </w:r>
      <w:r w:rsidRPr="004C688C">
        <w:t xml:space="preserve"> 163</w:t>
      </w:r>
      <w:r w:rsidRPr="004C688C">
        <w:rPr>
          <w:b/>
        </w:rPr>
        <w:t>,</w:t>
      </w:r>
      <w:r w:rsidRPr="004C688C">
        <w:t xml:space="preserve"> 4683-93.</w:t>
      </w:r>
    </w:p>
    <w:p w14:paraId="11501CF8" w14:textId="77777777" w:rsidR="00057456" w:rsidRPr="004C688C" w:rsidRDefault="00057456" w:rsidP="00057456">
      <w:pPr>
        <w:pStyle w:val="EndNoteBibliography"/>
        <w:spacing w:after="0"/>
        <w:ind w:left="720" w:hanging="720"/>
      </w:pPr>
      <w:r w:rsidRPr="004C688C">
        <w:lastRenderedPageBreak/>
        <w:t xml:space="preserve">HIEMSTRA, P. S. &amp; BALS, R. 2016. Basic science of electronic cigarettes: assessment in cell culture and in vivo models. </w:t>
      </w:r>
      <w:r w:rsidRPr="004C688C">
        <w:rPr>
          <w:i/>
        </w:rPr>
        <w:t>Respir Res,</w:t>
      </w:r>
      <w:r w:rsidRPr="004C688C">
        <w:t xml:space="preserve"> 17</w:t>
      </w:r>
      <w:r w:rsidRPr="004C688C">
        <w:rPr>
          <w:b/>
        </w:rPr>
        <w:t>,</w:t>
      </w:r>
      <w:r w:rsidRPr="004C688C">
        <w:t xml:space="preserve"> 127.</w:t>
      </w:r>
    </w:p>
    <w:p w14:paraId="1916274B" w14:textId="77777777" w:rsidR="00057456" w:rsidRPr="004C688C" w:rsidRDefault="00057456" w:rsidP="00057456">
      <w:pPr>
        <w:pStyle w:val="EndNoteBibliography"/>
        <w:spacing w:after="0"/>
        <w:ind w:left="720" w:hanging="720"/>
      </w:pPr>
      <w:r w:rsidRPr="004C688C">
        <w:t xml:space="preserve">HOGG, J. C., CHU, F., UTOKAPARCH, S., WOODS, R., ELLIOTT, W. M., BUZATU, L., CHERNIACK, R. M., ROGERS, R. M., SCIURBA, F. C., COXSON, H. O. &amp; PARE, P. D. 2004. The nature of small-airway obstruction in chronic obstructive pulmonary disease. </w:t>
      </w:r>
      <w:r w:rsidRPr="004C688C">
        <w:rPr>
          <w:i/>
        </w:rPr>
        <w:t>N Engl J Med,</w:t>
      </w:r>
      <w:r w:rsidRPr="004C688C">
        <w:t xml:space="preserve"> 350</w:t>
      </w:r>
      <w:r w:rsidRPr="004C688C">
        <w:rPr>
          <w:b/>
        </w:rPr>
        <w:t>,</w:t>
      </w:r>
      <w:r w:rsidRPr="004C688C">
        <w:t xml:space="preserve"> 2645-53.</w:t>
      </w:r>
    </w:p>
    <w:p w14:paraId="2C2238B4" w14:textId="77777777" w:rsidR="00057456" w:rsidRPr="004C688C" w:rsidRDefault="00057456" w:rsidP="00057456">
      <w:pPr>
        <w:pStyle w:val="EndNoteBibliography"/>
        <w:spacing w:after="0"/>
        <w:ind w:left="720" w:hanging="720"/>
      </w:pPr>
      <w:r w:rsidRPr="004C688C">
        <w:t xml:space="preserve">HORIE, M., SAITO, A., MIKAMI, Y., OHSHIMA, M., MORISHITA, Y., NAKAJIMA, J., KOHYAMA, T. &amp; NAGASE, T. 2012. Characterization of human lung cancer-associated fibroblasts in three-dimensional in vitro co-culture model. </w:t>
      </w:r>
      <w:r w:rsidRPr="004C688C">
        <w:rPr>
          <w:i/>
        </w:rPr>
        <w:t>Biochemical and Biophysical Research Communications,</w:t>
      </w:r>
      <w:r w:rsidRPr="004C688C">
        <w:t xml:space="preserve"> 423</w:t>
      </w:r>
      <w:r w:rsidRPr="004C688C">
        <w:rPr>
          <w:b/>
        </w:rPr>
        <w:t>,</w:t>
      </w:r>
      <w:r w:rsidRPr="004C688C">
        <w:t xml:space="preserve"> 158-163.</w:t>
      </w:r>
    </w:p>
    <w:p w14:paraId="103E3457" w14:textId="77777777" w:rsidR="00057456" w:rsidRPr="004C688C" w:rsidRDefault="00057456" w:rsidP="00057456">
      <w:pPr>
        <w:pStyle w:val="EndNoteBibliography"/>
        <w:spacing w:after="0"/>
        <w:ind w:left="720" w:hanging="720"/>
      </w:pPr>
      <w:r w:rsidRPr="004C688C">
        <w:t xml:space="preserve">HUA, M., YIP, H. &amp; TALBOT, P. 2013. Mining data on usage of electronic nicotine delivery systems (ENDS) from YouTube videos. </w:t>
      </w:r>
      <w:r w:rsidRPr="004C688C">
        <w:rPr>
          <w:i/>
        </w:rPr>
        <w:t>Tob Control,</w:t>
      </w:r>
      <w:r w:rsidRPr="004C688C">
        <w:t xml:space="preserve"> 22</w:t>
      </w:r>
      <w:r w:rsidRPr="004C688C">
        <w:rPr>
          <w:b/>
        </w:rPr>
        <w:t>,</w:t>
      </w:r>
      <w:r w:rsidRPr="004C688C">
        <w:t xml:space="preserve"> 103-6.</w:t>
      </w:r>
    </w:p>
    <w:p w14:paraId="10A29EAC" w14:textId="77777777" w:rsidR="00057456" w:rsidRPr="004C688C" w:rsidRDefault="00057456" w:rsidP="00057456">
      <w:pPr>
        <w:pStyle w:val="EndNoteBibliography"/>
        <w:spacing w:after="0"/>
        <w:ind w:left="720" w:hanging="720"/>
      </w:pPr>
      <w:r w:rsidRPr="004C688C">
        <w:t xml:space="preserve">HUANG, L. L., KOWITT, S. D., SUTFIN, E. L., PATEL, T., RANNEY, L. M. &amp; GOLDSTEIN, A. O. 2016. Electronic Cigarette Use Among High School Students and Its Association With Cigarette Use And Smoking Cessation, North Carolina Youth Tobacco Surveys, 2011 and 2013. </w:t>
      </w:r>
      <w:r w:rsidRPr="004C688C">
        <w:rPr>
          <w:i/>
        </w:rPr>
        <w:t>Preventing Chronic Disease,</w:t>
      </w:r>
      <w:r w:rsidRPr="004C688C">
        <w:t xml:space="preserve"> 13.</w:t>
      </w:r>
    </w:p>
    <w:p w14:paraId="40B7EA8B" w14:textId="77777777" w:rsidR="00057456" w:rsidRPr="004C688C" w:rsidRDefault="00057456" w:rsidP="00057456">
      <w:pPr>
        <w:pStyle w:val="EndNoteBibliography"/>
        <w:spacing w:after="0"/>
        <w:ind w:left="720" w:hanging="720"/>
      </w:pPr>
      <w:r w:rsidRPr="004C688C">
        <w:t xml:space="preserve">HUTZLER, C., PASCHKE, M., KRUSCHINSKI, S., HENKLER, F., HAHN, J. &amp; LUCH, A. 2014. Chemical hazards present in liquids and vapors of electronic cigarettes. </w:t>
      </w:r>
      <w:r w:rsidRPr="004C688C">
        <w:rPr>
          <w:i/>
        </w:rPr>
        <w:t>Arch Toxicol,</w:t>
      </w:r>
      <w:r w:rsidRPr="004C688C">
        <w:t xml:space="preserve"> 88</w:t>
      </w:r>
      <w:r w:rsidRPr="004C688C">
        <w:rPr>
          <w:b/>
        </w:rPr>
        <w:t>,</w:t>
      </w:r>
      <w:r w:rsidRPr="004C688C">
        <w:t xml:space="preserve"> 1295-308.</w:t>
      </w:r>
    </w:p>
    <w:p w14:paraId="3E831EF0" w14:textId="77777777" w:rsidR="00057456" w:rsidRPr="004C688C" w:rsidRDefault="00057456" w:rsidP="00057456">
      <w:pPr>
        <w:pStyle w:val="EndNoteBibliography"/>
        <w:spacing w:after="0"/>
        <w:ind w:left="720" w:hanging="720"/>
      </w:pPr>
      <w:r w:rsidRPr="004C688C">
        <w:t xml:space="preserve">IKONOMIDIS, I., VLASTOS, D., KOUREA, K., KOSTELLI, G., VAROUDI, M., PAVLIDIS, G., EFENTAKIS, P., TRIANTAFYLLIDI, H., PARISSIS, J., ANDREADOU, I., ILIODROMITIS, E. &amp; LEKAKIS, J. 2018. Electronic Cigarette Smoking Increases Arterial Stiffness and Oxidative Stress to a Lesser Extent Than a Single Conventional Cigarette An Acute and Chronic Study. </w:t>
      </w:r>
      <w:r w:rsidRPr="004C688C">
        <w:rPr>
          <w:i/>
        </w:rPr>
        <w:t>Circulation,</w:t>
      </w:r>
      <w:r w:rsidRPr="004C688C">
        <w:t xml:space="preserve"> 137</w:t>
      </w:r>
      <w:r w:rsidRPr="004C688C">
        <w:rPr>
          <w:b/>
        </w:rPr>
        <w:t>,</w:t>
      </w:r>
      <w:r w:rsidRPr="004C688C">
        <w:t xml:space="preserve"> 303-306.</w:t>
      </w:r>
    </w:p>
    <w:p w14:paraId="6F2ABC23" w14:textId="77777777" w:rsidR="00057456" w:rsidRPr="004C688C" w:rsidRDefault="00057456" w:rsidP="00057456">
      <w:pPr>
        <w:pStyle w:val="EndNoteBibliography"/>
        <w:spacing w:after="0"/>
        <w:ind w:left="720" w:hanging="720"/>
      </w:pPr>
      <w:r w:rsidRPr="004C688C">
        <w:t xml:space="preserve">ISHIKAWA, S. &amp; ITO, S. 2017. Repeated whole cigarette smoke exposure alters cell differentiation and augments secretion of inflammatory mediators in air-liquid interface three-dimensional co-culture model of human bronchial tissue. </w:t>
      </w:r>
      <w:r w:rsidRPr="004C688C">
        <w:rPr>
          <w:i/>
        </w:rPr>
        <w:t>Toxicology in Vitro,</w:t>
      </w:r>
      <w:r w:rsidRPr="004C688C">
        <w:t xml:space="preserve"> 38</w:t>
      </w:r>
      <w:r w:rsidRPr="004C688C">
        <w:rPr>
          <w:b/>
        </w:rPr>
        <w:t>,</w:t>
      </w:r>
      <w:r w:rsidRPr="004C688C">
        <w:t xml:space="preserve"> 170-178.</w:t>
      </w:r>
    </w:p>
    <w:p w14:paraId="4EAC6B08" w14:textId="77777777" w:rsidR="00057456" w:rsidRPr="004C688C" w:rsidRDefault="00057456" w:rsidP="00057456">
      <w:pPr>
        <w:pStyle w:val="EndNoteBibliography"/>
        <w:spacing w:after="0"/>
        <w:ind w:left="720" w:hanging="720"/>
      </w:pPr>
      <w:r w:rsidRPr="004C688C">
        <w:t xml:space="preserve">ISKANDAR, A. R., XIANG, Y., FRENTZEL, S., TALIKKA, M., LEROY, P., KUEHN, D., GUEDJ, E., MARTIN, F., MATHIS, C., IVANOV, N. V., PEITSCH, M. C. &amp; HOENG, J. 2015. Impact Assessment of Cigarette Smoke Exposure on Organotypic Bronchial Epithelial Tissue Cultures: A Comparison of Mono-Culture and Coculture Model Containing Fibroblasts. </w:t>
      </w:r>
      <w:r w:rsidRPr="004C688C">
        <w:rPr>
          <w:i/>
        </w:rPr>
        <w:t>Toxicol Sci,</w:t>
      </w:r>
      <w:r w:rsidRPr="004C688C">
        <w:t xml:space="preserve"> 147</w:t>
      </w:r>
      <w:r w:rsidRPr="004C688C">
        <w:rPr>
          <w:b/>
        </w:rPr>
        <w:t>,</w:t>
      </w:r>
      <w:r w:rsidRPr="004C688C">
        <w:t xml:space="preserve"> 207-21.</w:t>
      </w:r>
    </w:p>
    <w:p w14:paraId="6C19FCA8" w14:textId="77777777" w:rsidR="00057456" w:rsidRPr="004C688C" w:rsidRDefault="00057456" w:rsidP="00057456">
      <w:pPr>
        <w:pStyle w:val="EndNoteBibliography"/>
        <w:spacing w:after="0"/>
        <w:ind w:left="720" w:hanging="720"/>
      </w:pPr>
      <w:r w:rsidRPr="004C688C">
        <w:t>ISO 3308 2012. International Organization for Standardization. Routine analytical cigarette-smoking machine - Definitions and standard conditions.</w:t>
      </w:r>
    </w:p>
    <w:p w14:paraId="4DC1AFDA" w14:textId="77777777" w:rsidR="00057456" w:rsidRPr="004C688C" w:rsidRDefault="00057456" w:rsidP="00057456">
      <w:pPr>
        <w:pStyle w:val="EndNoteBibliography"/>
        <w:spacing w:after="0"/>
        <w:ind w:left="720" w:hanging="720"/>
      </w:pPr>
      <w:r w:rsidRPr="004C688C">
        <w:t>ISO/TR 19478 2015. International Organization for Standardization. ISO and Health Canada intense smoking parameters — Part 2: Examination of factors contributing to variability in the routine measurement of TPM, water and NFDPM smoke yields of cigarettes.</w:t>
      </w:r>
    </w:p>
    <w:p w14:paraId="58672545" w14:textId="77777777" w:rsidR="00057456" w:rsidRPr="004C688C" w:rsidRDefault="00057456" w:rsidP="00057456">
      <w:pPr>
        <w:pStyle w:val="EndNoteBibliography"/>
        <w:spacing w:after="0"/>
        <w:ind w:left="720" w:hanging="720"/>
      </w:pPr>
      <w:r w:rsidRPr="004C688C">
        <w:t xml:space="preserve">KNIGHT, D. A. &amp; HOLGATE, S. T. 2003. The airway epithelium: structural and functional properties in health and disease. </w:t>
      </w:r>
      <w:r w:rsidRPr="004C688C">
        <w:rPr>
          <w:i/>
        </w:rPr>
        <w:t>Respirology,</w:t>
      </w:r>
      <w:r w:rsidRPr="004C688C">
        <w:t xml:space="preserve"> 8</w:t>
      </w:r>
      <w:r w:rsidRPr="004C688C">
        <w:rPr>
          <w:b/>
        </w:rPr>
        <w:t>,</w:t>
      </w:r>
      <w:r w:rsidRPr="004C688C">
        <w:t xml:space="preserve"> 432-46.</w:t>
      </w:r>
    </w:p>
    <w:p w14:paraId="52286867" w14:textId="77777777" w:rsidR="00057456" w:rsidRPr="004C688C" w:rsidRDefault="00057456" w:rsidP="00057456">
      <w:pPr>
        <w:pStyle w:val="EndNoteBibliography"/>
        <w:spacing w:after="0"/>
        <w:ind w:left="720" w:hanging="720"/>
      </w:pPr>
      <w:r w:rsidRPr="004C688C">
        <w:t xml:space="preserve">KOSMIDER, L., SOBCZAK, A., PROKOPOWICZ, A., KUREK, J., ZACIERA, M., KNYSAK, J., SMITH, D. &amp; GONIEWICZ, M. L. 2016. Cherry-flavoured electronic cigarettes expose users to the inhalation irritant, benzaldehyde. </w:t>
      </w:r>
      <w:r w:rsidRPr="004C688C">
        <w:rPr>
          <w:i/>
        </w:rPr>
        <w:t>Thorax,</w:t>
      </w:r>
      <w:r w:rsidRPr="004C688C">
        <w:t xml:space="preserve"> 71</w:t>
      </w:r>
      <w:r w:rsidRPr="004C688C">
        <w:rPr>
          <w:b/>
        </w:rPr>
        <w:t>,</w:t>
      </w:r>
      <w:r w:rsidRPr="004C688C">
        <w:t xml:space="preserve"> 376-7.</w:t>
      </w:r>
    </w:p>
    <w:p w14:paraId="7896C49A" w14:textId="77777777" w:rsidR="00057456" w:rsidRPr="004C688C" w:rsidRDefault="00057456" w:rsidP="00057456">
      <w:pPr>
        <w:pStyle w:val="EndNoteBibliography"/>
        <w:spacing w:after="0"/>
        <w:ind w:left="720" w:hanging="720"/>
      </w:pPr>
      <w:r w:rsidRPr="004C688C">
        <w:lastRenderedPageBreak/>
        <w:t xml:space="preserve">LEE, H.-W., PARK, S.-H., WENG, M.-W., WANG, H.-T., HUANG, W. C., LEPOR, H., WU, X.-R., CHEN, L.-C. &amp; TANG, M.-S. 2018. E-cigarette smoke damages DNA and reduces repair activity in mouse lung, heart, and bladder as well as in human lung and bladder cells. </w:t>
      </w:r>
      <w:r w:rsidRPr="004C688C">
        <w:rPr>
          <w:i/>
        </w:rPr>
        <w:t>Proceedings of the National Academy of Sciences</w:t>
      </w:r>
      <w:r w:rsidRPr="004C688C">
        <w:t>.</w:t>
      </w:r>
    </w:p>
    <w:p w14:paraId="15AF7F5D" w14:textId="77777777" w:rsidR="00057456" w:rsidRPr="004C688C" w:rsidRDefault="00057456" w:rsidP="00057456">
      <w:pPr>
        <w:pStyle w:val="EndNoteBibliography"/>
        <w:spacing w:after="0"/>
        <w:ind w:left="720" w:hanging="720"/>
      </w:pPr>
      <w:r w:rsidRPr="004C688C">
        <w:t xml:space="preserve">LEIGH, N. J., LAWTON, R. I., HERSHBERGER, P. A. &amp; GONIEWICZ, M. L. 2016. Flavourings significantly affect inhalation toxicity of aerosol generated from electronic nicotine delivery systems (ENDS). </w:t>
      </w:r>
      <w:r w:rsidRPr="004C688C">
        <w:rPr>
          <w:i/>
        </w:rPr>
        <w:t>Tobacco Control,</w:t>
      </w:r>
      <w:r w:rsidRPr="004C688C">
        <w:t xml:space="preserve"> 25</w:t>
      </w:r>
      <w:r w:rsidRPr="004C688C">
        <w:rPr>
          <w:b/>
        </w:rPr>
        <w:t>,</w:t>
      </w:r>
      <w:r w:rsidRPr="004C688C">
        <w:t xml:space="preserve"> ii81-ii87.</w:t>
      </w:r>
    </w:p>
    <w:p w14:paraId="5B60AC15" w14:textId="77777777" w:rsidR="00057456" w:rsidRPr="004C688C" w:rsidRDefault="00057456" w:rsidP="00057456">
      <w:pPr>
        <w:pStyle w:val="EndNoteBibliography"/>
        <w:spacing w:after="0"/>
        <w:ind w:left="720" w:hanging="720"/>
      </w:pPr>
      <w:r w:rsidRPr="004C688C">
        <w:t xml:space="preserve">LERNER, C. A., RUTAGARAMA, P., AHMAD, T., SUNDAR, I. K., ELDER, A. &amp; RAHMAN, I. 2016. Electronic cigarette aerosols and copper nanoparticles induce mitochondrial stress and promote DNA fragmentation in lung fibroblasts. </w:t>
      </w:r>
      <w:r w:rsidRPr="004C688C">
        <w:rPr>
          <w:i/>
        </w:rPr>
        <w:t>Biochem Biophys Res Commun,</w:t>
      </w:r>
      <w:r w:rsidRPr="004C688C">
        <w:t xml:space="preserve"> 477</w:t>
      </w:r>
      <w:r w:rsidRPr="004C688C">
        <w:rPr>
          <w:b/>
        </w:rPr>
        <w:t>,</w:t>
      </w:r>
      <w:r w:rsidRPr="004C688C">
        <w:t xml:space="preserve"> 620-625.</w:t>
      </w:r>
    </w:p>
    <w:p w14:paraId="4ED45D06" w14:textId="77777777" w:rsidR="00057456" w:rsidRPr="004C688C" w:rsidRDefault="00057456" w:rsidP="00057456">
      <w:pPr>
        <w:pStyle w:val="EndNoteBibliography"/>
        <w:spacing w:after="0"/>
        <w:ind w:left="720" w:hanging="720"/>
      </w:pPr>
      <w:r w:rsidRPr="004C688C">
        <w:t xml:space="preserve">LERNER, C. A., SUNDAR, I. K., YAO, H., GERLOFF, J., OSSIP, D. J., MCINTOSH, S., ROBINSON, R. &amp; RAHMAN, I. 2015. Vapors produced by electronic cigarettes and e-juices with flavorings induce toxicity, oxidative stress, and inflammatory response in lung epithelial cells and in mouse lung. </w:t>
      </w:r>
      <w:r w:rsidRPr="004C688C">
        <w:rPr>
          <w:i/>
        </w:rPr>
        <w:t>PLoS One,</w:t>
      </w:r>
      <w:r w:rsidRPr="004C688C">
        <w:t xml:space="preserve"> 10</w:t>
      </w:r>
      <w:r w:rsidRPr="004C688C">
        <w:rPr>
          <w:b/>
        </w:rPr>
        <w:t>,</w:t>
      </w:r>
      <w:r w:rsidRPr="004C688C">
        <w:t xml:space="preserve"> e0116732.</w:t>
      </w:r>
    </w:p>
    <w:p w14:paraId="46D1885B" w14:textId="77777777" w:rsidR="00057456" w:rsidRPr="004C688C" w:rsidRDefault="00057456" w:rsidP="00057456">
      <w:pPr>
        <w:pStyle w:val="EndNoteBibliography"/>
        <w:spacing w:after="0"/>
        <w:ind w:left="720" w:hanging="720"/>
      </w:pPr>
      <w:r w:rsidRPr="004C688C">
        <w:t xml:space="preserve">LESLIE, L. J., BATHRINARAYANAN, P. V., JACKSON, P., MUANDA, J. A. M. M., PALLETT, R., STILLMAN, C. J. P. &amp; MARSHALL, L. J. 2017. A comparative study of electronic cigarette vapor extracts on airway-related cell lines in vitro. </w:t>
      </w:r>
      <w:r w:rsidRPr="004C688C">
        <w:rPr>
          <w:i/>
        </w:rPr>
        <w:t>Inhalation Toxicology,</w:t>
      </w:r>
      <w:r w:rsidRPr="004C688C">
        <w:t xml:space="preserve"> 29</w:t>
      </w:r>
      <w:r w:rsidRPr="004C688C">
        <w:rPr>
          <w:b/>
        </w:rPr>
        <w:t>,</w:t>
      </w:r>
      <w:r w:rsidRPr="004C688C">
        <w:t xml:space="preserve"> 126-136.</w:t>
      </w:r>
    </w:p>
    <w:p w14:paraId="4845124F" w14:textId="77777777" w:rsidR="00057456" w:rsidRPr="004C688C" w:rsidRDefault="00057456" w:rsidP="00057456">
      <w:pPr>
        <w:pStyle w:val="EndNoteBibliography"/>
        <w:spacing w:after="0"/>
        <w:ind w:left="720" w:hanging="720"/>
      </w:pPr>
      <w:r w:rsidRPr="004C688C">
        <w:t xml:space="preserve">LI, X., NIE, C., SHANG, P., XIE, F., LIU, H. &amp; XIE, J. 2014. Evaluation method for the cytotoxicity of cigarette smoke by in vitro whole smoke exposure. </w:t>
      </w:r>
      <w:r w:rsidRPr="004C688C">
        <w:rPr>
          <w:i/>
        </w:rPr>
        <w:t>Exp Toxicol Pathol,</w:t>
      </w:r>
      <w:r w:rsidRPr="004C688C">
        <w:t xml:space="preserve"> 66</w:t>
      </w:r>
      <w:r w:rsidRPr="004C688C">
        <w:rPr>
          <w:b/>
        </w:rPr>
        <w:t>,</w:t>
      </w:r>
      <w:r w:rsidRPr="004C688C">
        <w:t xml:space="preserve"> 27-33.</w:t>
      </w:r>
    </w:p>
    <w:p w14:paraId="72A829D7" w14:textId="77777777" w:rsidR="00057456" w:rsidRPr="004C688C" w:rsidRDefault="00057456" w:rsidP="00057456">
      <w:pPr>
        <w:pStyle w:val="EndNoteBibliography"/>
        <w:spacing w:after="0"/>
        <w:ind w:left="720" w:hanging="720"/>
      </w:pPr>
      <w:r w:rsidRPr="004C688C">
        <w:t xml:space="preserve">LI, Z. D., ZHAO, J., LI, Q. M., YANG, W. Q., SONG, Q. L., LI, W. Y. &amp; LIU, J. W. 2010. KLF4 promotes hydrogen-peroxide-induced apoptosis of chronic myeloid leukemia cells involving the bcl-2/bax pathway. </w:t>
      </w:r>
      <w:r w:rsidRPr="004C688C">
        <w:rPr>
          <w:i/>
        </w:rPr>
        <w:t>Cell Stress &amp; Chaperones,</w:t>
      </w:r>
      <w:r w:rsidRPr="004C688C">
        <w:t xml:space="preserve"> 15</w:t>
      </w:r>
      <w:r w:rsidRPr="004C688C">
        <w:rPr>
          <w:b/>
        </w:rPr>
        <w:t>,</w:t>
      </w:r>
      <w:r w:rsidRPr="004C688C">
        <w:t xml:space="preserve"> 905-912.</w:t>
      </w:r>
    </w:p>
    <w:p w14:paraId="1B8DECC2" w14:textId="77777777" w:rsidR="00057456" w:rsidRPr="004C688C" w:rsidRDefault="00057456" w:rsidP="00057456">
      <w:pPr>
        <w:pStyle w:val="EndNoteBibliography"/>
        <w:spacing w:after="0"/>
        <w:ind w:left="720" w:hanging="720"/>
      </w:pPr>
      <w:r w:rsidRPr="004C688C">
        <w:t xml:space="preserve">LIM, H. B. &amp; KIM, S. H. 2014. Inhallation of e-Cigarette Cartridge Solution Aggravates Allergen-induced Airway Inflammation and Hyper-responsiveness in Mice. </w:t>
      </w:r>
      <w:r w:rsidRPr="004C688C">
        <w:rPr>
          <w:i/>
        </w:rPr>
        <w:t>Toxicol Res,</w:t>
      </w:r>
      <w:r w:rsidRPr="004C688C">
        <w:t xml:space="preserve"> 30</w:t>
      </w:r>
      <w:r w:rsidRPr="004C688C">
        <w:rPr>
          <w:b/>
        </w:rPr>
        <w:t>,</w:t>
      </w:r>
      <w:r w:rsidRPr="004C688C">
        <w:t xml:space="preserve"> 13-8.</w:t>
      </w:r>
    </w:p>
    <w:p w14:paraId="2F200772" w14:textId="77777777" w:rsidR="00057456" w:rsidRPr="004C688C" w:rsidRDefault="00057456" w:rsidP="00057456">
      <w:pPr>
        <w:pStyle w:val="EndNoteBibliography"/>
        <w:spacing w:after="0"/>
        <w:ind w:left="720" w:hanging="720"/>
      </w:pPr>
      <w:r w:rsidRPr="004C688C">
        <w:t xml:space="preserve">MACNEE, W. 2005. Pulmonary and systemic oxidant/antioxidant imbalance in chronic obstructive pulmonary disease. </w:t>
      </w:r>
      <w:r w:rsidRPr="004C688C">
        <w:rPr>
          <w:i/>
        </w:rPr>
        <w:t>Proc Am Thorac Soc,</w:t>
      </w:r>
      <w:r w:rsidRPr="004C688C">
        <w:t xml:space="preserve"> 2</w:t>
      </w:r>
      <w:r w:rsidRPr="004C688C">
        <w:rPr>
          <w:b/>
        </w:rPr>
        <w:t>,</w:t>
      </w:r>
      <w:r w:rsidRPr="004C688C">
        <w:t xml:space="preserve"> 50-60.</w:t>
      </w:r>
    </w:p>
    <w:p w14:paraId="07B30250" w14:textId="77777777" w:rsidR="00057456" w:rsidRPr="004C688C" w:rsidRDefault="00057456" w:rsidP="00057456">
      <w:pPr>
        <w:pStyle w:val="EndNoteBibliography"/>
        <w:spacing w:after="0"/>
        <w:ind w:left="720" w:hanging="720"/>
      </w:pPr>
      <w:r w:rsidRPr="004C688C">
        <w:t xml:space="preserve">MATHIA, N. R., TIMOSZYK, J., STETSKO, P. I., MEGILL, J. R., SMITH, R. L. &amp; WALL, D. A. 2002. Permeability characteristics of calu-3 human bronchial epithelial cells: in vitro-in vivo correlation to predict lung absorption in rats. </w:t>
      </w:r>
      <w:r w:rsidRPr="004C688C">
        <w:rPr>
          <w:i/>
        </w:rPr>
        <w:t>J Drug Target,</w:t>
      </w:r>
      <w:r w:rsidRPr="004C688C">
        <w:t xml:space="preserve"> 10</w:t>
      </w:r>
      <w:r w:rsidRPr="004C688C">
        <w:rPr>
          <w:b/>
        </w:rPr>
        <w:t>,</w:t>
      </w:r>
      <w:r w:rsidRPr="004C688C">
        <w:t xml:space="preserve"> 31-40.</w:t>
      </w:r>
    </w:p>
    <w:p w14:paraId="195D076A" w14:textId="77777777" w:rsidR="00057456" w:rsidRPr="004C688C" w:rsidRDefault="00057456" w:rsidP="00057456">
      <w:pPr>
        <w:pStyle w:val="EndNoteBibliography"/>
        <w:spacing w:after="0"/>
        <w:ind w:left="720" w:hanging="720"/>
      </w:pPr>
      <w:r w:rsidRPr="004C688C">
        <w:t xml:space="preserve">MCGRATH-MORROW, S. A., HAYASHI, M., AHERRERA, A., LOPEZ, A., MALININA, A., COLLACO, J. M., NEPTUNE, E., KLEIN, J. D., WINICKOFF, J. P., BREYSSE, P., LAZARUS, P. &amp; CHEN, G. 2015. The effects of electronic cigarette emissions on systemic cotinine levels, weight and postnatal lung growth in neonatal mice. </w:t>
      </w:r>
      <w:r w:rsidRPr="004C688C">
        <w:rPr>
          <w:i/>
        </w:rPr>
        <w:t>PLoS One,</w:t>
      </w:r>
      <w:r w:rsidRPr="004C688C">
        <w:t xml:space="preserve"> 10</w:t>
      </w:r>
      <w:r w:rsidRPr="004C688C">
        <w:rPr>
          <w:b/>
        </w:rPr>
        <w:t>,</w:t>
      </w:r>
      <w:r w:rsidRPr="004C688C">
        <w:t xml:space="preserve"> e0118344.</w:t>
      </w:r>
    </w:p>
    <w:p w14:paraId="03C5B6C6" w14:textId="77777777" w:rsidR="00057456" w:rsidRPr="004C688C" w:rsidRDefault="00057456" w:rsidP="00057456">
      <w:pPr>
        <w:pStyle w:val="EndNoteBibliography"/>
        <w:spacing w:after="0"/>
        <w:ind w:left="720" w:hanging="720"/>
      </w:pPr>
      <w:r w:rsidRPr="004C688C">
        <w:t xml:space="preserve">MCMILLEN, R. C., GOTTLIEB, M. A., SHAEFER, R. M. W., WINICKOFF, J. P. &amp; KLEIN, J. D. 2015. Trends in Electronic Cigarette Use Among US Adults: Use is Increasing in Both Smokers and Nonsmokers. </w:t>
      </w:r>
      <w:r w:rsidRPr="004C688C">
        <w:rPr>
          <w:i/>
        </w:rPr>
        <w:t>Nicotine &amp; Tobacco Research,</w:t>
      </w:r>
      <w:r w:rsidRPr="004C688C">
        <w:t xml:space="preserve"> 17</w:t>
      </w:r>
      <w:r w:rsidRPr="004C688C">
        <w:rPr>
          <w:b/>
        </w:rPr>
        <w:t>,</w:t>
      </w:r>
      <w:r w:rsidRPr="004C688C">
        <w:t xml:space="preserve"> 1195-1202.</w:t>
      </w:r>
    </w:p>
    <w:p w14:paraId="303A6B80" w14:textId="77777777" w:rsidR="00057456" w:rsidRPr="004C688C" w:rsidRDefault="00057456" w:rsidP="00057456">
      <w:pPr>
        <w:pStyle w:val="EndNoteBibliography"/>
        <w:spacing w:after="0"/>
        <w:ind w:left="720" w:hanging="720"/>
      </w:pPr>
      <w:r w:rsidRPr="004C688C">
        <w:t xml:space="preserve">MISRA, M., LEVERETTE, R. D., COOPER, B. T., BENNETT, M. B. &amp; BROWN, S. E. 2014. Comparative in vitro toxicity profile of electronic and tobacco cigarettes, smokeless </w:t>
      </w:r>
      <w:r w:rsidRPr="004C688C">
        <w:lastRenderedPageBreak/>
        <w:t xml:space="preserve">tobacco and nicotine replacement therapy products: e-liquids, extracts and collected aerosols. </w:t>
      </w:r>
      <w:r w:rsidRPr="004C688C">
        <w:rPr>
          <w:i/>
        </w:rPr>
        <w:t>Int J Environ Res Public Health,</w:t>
      </w:r>
      <w:r w:rsidRPr="004C688C">
        <w:t xml:space="preserve"> 11</w:t>
      </w:r>
      <w:r w:rsidRPr="004C688C">
        <w:rPr>
          <w:b/>
        </w:rPr>
        <w:t>,</w:t>
      </w:r>
      <w:r w:rsidRPr="004C688C">
        <w:t xml:space="preserve"> 11325-47.</w:t>
      </w:r>
    </w:p>
    <w:p w14:paraId="0984F4E5" w14:textId="77777777" w:rsidR="00057456" w:rsidRPr="004C688C" w:rsidRDefault="00057456" w:rsidP="00057456">
      <w:pPr>
        <w:pStyle w:val="EndNoteBibliography"/>
        <w:spacing w:after="0"/>
        <w:ind w:left="720" w:hanging="720"/>
      </w:pPr>
      <w:r w:rsidRPr="004C688C">
        <w:t xml:space="preserve">MORRISON, D., RAHMAN, I., LANNAN, S. &amp; MACNEE, W. 1999. Epithelial permeability, inflammation, and oxidant stress in the air spaces of smokers. </w:t>
      </w:r>
      <w:r w:rsidRPr="004C688C">
        <w:rPr>
          <w:i/>
        </w:rPr>
        <w:t>Am J Respir Crit Care Med,</w:t>
      </w:r>
      <w:r w:rsidRPr="004C688C">
        <w:t xml:space="preserve"> 159</w:t>
      </w:r>
      <w:r w:rsidRPr="004C688C">
        <w:rPr>
          <w:b/>
        </w:rPr>
        <w:t>,</w:t>
      </w:r>
      <w:r w:rsidRPr="004C688C">
        <w:t xml:space="preserve"> 473-9.</w:t>
      </w:r>
    </w:p>
    <w:p w14:paraId="60E01D07" w14:textId="77777777" w:rsidR="00057456" w:rsidRPr="004C688C" w:rsidRDefault="00057456" w:rsidP="00057456">
      <w:pPr>
        <w:pStyle w:val="EndNoteBibliography"/>
        <w:spacing w:after="0"/>
        <w:ind w:left="720" w:hanging="720"/>
      </w:pPr>
      <w:r w:rsidRPr="004C688C">
        <w:t xml:space="preserve">MUTHUMALAGE, T., PRINZ, M., ANSAH, K. O., GERLOFF, J., SUNDAR, I. K. &amp; RAHMAN, I. 2018. Inflammatory and Oxidative Responses Induced by Exposure to Commonly Used e-Cigarette Flavoring Chemicals and Flavored e-Liquids without Nicotine. </w:t>
      </w:r>
      <w:r w:rsidRPr="004C688C">
        <w:rPr>
          <w:i/>
        </w:rPr>
        <w:t>Frontiers in Physiology,</w:t>
      </w:r>
      <w:r w:rsidRPr="004C688C">
        <w:t xml:space="preserve"> 8.</w:t>
      </w:r>
    </w:p>
    <w:p w14:paraId="47853AFC" w14:textId="77777777" w:rsidR="00057456" w:rsidRPr="004C688C" w:rsidRDefault="00057456" w:rsidP="00057456">
      <w:pPr>
        <w:pStyle w:val="EndNoteBibliography"/>
        <w:spacing w:after="0"/>
        <w:ind w:left="720" w:hanging="720"/>
      </w:pPr>
      <w:r w:rsidRPr="004C688C">
        <w:t xml:space="preserve">NEILSON, L., MANKUS, C., THORNE, D., JACKSON, G., DEBAY, J. &amp; MEREDITH, C. 2015. Development of an in vitro cytotoxicity model for aerosol exposure using 3D reconstructed human airway tissue; application for assessment of e-cigarette aerosol. </w:t>
      </w:r>
      <w:r w:rsidRPr="004C688C">
        <w:rPr>
          <w:i/>
        </w:rPr>
        <w:t>Toxicology in Vitro,</w:t>
      </w:r>
      <w:r w:rsidRPr="004C688C">
        <w:t xml:space="preserve"> 29</w:t>
      </w:r>
      <w:r w:rsidRPr="004C688C">
        <w:rPr>
          <w:b/>
        </w:rPr>
        <w:t>,</w:t>
      </w:r>
      <w:r w:rsidRPr="004C688C">
        <w:t xml:space="preserve"> 1952-1962.</w:t>
      </w:r>
    </w:p>
    <w:p w14:paraId="496178D3" w14:textId="77777777" w:rsidR="00057456" w:rsidRPr="004C688C" w:rsidRDefault="00057456" w:rsidP="00057456">
      <w:pPr>
        <w:pStyle w:val="EndNoteBibliography"/>
        <w:spacing w:after="0"/>
        <w:ind w:left="720" w:hanging="720"/>
      </w:pPr>
      <w:r w:rsidRPr="004C688C">
        <w:t xml:space="preserve">NOWAK, D., ANTCZAK, A., KROL, M., PIETRAS, T., SHARIATI, B., BIALASIEWICZ, P., JECZKOWSKI, K. &amp; KULA, P. 1996. Increased content of hydrogen peroxide in the expired breath of cigarette smokers. </w:t>
      </w:r>
      <w:r w:rsidRPr="004C688C">
        <w:rPr>
          <w:i/>
        </w:rPr>
        <w:t>Eur Respir J,</w:t>
      </w:r>
      <w:r w:rsidRPr="004C688C">
        <w:t xml:space="preserve"> 9</w:t>
      </w:r>
      <w:r w:rsidRPr="004C688C">
        <w:rPr>
          <w:b/>
        </w:rPr>
        <w:t>,</w:t>
      </w:r>
      <w:r w:rsidRPr="004C688C">
        <w:t xml:space="preserve"> 652-7.</w:t>
      </w:r>
    </w:p>
    <w:p w14:paraId="2D941AB0" w14:textId="77777777" w:rsidR="00057456" w:rsidRPr="004C688C" w:rsidRDefault="00057456" w:rsidP="00057456">
      <w:pPr>
        <w:pStyle w:val="EndNoteBibliography"/>
        <w:spacing w:after="0"/>
        <w:ind w:left="720" w:hanging="720"/>
      </w:pPr>
      <w:r w:rsidRPr="004C688C">
        <w:t xml:space="preserve">OGUNWALE, M. A., LI, M., RAMAKRISHNAM RAJU, M. V., CHEN, Y., NANTZ, M. H., CONKLIN, D. J. &amp; FU, X. A. 2017. Aldehyde Detection in Electronic Cigarette Aerosols. </w:t>
      </w:r>
      <w:r w:rsidRPr="004C688C">
        <w:rPr>
          <w:i/>
        </w:rPr>
        <w:t>ACS Omega,</w:t>
      </w:r>
      <w:r w:rsidRPr="004C688C">
        <w:t xml:space="preserve"> 2</w:t>
      </w:r>
      <w:r w:rsidRPr="004C688C">
        <w:rPr>
          <w:b/>
        </w:rPr>
        <w:t>,</w:t>
      </w:r>
      <w:r w:rsidRPr="004C688C">
        <w:t xml:space="preserve"> 1207-1214.</w:t>
      </w:r>
    </w:p>
    <w:p w14:paraId="68BD9273" w14:textId="77777777" w:rsidR="00057456" w:rsidRPr="004C688C" w:rsidRDefault="00057456" w:rsidP="00057456">
      <w:pPr>
        <w:pStyle w:val="EndNoteBibliography"/>
        <w:spacing w:after="0"/>
        <w:ind w:left="720" w:hanging="720"/>
      </w:pPr>
      <w:r w:rsidRPr="004C688C">
        <w:t xml:space="preserve">PEPPER, J. K., EMERY, S. L., RIBISL, K. M., SOUTHWELL, B. G. &amp; BREWER, N. T. 2014. Effects of advertisements on smokers' interest in trying e-cigarettes: the roles of product comparison and visual cues. </w:t>
      </w:r>
      <w:r w:rsidRPr="004C688C">
        <w:rPr>
          <w:i/>
        </w:rPr>
        <w:t>Tobacco Control,</w:t>
      </w:r>
      <w:r w:rsidRPr="004C688C">
        <w:t xml:space="preserve"> 23</w:t>
      </w:r>
      <w:r w:rsidRPr="004C688C">
        <w:rPr>
          <w:b/>
        </w:rPr>
        <w:t>,</w:t>
      </w:r>
      <w:r w:rsidRPr="004C688C">
        <w:t xml:space="preserve"> 31-36.</w:t>
      </w:r>
    </w:p>
    <w:p w14:paraId="0D80EEAD" w14:textId="77777777" w:rsidR="00057456" w:rsidRPr="004C688C" w:rsidRDefault="00057456" w:rsidP="00057456">
      <w:pPr>
        <w:pStyle w:val="EndNoteBibliography"/>
        <w:spacing w:after="0"/>
        <w:ind w:left="720" w:hanging="720"/>
      </w:pPr>
      <w:r w:rsidRPr="004C688C">
        <w:t>PUBLIC HEALTH ENGLAND 2015. E-cigarettes: an evidence update. A report commissioned by Public Health England.</w:t>
      </w:r>
    </w:p>
    <w:p w14:paraId="7E4CE209" w14:textId="77777777" w:rsidR="00057456" w:rsidRPr="004C688C" w:rsidRDefault="00057456" w:rsidP="00057456">
      <w:pPr>
        <w:pStyle w:val="EndNoteBibliography"/>
        <w:spacing w:after="0"/>
        <w:ind w:left="720" w:hanging="720"/>
      </w:pPr>
      <w:r w:rsidRPr="004C688C">
        <w:t xml:space="preserve">PUTZHAMMER, R., DOPPLER, C., JAKSCHITZ, T., HEINZ, K., FORSTE, J., DANZL, K., MESSNER, B. &amp; BERNHARD, D. 2016. Vapours of US and EU Market Leader Electronic Cigarette Brands and Liquids Are Cytotoxic for Human Vascular Endothelial Cells. </w:t>
      </w:r>
      <w:r w:rsidRPr="004C688C">
        <w:rPr>
          <w:i/>
        </w:rPr>
        <w:t>PLoS One,</w:t>
      </w:r>
      <w:r w:rsidRPr="004C688C">
        <w:t xml:space="preserve"> 11</w:t>
      </w:r>
      <w:r w:rsidRPr="004C688C">
        <w:rPr>
          <w:b/>
        </w:rPr>
        <w:t>,</w:t>
      </w:r>
      <w:r w:rsidRPr="004C688C">
        <w:t xml:space="preserve"> e0157337.</w:t>
      </w:r>
    </w:p>
    <w:p w14:paraId="08ABD9D6" w14:textId="77777777" w:rsidR="00057456" w:rsidRPr="004C688C" w:rsidRDefault="00057456" w:rsidP="00057456">
      <w:pPr>
        <w:pStyle w:val="EndNoteBibliography"/>
        <w:spacing w:after="0"/>
        <w:ind w:left="720" w:hanging="720"/>
      </w:pPr>
      <w:r w:rsidRPr="004C688C">
        <w:t xml:space="preserve">RAHMAN, I. 2003. Oxidative stress, chromatin remodeling and gene transcription in inflammation and chronic lung diseases. </w:t>
      </w:r>
      <w:r w:rsidRPr="004C688C">
        <w:rPr>
          <w:i/>
        </w:rPr>
        <w:t>J Biochem Mol Biol,</w:t>
      </w:r>
      <w:r w:rsidRPr="004C688C">
        <w:t xml:space="preserve"> 36</w:t>
      </w:r>
      <w:r w:rsidRPr="004C688C">
        <w:rPr>
          <w:b/>
        </w:rPr>
        <w:t>,</w:t>
      </w:r>
      <w:r w:rsidRPr="004C688C">
        <w:t xml:space="preserve"> 95-109.</w:t>
      </w:r>
    </w:p>
    <w:p w14:paraId="2A816390" w14:textId="77777777" w:rsidR="00057456" w:rsidRPr="004C688C" w:rsidRDefault="00057456" w:rsidP="00057456">
      <w:pPr>
        <w:pStyle w:val="EndNoteBibliography"/>
        <w:spacing w:after="0"/>
        <w:ind w:left="720" w:hanging="720"/>
      </w:pPr>
      <w:r w:rsidRPr="004C688C">
        <w:t xml:space="preserve">RAHMAN, I. &amp; ADCOCK, I. M. 2006. Oxidative stress and redox regulation of lung inflammation in COPD. </w:t>
      </w:r>
      <w:r w:rsidRPr="004C688C">
        <w:rPr>
          <w:i/>
        </w:rPr>
        <w:t>Eur Respir J,</w:t>
      </w:r>
      <w:r w:rsidRPr="004C688C">
        <w:t xml:space="preserve"> 28</w:t>
      </w:r>
      <w:r w:rsidRPr="004C688C">
        <w:rPr>
          <w:b/>
        </w:rPr>
        <w:t>,</w:t>
      </w:r>
      <w:r w:rsidRPr="004C688C">
        <w:t xml:space="preserve"> 219-42.</w:t>
      </w:r>
    </w:p>
    <w:p w14:paraId="5CC7B20A" w14:textId="77777777" w:rsidR="00057456" w:rsidRPr="004C688C" w:rsidRDefault="00057456" w:rsidP="00057456">
      <w:pPr>
        <w:pStyle w:val="EndNoteBibliography"/>
        <w:spacing w:after="0"/>
        <w:ind w:left="720" w:hanging="720"/>
      </w:pPr>
      <w:r w:rsidRPr="004C688C">
        <w:t xml:space="preserve">REIDEL, B., RADICIONI, G., CLAPP, P., FORD, A. A., ABDELWAHAB, S., REBULI, M. E., HARIDASS, P., ALEXIS, N. E., JASPERS, I. &amp; KESIMER, M. 2017. E-Cigarette Use Causes a Unique Innate Immune Response in the Lung Involving Increased Neutrophilic Activation and Altered Mucin Secretion. </w:t>
      </w:r>
      <w:r w:rsidRPr="004C688C">
        <w:rPr>
          <w:i/>
        </w:rPr>
        <w:t>Am J Respir Crit Care Med</w:t>
      </w:r>
      <w:r w:rsidRPr="004C688C">
        <w:t>.</w:t>
      </w:r>
    </w:p>
    <w:p w14:paraId="56B5EFBA" w14:textId="77777777" w:rsidR="00057456" w:rsidRPr="004C688C" w:rsidRDefault="00057456" w:rsidP="00057456">
      <w:pPr>
        <w:pStyle w:val="EndNoteBibliography"/>
        <w:spacing w:after="0"/>
        <w:ind w:left="720" w:hanging="720"/>
      </w:pPr>
      <w:r w:rsidRPr="004C688C">
        <w:t xml:space="preserve">SACCO, O., SILVESTRI, M., SABATINI, F., SALE, R., DEFILIPPI, A. C. &amp; ROSSI, G. A. 2004. Epithelial cells and fibroblasts: structural repair and remodelling in the airways. </w:t>
      </w:r>
      <w:r w:rsidRPr="004C688C">
        <w:rPr>
          <w:i/>
        </w:rPr>
        <w:t>Paediatr Respir Rev,</w:t>
      </w:r>
      <w:r w:rsidRPr="004C688C">
        <w:t xml:space="preserve"> 5 Suppl A</w:t>
      </w:r>
      <w:r w:rsidRPr="004C688C">
        <w:rPr>
          <w:b/>
        </w:rPr>
        <w:t>,</w:t>
      </w:r>
      <w:r w:rsidRPr="004C688C">
        <w:t xml:space="preserve"> S35-40.</w:t>
      </w:r>
    </w:p>
    <w:p w14:paraId="31EF6D5F" w14:textId="77777777" w:rsidR="00057456" w:rsidRPr="004C688C" w:rsidRDefault="00057456" w:rsidP="00057456">
      <w:pPr>
        <w:pStyle w:val="EndNoteBibliography"/>
        <w:spacing w:after="0"/>
        <w:ind w:left="720" w:hanging="720"/>
      </w:pPr>
      <w:r w:rsidRPr="004C688C">
        <w:t xml:space="preserve">SALAMANCA, J. C., MUNHENZVA, I., ESCOBEDO, J. O., JENSEN, R. P., SHAW, A., CAMPBELL, R., LUO, W. T., PEYTON, D. H. &amp; STRONGIN, R. M. 2017. </w:t>
      </w:r>
      <w:r w:rsidRPr="004C688C">
        <w:lastRenderedPageBreak/>
        <w:t xml:space="preserve">Formaldehyde Hemiacetal Sampling, Recovery, and Quantification from Electronic Cigarette Aerosols. </w:t>
      </w:r>
      <w:r w:rsidRPr="004C688C">
        <w:rPr>
          <w:i/>
        </w:rPr>
        <w:t>Scientific Reports,</w:t>
      </w:r>
      <w:r w:rsidRPr="004C688C">
        <w:t xml:space="preserve"> 7.</w:t>
      </w:r>
    </w:p>
    <w:p w14:paraId="4021959D" w14:textId="77777777" w:rsidR="00057456" w:rsidRPr="004C688C" w:rsidRDefault="00057456" w:rsidP="00057456">
      <w:pPr>
        <w:pStyle w:val="EndNoteBibliography"/>
        <w:spacing w:after="0"/>
        <w:ind w:left="720" w:hanging="720"/>
      </w:pPr>
      <w:r w:rsidRPr="004C688C">
        <w:t xml:space="preserve">SANCILIO, S., GALLORINI, M., CATALDI, A. &amp; DI GIACOMO, V. 2016. Cytotoxicity and apoptosis induction by e-cigarette fluids in human gingival fibroblasts. </w:t>
      </w:r>
      <w:r w:rsidRPr="004C688C">
        <w:rPr>
          <w:i/>
        </w:rPr>
        <w:t>Clin Oral Investig,</w:t>
      </w:r>
      <w:r w:rsidRPr="004C688C">
        <w:t xml:space="preserve"> 20</w:t>
      </w:r>
      <w:r w:rsidRPr="004C688C">
        <w:rPr>
          <w:b/>
        </w:rPr>
        <w:t>,</w:t>
      </w:r>
      <w:r w:rsidRPr="004C688C">
        <w:t xml:space="preserve"> 477-83.</w:t>
      </w:r>
    </w:p>
    <w:p w14:paraId="3E8FCC1A" w14:textId="77777777" w:rsidR="00057456" w:rsidRPr="004C688C" w:rsidRDefault="00057456" w:rsidP="00057456">
      <w:pPr>
        <w:pStyle w:val="EndNoteBibliography"/>
        <w:spacing w:after="0"/>
        <w:ind w:left="720" w:hanging="720"/>
      </w:pPr>
      <w:r w:rsidRPr="004C688C">
        <w:t xml:space="preserve">SCHEFFLER, S., DIEKEN, H., KRISCHENOWSKI, O. &amp; AUFDERHEIDE, M. 2015a. Cytotoxic Evaluation of e-Liquid Aerosol using Different Lung-Derived Cell Models. </w:t>
      </w:r>
      <w:r w:rsidRPr="004C688C">
        <w:rPr>
          <w:i/>
        </w:rPr>
        <w:t>Int J Environ Res Public Health,</w:t>
      </w:r>
      <w:r w:rsidRPr="004C688C">
        <w:t xml:space="preserve"> 12</w:t>
      </w:r>
      <w:r w:rsidRPr="004C688C">
        <w:rPr>
          <w:b/>
        </w:rPr>
        <w:t>,</w:t>
      </w:r>
      <w:r w:rsidRPr="004C688C">
        <w:t xml:space="preserve"> 12466-74.</w:t>
      </w:r>
    </w:p>
    <w:p w14:paraId="61DD70DA" w14:textId="77777777" w:rsidR="00057456" w:rsidRPr="004C688C" w:rsidRDefault="00057456" w:rsidP="00057456">
      <w:pPr>
        <w:pStyle w:val="EndNoteBibliography"/>
        <w:spacing w:after="0"/>
        <w:ind w:left="720" w:hanging="720"/>
      </w:pPr>
      <w:r w:rsidRPr="004C688C">
        <w:t xml:space="preserve">SCHEFFLER, S., DIEKEN, H., KRISCHENOWSKI, O., FORSTER, C., BRANSCHEID, D. &amp; AUFDERHEIDE, M. 2015b. Evaluation of E-cigarette liquid vapor and mainstream cigarette smoke after direct exposure of primary human bronchial epithelial cells. </w:t>
      </w:r>
      <w:r w:rsidRPr="004C688C">
        <w:rPr>
          <w:i/>
        </w:rPr>
        <w:t>Int J Environ Res Public Health,</w:t>
      </w:r>
      <w:r w:rsidRPr="004C688C">
        <w:t xml:space="preserve"> 12</w:t>
      </w:r>
      <w:r w:rsidRPr="004C688C">
        <w:rPr>
          <w:b/>
        </w:rPr>
        <w:t>,</w:t>
      </w:r>
      <w:r w:rsidRPr="004C688C">
        <w:t xml:space="preserve"> 3915-25.</w:t>
      </w:r>
    </w:p>
    <w:p w14:paraId="1C3BE52F" w14:textId="77777777" w:rsidR="00057456" w:rsidRPr="004C688C" w:rsidRDefault="00057456" w:rsidP="00057456">
      <w:pPr>
        <w:pStyle w:val="EndNoteBibliography"/>
        <w:spacing w:after="0"/>
        <w:ind w:left="720" w:hanging="720"/>
      </w:pPr>
      <w:r w:rsidRPr="004C688C">
        <w:t xml:space="preserve">SCHWEITZER, K. S., CHEN, S. X., LAW, S., VAN DEMARK, M., POIRIER, C., JUSTICE, M. J., HUBBARD, W. C., KIM, E. S., LAI, X., WANG, M., KRANZ, W. D., CARROLL, C. J., RAY, B. D., BITTMAN, R., GOODPASTER, J. &amp; PETRACHE, I. 2015. Endothelial disruptive proinflammatory effects of nicotine and e-cigarette vapor exposures. </w:t>
      </w:r>
      <w:r w:rsidRPr="004C688C">
        <w:rPr>
          <w:i/>
        </w:rPr>
        <w:t>Am J Physiol Lung Cell Mol Physiol,</w:t>
      </w:r>
      <w:r w:rsidRPr="004C688C">
        <w:t xml:space="preserve"> 309</w:t>
      </w:r>
      <w:r w:rsidRPr="004C688C">
        <w:rPr>
          <w:b/>
        </w:rPr>
        <w:t>,</w:t>
      </w:r>
      <w:r w:rsidRPr="004C688C">
        <w:t xml:space="preserve"> L175-87.</w:t>
      </w:r>
    </w:p>
    <w:p w14:paraId="151AC979" w14:textId="77777777" w:rsidR="00057456" w:rsidRPr="004C688C" w:rsidRDefault="00057456" w:rsidP="00057456">
      <w:pPr>
        <w:pStyle w:val="EndNoteBibliography"/>
        <w:spacing w:after="0"/>
        <w:ind w:left="720" w:hanging="720"/>
      </w:pPr>
      <w:r w:rsidRPr="004C688C">
        <w:t xml:space="preserve">SHERWOOD, C. L. &amp; BOITANO, S. 2016. Airway epithelial cell exposure to distinct e-cigarette liquid flavorings reveals toxicity thresholds and activation of CFTR by the chocolate flavoring 2,5-dimethypyrazine. </w:t>
      </w:r>
      <w:r w:rsidRPr="004C688C">
        <w:rPr>
          <w:i/>
        </w:rPr>
        <w:t>Respir Res,</w:t>
      </w:r>
      <w:r w:rsidRPr="004C688C">
        <w:t xml:space="preserve"> 17</w:t>
      </w:r>
      <w:r w:rsidRPr="004C688C">
        <w:rPr>
          <w:b/>
        </w:rPr>
        <w:t>,</w:t>
      </w:r>
      <w:r w:rsidRPr="004C688C">
        <w:t xml:space="preserve"> 57.</w:t>
      </w:r>
    </w:p>
    <w:p w14:paraId="56E316F0" w14:textId="77777777" w:rsidR="00057456" w:rsidRPr="004C688C" w:rsidRDefault="00057456" w:rsidP="00057456">
      <w:pPr>
        <w:pStyle w:val="EndNoteBibliography"/>
        <w:spacing w:after="0"/>
        <w:ind w:left="720" w:hanging="720"/>
      </w:pPr>
      <w:r w:rsidRPr="004C688C">
        <w:t xml:space="preserve">SKIBINSKI, G., ELBORN, J. S. &amp; ENNIS, M. 2007. Bronchial epithelial cell growth regulation in fibroblast cocultures: the role of hepatocyte growth factor. </w:t>
      </w:r>
      <w:r w:rsidRPr="004C688C">
        <w:rPr>
          <w:i/>
        </w:rPr>
        <w:t>Am J Physiol Lung Cell Mol Physiol,</w:t>
      </w:r>
      <w:r w:rsidRPr="004C688C">
        <w:t xml:space="preserve"> 293</w:t>
      </w:r>
      <w:r w:rsidRPr="004C688C">
        <w:rPr>
          <w:b/>
        </w:rPr>
        <w:t>,</w:t>
      </w:r>
      <w:r w:rsidRPr="004C688C">
        <w:t xml:space="preserve"> L69-76.</w:t>
      </w:r>
    </w:p>
    <w:p w14:paraId="11B07507" w14:textId="77777777" w:rsidR="00057456" w:rsidRPr="004C688C" w:rsidRDefault="00057456" w:rsidP="00057456">
      <w:pPr>
        <w:pStyle w:val="EndNoteBibliography"/>
        <w:spacing w:after="0"/>
        <w:ind w:left="720" w:hanging="720"/>
      </w:pPr>
      <w:r w:rsidRPr="004C688C">
        <w:t xml:space="preserve">SUSSAN, T. E., GAJGHATE, S., THIMMULAPPA, R. K., MA, J., KIM, J. H., SUDINI, K., CONSOLINI, N., CORMIER, S. A., LOMNICKI, S., HASAN, F., PEKOSZ, A. &amp; BISWAL, S. 2015. Exposure to electronic cigarettes impairs pulmonary anti-bacterial and anti-viral defenses in a mouse model. </w:t>
      </w:r>
      <w:r w:rsidRPr="004C688C">
        <w:rPr>
          <w:i/>
        </w:rPr>
        <w:t>PLoS One,</w:t>
      </w:r>
      <w:r w:rsidRPr="004C688C">
        <w:t xml:space="preserve"> 10</w:t>
      </w:r>
      <w:r w:rsidRPr="004C688C">
        <w:rPr>
          <w:b/>
        </w:rPr>
        <w:t>,</w:t>
      </w:r>
      <w:r w:rsidRPr="004C688C">
        <w:t xml:space="preserve"> e0116861.</w:t>
      </w:r>
    </w:p>
    <w:p w14:paraId="45FE34B8" w14:textId="77777777" w:rsidR="00057456" w:rsidRPr="004C688C" w:rsidRDefault="00057456" w:rsidP="00057456">
      <w:pPr>
        <w:pStyle w:val="EndNoteBibliography"/>
        <w:spacing w:after="0"/>
        <w:ind w:left="720" w:hanging="720"/>
      </w:pPr>
      <w:r w:rsidRPr="004C688C">
        <w:t xml:space="preserve">TANNI, S. E., CORREA, C. R., ANGELELI, A. Y., VALE, S. A., COELHO, L. S. &amp; GODOY, I. 2012. Increased production of hydrogen peroxide by peripheral blood monocytes associated with smoking exposure intensity in smokers. </w:t>
      </w:r>
      <w:r w:rsidRPr="004C688C">
        <w:rPr>
          <w:i/>
        </w:rPr>
        <w:t>J Inflamm (Lond),</w:t>
      </w:r>
      <w:r w:rsidRPr="004C688C">
        <w:t xml:space="preserve"> 9</w:t>
      </w:r>
      <w:r w:rsidRPr="004C688C">
        <w:rPr>
          <w:b/>
        </w:rPr>
        <w:t>,</w:t>
      </w:r>
      <w:r w:rsidRPr="004C688C">
        <w:t xml:space="preserve"> 45.</w:t>
      </w:r>
    </w:p>
    <w:p w14:paraId="63BCB38F" w14:textId="77777777" w:rsidR="00057456" w:rsidRPr="004C688C" w:rsidRDefault="00057456" w:rsidP="00057456">
      <w:pPr>
        <w:pStyle w:val="EndNoteBibliography"/>
        <w:spacing w:after="0"/>
        <w:ind w:left="720" w:hanging="720"/>
      </w:pPr>
      <w:r w:rsidRPr="004C688C">
        <w:t xml:space="preserve">TETLEY, T. D. 2005. Inflammatory cells and chronic obstructive pulmonary disease. </w:t>
      </w:r>
      <w:r w:rsidRPr="004C688C">
        <w:rPr>
          <w:i/>
        </w:rPr>
        <w:t>Curr Drug Targets Inflamm Allergy,</w:t>
      </w:r>
      <w:r w:rsidRPr="004C688C">
        <w:t xml:space="preserve"> 4</w:t>
      </w:r>
      <w:r w:rsidRPr="004C688C">
        <w:rPr>
          <w:b/>
        </w:rPr>
        <w:t>,</w:t>
      </w:r>
      <w:r w:rsidRPr="004C688C">
        <w:t xml:space="preserve"> 607-18.</w:t>
      </w:r>
    </w:p>
    <w:p w14:paraId="59D76D32" w14:textId="77777777" w:rsidR="00057456" w:rsidRPr="004C688C" w:rsidRDefault="00057456" w:rsidP="00057456">
      <w:pPr>
        <w:pStyle w:val="EndNoteBibliography"/>
        <w:spacing w:after="0"/>
        <w:ind w:left="720" w:hanging="720"/>
      </w:pPr>
      <w:r w:rsidRPr="004C688C">
        <w:t xml:space="preserve">TIERNEY, P. A., KARPINSKI, C. D., BROWN, J. E., LUO, W. T. &amp; PANKOW, J. F. 2016. Flavour chemicals in electronic cigarette fluids. </w:t>
      </w:r>
      <w:r w:rsidRPr="004C688C">
        <w:rPr>
          <w:i/>
        </w:rPr>
        <w:t>Tobacco Control,</w:t>
      </w:r>
      <w:r w:rsidRPr="004C688C">
        <w:t xml:space="preserve"> 25</w:t>
      </w:r>
      <w:r w:rsidRPr="004C688C">
        <w:rPr>
          <w:b/>
        </w:rPr>
        <w:t>,</w:t>
      </w:r>
      <w:r w:rsidRPr="004C688C">
        <w:t xml:space="preserve"> E10-E15.</w:t>
      </w:r>
    </w:p>
    <w:p w14:paraId="6186CF37" w14:textId="77777777" w:rsidR="00057456" w:rsidRPr="004C688C" w:rsidRDefault="00057456" w:rsidP="00057456">
      <w:pPr>
        <w:pStyle w:val="EndNoteBibliography"/>
        <w:spacing w:after="0"/>
        <w:ind w:left="720" w:hanging="720"/>
      </w:pPr>
      <w:r w:rsidRPr="004C688C">
        <w:t xml:space="preserve">TSOUTSOULOPOULOS, A., MOHLE, N., AUFDERHEIDE, M., SCHMIDT, A., THIERMANN, H. &amp; STEINRITZ, D. 2016. Optimization of the CULTEX((R)) radial flow system for in vitro investigation of lung damaging agents. </w:t>
      </w:r>
      <w:r w:rsidRPr="004C688C">
        <w:rPr>
          <w:i/>
        </w:rPr>
        <w:t>Toxicol Lett,</w:t>
      </w:r>
      <w:r w:rsidRPr="004C688C">
        <w:t xml:space="preserve"> 244</w:t>
      </w:r>
      <w:r w:rsidRPr="004C688C">
        <w:rPr>
          <w:b/>
        </w:rPr>
        <w:t>,</w:t>
      </w:r>
      <w:r w:rsidRPr="004C688C">
        <w:t xml:space="preserve"> 28-34.</w:t>
      </w:r>
    </w:p>
    <w:p w14:paraId="76EE2275" w14:textId="77777777" w:rsidR="00057456" w:rsidRPr="004C688C" w:rsidRDefault="00057456" w:rsidP="00057456">
      <w:pPr>
        <w:pStyle w:val="EndNoteBibliography"/>
        <w:spacing w:after="0"/>
        <w:ind w:left="720" w:hanging="720"/>
      </w:pPr>
      <w:r w:rsidRPr="004C688C">
        <w:t xml:space="preserve">VARDAVAS, C. I., ANAGNOSTOPOULOS, N., KOUGIAS, M., EVANGELOPOULOU, V., CONNOLLY, G. N. &amp; BEHRAKIS, P. K. 2012. Short-term pulmonary effects of using an electronic cigarette: impact on respiratory flow resistance, impedance, and exhaled nitric oxide. </w:t>
      </w:r>
      <w:r w:rsidRPr="004C688C">
        <w:rPr>
          <w:i/>
        </w:rPr>
        <w:t>Chest,</w:t>
      </w:r>
      <w:r w:rsidRPr="004C688C">
        <w:t xml:space="preserve"> 141</w:t>
      </w:r>
      <w:r w:rsidRPr="004C688C">
        <w:rPr>
          <w:b/>
        </w:rPr>
        <w:t>,</w:t>
      </w:r>
      <w:r w:rsidRPr="004C688C">
        <w:t xml:space="preserve"> 1400-6.</w:t>
      </w:r>
    </w:p>
    <w:p w14:paraId="07A6F05F" w14:textId="77777777" w:rsidR="00057456" w:rsidRPr="004C688C" w:rsidRDefault="00057456" w:rsidP="00057456">
      <w:pPr>
        <w:pStyle w:val="EndNoteBibliography"/>
        <w:spacing w:after="0"/>
        <w:ind w:left="720" w:hanging="720"/>
      </w:pPr>
      <w:r w:rsidRPr="004C688C">
        <w:lastRenderedPageBreak/>
        <w:t xml:space="preserve">VLACHOPOULOS, C., IOAKEIMIDIS, N., ABDELRASOUL, M., TERENTES-PRINTZIOS, D., GEORGAKOPOULOS, C., PIETRI, P., STEFANADIS, C. &amp; TOUSOULIS, D. 2016. Electronic Cigarette Smoking Increases Aortic Stiffness and Blood Pressure in Young Smokers. </w:t>
      </w:r>
      <w:r w:rsidRPr="004C688C">
        <w:rPr>
          <w:i/>
        </w:rPr>
        <w:t>J Am Coll Cardiol,</w:t>
      </w:r>
      <w:r w:rsidRPr="004C688C">
        <w:t xml:space="preserve"> 67</w:t>
      </w:r>
      <w:r w:rsidRPr="004C688C">
        <w:rPr>
          <w:b/>
        </w:rPr>
        <w:t>,</w:t>
      </w:r>
      <w:r w:rsidRPr="004C688C">
        <w:t xml:space="preserve"> 2802-2803.</w:t>
      </w:r>
    </w:p>
    <w:p w14:paraId="76D87A6F" w14:textId="77777777" w:rsidR="00057456" w:rsidRPr="004C688C" w:rsidRDefault="00057456" w:rsidP="00057456">
      <w:pPr>
        <w:pStyle w:val="EndNoteBibliography"/>
        <w:spacing w:after="0"/>
        <w:ind w:left="720" w:hanging="720"/>
      </w:pPr>
      <w:r w:rsidRPr="004C688C">
        <w:t xml:space="preserve">WAN, H., WINTON, H. L., SOELLER, C., STEWART, G. A., THOMPSON, P. J., GRUENERT, D. C., CANNELL, M. B., GARROD, D. R. &amp; ROBINSON, C. 2000. Tight junction properties of the immortalized human bronchial epithelial cell lines Calu-3 and 16HBE14o-. </w:t>
      </w:r>
      <w:r w:rsidRPr="004C688C">
        <w:rPr>
          <w:i/>
        </w:rPr>
        <w:t>European Respiratory Journal,</w:t>
      </w:r>
      <w:r w:rsidRPr="004C688C">
        <w:t xml:space="preserve"> 15</w:t>
      </w:r>
      <w:r w:rsidRPr="004C688C">
        <w:rPr>
          <w:b/>
        </w:rPr>
        <w:t>,</w:t>
      </w:r>
      <w:r w:rsidRPr="004C688C">
        <w:t xml:space="preserve"> 1058-1068.</w:t>
      </w:r>
    </w:p>
    <w:p w14:paraId="6514A314" w14:textId="77777777" w:rsidR="00057456" w:rsidRPr="004C688C" w:rsidRDefault="00057456" w:rsidP="00057456">
      <w:pPr>
        <w:pStyle w:val="EndNoteBibliography"/>
        <w:spacing w:after="0"/>
        <w:ind w:left="720" w:hanging="720"/>
      </w:pPr>
      <w:r w:rsidRPr="004C688C">
        <w:t xml:space="preserve">WILLIAMS, M., VILLARREAL, A., BOZHILOV, K., LIN, S. &amp; TALBOT, P. 2013. Metal and silicate particles including nanoparticles are present in electronic cigarette cartomizer fluid and aerosol. </w:t>
      </w:r>
      <w:r w:rsidRPr="004C688C">
        <w:rPr>
          <w:i/>
        </w:rPr>
        <w:t>PLoS One,</w:t>
      </w:r>
      <w:r w:rsidRPr="004C688C">
        <w:t xml:space="preserve"> 8</w:t>
      </w:r>
      <w:r w:rsidRPr="004C688C">
        <w:rPr>
          <w:b/>
        </w:rPr>
        <w:t>,</w:t>
      </w:r>
      <w:r w:rsidRPr="004C688C">
        <w:t xml:space="preserve"> e57987.</w:t>
      </w:r>
    </w:p>
    <w:p w14:paraId="0619EDDB" w14:textId="77777777" w:rsidR="00057456" w:rsidRPr="004C688C" w:rsidRDefault="00057456" w:rsidP="00057456">
      <w:pPr>
        <w:pStyle w:val="EndNoteBibliography"/>
        <w:spacing w:after="0"/>
        <w:ind w:left="720" w:hanging="720"/>
      </w:pPr>
      <w:r w:rsidRPr="004C688C">
        <w:t xml:space="preserve">XIANG, J. M., WAN, C. Y., GUO, R. &amp; GUO, D. Z. 2016. Is Hydrogen Peroxide a Suitable Apoptosis Inducer for All Cell Types? </w:t>
      </w:r>
      <w:r w:rsidRPr="004C688C">
        <w:rPr>
          <w:i/>
        </w:rPr>
        <w:t>Biomed Research International</w:t>
      </w:r>
      <w:r w:rsidRPr="004C688C">
        <w:t>.</w:t>
      </w:r>
    </w:p>
    <w:p w14:paraId="70CE480B" w14:textId="77777777" w:rsidR="00057456" w:rsidRPr="004C688C" w:rsidRDefault="00057456" w:rsidP="00057456">
      <w:pPr>
        <w:pStyle w:val="EndNoteBibliography"/>
        <w:spacing w:after="0"/>
        <w:ind w:left="720" w:hanging="720"/>
      </w:pPr>
      <w:r w:rsidRPr="004C688C">
        <w:t xml:space="preserve">YANG, S. R., CHIDA, A. S., BAUTER, M. R., SHAFIQ, N., SEWERYNIAK, K., MAGGIRWAR, S. B., KILTY, I. &amp; RAHMAN, I. 2006. Cigarette smoke induces proinflammatory cytokine release by activation of NF-kappa B and posttranslational modifications of histone deacetylase in macrophages. </w:t>
      </w:r>
      <w:r w:rsidRPr="004C688C">
        <w:rPr>
          <w:i/>
        </w:rPr>
        <w:t>American Journal of Physiology-Lung Cellular and Molecular Physiology,</w:t>
      </w:r>
      <w:r w:rsidRPr="004C688C">
        <w:t xml:space="preserve"> 291</w:t>
      </w:r>
      <w:r w:rsidRPr="004C688C">
        <w:rPr>
          <w:b/>
        </w:rPr>
        <w:t>,</w:t>
      </w:r>
      <w:r w:rsidRPr="004C688C">
        <w:t xml:space="preserve"> L46-L57.</w:t>
      </w:r>
    </w:p>
    <w:p w14:paraId="444B61E1" w14:textId="77777777" w:rsidR="00057456" w:rsidRPr="004C688C" w:rsidRDefault="00057456" w:rsidP="00057456">
      <w:pPr>
        <w:pStyle w:val="EndNoteBibliography"/>
        <w:spacing w:after="0"/>
        <w:ind w:left="720" w:hanging="720"/>
      </w:pPr>
      <w:r w:rsidRPr="004C688C">
        <w:t xml:space="preserve">YAO, H., SUNDAR, I. K., AHMAD, T., LERNER, C., GERLOFF, J., FRIEDMAN, A. E., PHIPPS, R. P., SIME, P. J., MCBURNEY, M. W., GUARENTE, L. &amp; RAHMAN, I. 2014. SIRT1 protects against cigarette smoke-induced lung oxidative stress via a FOXO3-dependent mechanism. </w:t>
      </w:r>
      <w:r w:rsidRPr="004C688C">
        <w:rPr>
          <w:i/>
        </w:rPr>
        <w:t>Am J Physiol Lung Cell Mol Physiol,</w:t>
      </w:r>
      <w:r w:rsidRPr="004C688C">
        <w:t xml:space="preserve"> 306</w:t>
      </w:r>
      <w:r w:rsidRPr="004C688C">
        <w:rPr>
          <w:b/>
        </w:rPr>
        <w:t>,</w:t>
      </w:r>
      <w:r w:rsidRPr="004C688C">
        <w:t xml:space="preserve"> L816-28.</w:t>
      </w:r>
    </w:p>
    <w:p w14:paraId="24822F3E" w14:textId="77777777" w:rsidR="00057456" w:rsidRPr="004C688C" w:rsidRDefault="00057456" w:rsidP="00057456">
      <w:pPr>
        <w:pStyle w:val="EndNoteBibliography"/>
        <w:spacing w:after="0"/>
        <w:ind w:left="720" w:hanging="720"/>
      </w:pPr>
      <w:r w:rsidRPr="004C688C">
        <w:t xml:space="preserve">YU, V., RAHIMY, M., KORRAPATI, A., XUAN, Y., ZOU, A. E., KRISHNAN, A. R., TSUI, T., AGUILERA, J. A., ADVANI, S., CROTTY ALEXANDER, L. E., BRUMUND, K. T., WANG-RODRIGUEZ, J. &amp; ONGKEKO, W. M. 2016. Electronic cigarettes induce DNA strand breaks and cell death independently of nicotine in cell lines. </w:t>
      </w:r>
      <w:r w:rsidRPr="004C688C">
        <w:rPr>
          <w:i/>
        </w:rPr>
        <w:t>Oral Oncol,</w:t>
      </w:r>
      <w:r w:rsidRPr="004C688C">
        <w:t xml:space="preserve"> 52</w:t>
      </w:r>
      <w:r w:rsidRPr="004C688C">
        <w:rPr>
          <w:b/>
        </w:rPr>
        <w:t>,</w:t>
      </w:r>
      <w:r w:rsidRPr="004C688C">
        <w:t xml:space="preserve"> 58-65.</w:t>
      </w:r>
    </w:p>
    <w:p w14:paraId="373ADDA0" w14:textId="77777777" w:rsidR="00057456" w:rsidRPr="004C688C" w:rsidRDefault="00057456" w:rsidP="00057456">
      <w:pPr>
        <w:pStyle w:val="EndNoteBibliography"/>
        <w:ind w:left="720" w:hanging="720"/>
      </w:pPr>
      <w:r w:rsidRPr="004C688C">
        <w:t xml:space="preserve">ZHANG, Z., KLEINSTREUER, C. &amp; FENG, Y. 2012. Vapor deposition during cigarette smoke inhalation in a subject-specific human airway model. </w:t>
      </w:r>
      <w:r w:rsidRPr="004C688C">
        <w:rPr>
          <w:i/>
        </w:rPr>
        <w:t>Journal of Aerosol Science,</w:t>
      </w:r>
      <w:r w:rsidRPr="004C688C">
        <w:t xml:space="preserve"> 53</w:t>
      </w:r>
      <w:r w:rsidRPr="004C688C">
        <w:rPr>
          <w:b/>
        </w:rPr>
        <w:t>,</w:t>
      </w:r>
      <w:r w:rsidRPr="004C688C">
        <w:t xml:space="preserve"> 40-60.</w:t>
      </w:r>
    </w:p>
    <w:p w14:paraId="2E5B923E" w14:textId="1267E7F8" w:rsidR="00593390" w:rsidRDefault="00593390" w:rsidP="00593390">
      <w:r w:rsidRPr="004C688C">
        <w:fldChar w:fldCharType="end"/>
      </w:r>
    </w:p>
    <w:p w14:paraId="0A062C1E" w14:textId="5A67E2A4" w:rsidR="0043163D" w:rsidRDefault="0043163D"/>
    <w:sectPr w:rsidR="0043163D">
      <w:footerReference w:type="default" r:id="rId2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D32EB7" w16cid:durableId="1DD3742D"/>
  <w16cid:commentId w16cid:paraId="3E0B2694" w16cid:durableId="1DD3766D"/>
  <w16cid:commentId w16cid:paraId="0A35731F" w16cid:durableId="1DD376B5"/>
  <w16cid:commentId w16cid:paraId="68D61D7B" w16cid:durableId="1DD377B9"/>
  <w16cid:commentId w16cid:paraId="5B849C95" w16cid:durableId="1DD377F2"/>
  <w16cid:commentId w16cid:paraId="52CA1A21" w16cid:durableId="1DD376E3"/>
  <w16cid:commentId w16cid:paraId="0B7648C3" w16cid:durableId="1DD376FF"/>
  <w16cid:commentId w16cid:paraId="19A4DFCD" w16cid:durableId="1DD37888"/>
  <w16cid:commentId w16cid:paraId="2474344F" w16cid:durableId="1DD378D9"/>
  <w16cid:commentId w16cid:paraId="616088DD" w16cid:durableId="1DD378FE"/>
  <w16cid:commentId w16cid:paraId="70D36BDF" w16cid:durableId="1DD3794E"/>
  <w16cid:commentId w16cid:paraId="546162B2" w16cid:durableId="1DD37AAF"/>
  <w16cid:commentId w16cid:paraId="03BFC35D" w16cid:durableId="1DD37B05"/>
  <w16cid:commentId w16cid:paraId="5FEB4CAF" w16cid:durableId="1DD37B80"/>
  <w16cid:commentId w16cid:paraId="50060827" w16cid:durableId="1DD37BD1"/>
  <w16cid:commentId w16cid:paraId="69A05102" w16cid:durableId="1DD37C60"/>
  <w16cid:commentId w16cid:paraId="67052900" w16cid:durableId="1DD37C86"/>
  <w16cid:commentId w16cid:paraId="6156F097" w16cid:durableId="1DD37CAF"/>
  <w16cid:commentId w16cid:paraId="5869011E" w16cid:durableId="1DD37D3D"/>
  <w16cid:commentId w16cid:paraId="2EAEE6A2" w16cid:durableId="1DD37DD7"/>
  <w16cid:commentId w16cid:paraId="79D0928F" w16cid:durableId="1DD37E0D"/>
  <w16cid:commentId w16cid:paraId="66A1D10E" w16cid:durableId="1DD37E77"/>
  <w16cid:commentId w16cid:paraId="0095DBF5" w16cid:durableId="1DD37EC5"/>
  <w16cid:commentId w16cid:paraId="678AC31F" w16cid:durableId="1DD37F7E"/>
  <w16cid:commentId w16cid:paraId="2CE41E2B" w16cid:durableId="1DD37F95"/>
  <w16cid:commentId w16cid:paraId="4364A2C7" w16cid:durableId="1DD380C6"/>
  <w16cid:commentId w16cid:paraId="0385AFE1" w16cid:durableId="1DD380EA"/>
  <w16cid:commentId w16cid:paraId="6E33863B" w16cid:durableId="1DD38156"/>
  <w16cid:commentId w16cid:paraId="52CF94D4" w16cid:durableId="1DD381DC"/>
  <w16cid:commentId w16cid:paraId="28BCF4DF" w16cid:durableId="1DD3BC41"/>
  <w16cid:commentId w16cid:paraId="6C021BD0" w16cid:durableId="1DD3BC6C"/>
  <w16cid:commentId w16cid:paraId="364D8DCE" w16cid:durableId="1DD3E271"/>
  <w16cid:commentId w16cid:paraId="79E4259F" w16cid:durableId="1DD3E2D3"/>
  <w16cid:commentId w16cid:paraId="186C97D4" w16cid:durableId="1DD3E344"/>
  <w16cid:commentId w16cid:paraId="4E591020" w16cid:durableId="1DD3E3B3"/>
  <w16cid:commentId w16cid:paraId="595948F9" w16cid:durableId="1DD3E411"/>
  <w16cid:commentId w16cid:paraId="37278C29" w16cid:durableId="1DD3E486"/>
  <w16cid:commentId w16cid:paraId="4573BD0C" w16cid:durableId="1DD3E4E5"/>
  <w16cid:commentId w16cid:paraId="70B9EF06" w16cid:durableId="1DD3E56B"/>
  <w16cid:commentId w16cid:paraId="0432B133" w16cid:durableId="1DD3E632"/>
  <w16cid:commentId w16cid:paraId="498A7723" w16cid:durableId="1DD3E6A1"/>
  <w16cid:commentId w16cid:paraId="23F925CF" w16cid:durableId="1DD3E7A6"/>
  <w16cid:commentId w16cid:paraId="631F64EB" w16cid:durableId="1DD3E934"/>
  <w16cid:commentId w16cid:paraId="71DE1E71" w16cid:durableId="1DD3E98C"/>
  <w16cid:commentId w16cid:paraId="7CEC52C7" w16cid:durableId="1DD3EAA5"/>
  <w16cid:commentId w16cid:paraId="418913C4" w16cid:durableId="1DD3EAB3"/>
  <w16cid:commentId w16cid:paraId="4E7367BA" w16cid:durableId="1DD3EB41"/>
  <w16cid:commentId w16cid:paraId="19E0CCBC" w16cid:durableId="1DD3EBB2"/>
  <w16cid:commentId w16cid:paraId="051E77C2" w16cid:durableId="1DD3EBE4"/>
  <w16cid:commentId w16cid:paraId="505C1988" w16cid:durableId="1DD3EC3A"/>
  <w16cid:commentId w16cid:paraId="5021DD60" w16cid:durableId="1DD3EC5B"/>
  <w16cid:commentId w16cid:paraId="38AAA794" w16cid:durableId="1DD3ECCE"/>
  <w16cid:commentId w16cid:paraId="434ACA64" w16cid:durableId="1DD3ED12"/>
  <w16cid:commentId w16cid:paraId="5F0EA018" w16cid:durableId="1DD3ED5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91A3F6" w14:textId="77777777" w:rsidR="00564861" w:rsidRDefault="00564861" w:rsidP="00125110">
      <w:pPr>
        <w:spacing w:before="0" w:after="0" w:line="240" w:lineRule="auto"/>
      </w:pPr>
      <w:r>
        <w:separator/>
      </w:r>
    </w:p>
  </w:endnote>
  <w:endnote w:type="continuationSeparator" w:id="0">
    <w:p w14:paraId="350FFAAE" w14:textId="77777777" w:rsidR="00564861" w:rsidRDefault="00564861" w:rsidP="0012511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267609"/>
      <w:docPartObj>
        <w:docPartGallery w:val="Page Numbers (Bottom of Page)"/>
        <w:docPartUnique/>
      </w:docPartObj>
    </w:sdtPr>
    <w:sdtEndPr>
      <w:rPr>
        <w:noProof/>
      </w:rPr>
    </w:sdtEndPr>
    <w:sdtContent>
      <w:p w14:paraId="34CE90DE" w14:textId="37AB9BEA" w:rsidR="00E52E01" w:rsidRDefault="00E52E01">
        <w:pPr>
          <w:pStyle w:val="Footer"/>
          <w:jc w:val="center"/>
        </w:pPr>
        <w:r>
          <w:fldChar w:fldCharType="begin"/>
        </w:r>
        <w:r>
          <w:instrText xml:space="preserve"> PAGE   \* MERGEFORMAT </w:instrText>
        </w:r>
        <w:r>
          <w:fldChar w:fldCharType="separate"/>
        </w:r>
        <w:r w:rsidR="004C688C">
          <w:rPr>
            <w:noProof/>
          </w:rPr>
          <w:t>19</w:t>
        </w:r>
        <w:r>
          <w:rPr>
            <w:noProof/>
          </w:rPr>
          <w:fldChar w:fldCharType="end"/>
        </w:r>
      </w:p>
    </w:sdtContent>
  </w:sdt>
  <w:p w14:paraId="4E804508" w14:textId="77777777" w:rsidR="00E52E01" w:rsidRDefault="00E52E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3015D6" w14:textId="77777777" w:rsidR="00564861" w:rsidRDefault="00564861" w:rsidP="00125110">
      <w:pPr>
        <w:spacing w:before="0" w:after="0" w:line="240" w:lineRule="auto"/>
      </w:pPr>
      <w:r>
        <w:separator/>
      </w:r>
    </w:p>
  </w:footnote>
  <w:footnote w:type="continuationSeparator" w:id="0">
    <w:p w14:paraId="43AB9E71" w14:textId="77777777" w:rsidR="00564861" w:rsidRDefault="00564861" w:rsidP="00125110">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A216BE"/>
    <w:multiLevelType w:val="hybridMultilevel"/>
    <w:tmpl w:val="40822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7421CF"/>
    <w:multiLevelType w:val="hybridMultilevel"/>
    <w:tmpl w:val="544E91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C63B48"/>
    <w:multiLevelType w:val="multilevel"/>
    <w:tmpl w:val="63EA6F4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306064C"/>
    <w:multiLevelType w:val="hybridMultilevel"/>
    <w:tmpl w:val="735CFF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113A24"/>
    <w:multiLevelType w:val="hybridMultilevel"/>
    <w:tmpl w:val="82CC6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2CC53F3"/>
    <w:multiLevelType w:val="hybridMultilevel"/>
    <w:tmpl w:val="9BF465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5"/>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wedwe0aavd9pezpxpxwxfjaaatw5xf09sx&quot;&gt;Pranav June 2017-Saved Copy&lt;record-ids&gt;&lt;item&gt;202&lt;/item&gt;&lt;item&gt;489&lt;/item&gt;&lt;item&gt;491&lt;/item&gt;&lt;item&gt;509&lt;/item&gt;&lt;item&gt;575&lt;/item&gt;&lt;item&gt;679&lt;/item&gt;&lt;item&gt;697&lt;/item&gt;&lt;item&gt;717&lt;/item&gt;&lt;item&gt;718&lt;/item&gt;&lt;item&gt;738&lt;/item&gt;&lt;item&gt;756&lt;/item&gt;&lt;item&gt;844&lt;/item&gt;&lt;item&gt;847&lt;/item&gt;&lt;item&gt;909&lt;/item&gt;&lt;item&gt;910&lt;/item&gt;&lt;item&gt;912&lt;/item&gt;&lt;item&gt;918&lt;/item&gt;&lt;item&gt;922&lt;/item&gt;&lt;item&gt;928&lt;/item&gt;&lt;item&gt;930&lt;/item&gt;&lt;item&gt;931&lt;/item&gt;&lt;item&gt;932&lt;/item&gt;&lt;item&gt;933&lt;/item&gt;&lt;item&gt;934&lt;/item&gt;&lt;item&gt;935&lt;/item&gt;&lt;item&gt;936&lt;/item&gt;&lt;item&gt;939&lt;/item&gt;&lt;item&gt;941&lt;/item&gt;&lt;item&gt;942&lt;/item&gt;&lt;item&gt;943&lt;/item&gt;&lt;item&gt;944&lt;/item&gt;&lt;item&gt;945&lt;/item&gt;&lt;item&gt;947&lt;/item&gt;&lt;item&gt;948&lt;/item&gt;&lt;item&gt;949&lt;/item&gt;&lt;item&gt;953&lt;/item&gt;&lt;item&gt;963&lt;/item&gt;&lt;item&gt;966&lt;/item&gt;&lt;item&gt;979&lt;/item&gt;&lt;item&gt;984&lt;/item&gt;&lt;item&gt;985&lt;/item&gt;&lt;item&gt;986&lt;/item&gt;&lt;item&gt;987&lt;/item&gt;&lt;item&gt;988&lt;/item&gt;&lt;item&gt;989&lt;/item&gt;&lt;item&gt;990&lt;/item&gt;&lt;item&gt;993&lt;/item&gt;&lt;item&gt;994&lt;/item&gt;&lt;item&gt;997&lt;/item&gt;&lt;item&gt;998&lt;/item&gt;&lt;item&gt;999&lt;/item&gt;&lt;item&gt;1001&lt;/item&gt;&lt;item&gt;1002&lt;/item&gt;&lt;item&gt;1003&lt;/item&gt;&lt;item&gt;1004&lt;/item&gt;&lt;item&gt;1008&lt;/item&gt;&lt;item&gt;1009&lt;/item&gt;&lt;item&gt;1010&lt;/item&gt;&lt;item&gt;1011&lt;/item&gt;&lt;item&gt;1012&lt;/item&gt;&lt;item&gt;1013&lt;/item&gt;&lt;item&gt;1014&lt;/item&gt;&lt;item&gt;1015&lt;/item&gt;&lt;item&gt;1016&lt;/item&gt;&lt;item&gt;1017&lt;/item&gt;&lt;item&gt;1018&lt;/item&gt;&lt;item&gt;1200&lt;/item&gt;&lt;item&gt;1205&lt;/item&gt;&lt;item&gt;1382&lt;/item&gt;&lt;item&gt;1384&lt;/item&gt;&lt;item&gt;1583&lt;/item&gt;&lt;item&gt;1584&lt;/item&gt;&lt;item&gt;1591&lt;/item&gt;&lt;item&gt;1594&lt;/item&gt;&lt;item&gt;1595&lt;/item&gt;&lt;item&gt;1596&lt;/item&gt;&lt;item&gt;1597&lt;/item&gt;&lt;item&gt;1598&lt;/item&gt;&lt;item&gt;1599&lt;/item&gt;&lt;item&gt;1600&lt;/item&gt;&lt;item&gt;1645&lt;/item&gt;&lt;item&gt;1918&lt;/item&gt;&lt;item&gt;1919&lt;/item&gt;&lt;item&gt;1920&lt;/item&gt;&lt;item&gt;1921&lt;/item&gt;&lt;item&gt;1928&lt;/item&gt;&lt;item&gt;1929&lt;/item&gt;&lt;/record-ids&gt;&lt;/item&gt;&lt;/Libraries&gt;"/>
  </w:docVars>
  <w:rsids>
    <w:rsidRoot w:val="00593390"/>
    <w:rsid w:val="00000AD5"/>
    <w:rsid w:val="00002E74"/>
    <w:rsid w:val="0000451A"/>
    <w:rsid w:val="000051E7"/>
    <w:rsid w:val="00012C17"/>
    <w:rsid w:val="00014107"/>
    <w:rsid w:val="00014880"/>
    <w:rsid w:val="0001637D"/>
    <w:rsid w:val="000217F0"/>
    <w:rsid w:val="00024B50"/>
    <w:rsid w:val="00032EF5"/>
    <w:rsid w:val="0003523E"/>
    <w:rsid w:val="00035BBF"/>
    <w:rsid w:val="00037C1F"/>
    <w:rsid w:val="00037EEE"/>
    <w:rsid w:val="0004028C"/>
    <w:rsid w:val="00040E5F"/>
    <w:rsid w:val="00046E1A"/>
    <w:rsid w:val="000538D2"/>
    <w:rsid w:val="0005550C"/>
    <w:rsid w:val="00055E2B"/>
    <w:rsid w:val="00056AFA"/>
    <w:rsid w:val="00057456"/>
    <w:rsid w:val="00057828"/>
    <w:rsid w:val="00062850"/>
    <w:rsid w:val="000669D0"/>
    <w:rsid w:val="000720D5"/>
    <w:rsid w:val="00072F75"/>
    <w:rsid w:val="000810D8"/>
    <w:rsid w:val="000817EA"/>
    <w:rsid w:val="00085D07"/>
    <w:rsid w:val="0008660E"/>
    <w:rsid w:val="00095555"/>
    <w:rsid w:val="000973DE"/>
    <w:rsid w:val="000A05E9"/>
    <w:rsid w:val="000A1444"/>
    <w:rsid w:val="000A247C"/>
    <w:rsid w:val="000A4751"/>
    <w:rsid w:val="000A4D88"/>
    <w:rsid w:val="000A4E7A"/>
    <w:rsid w:val="000B2FB3"/>
    <w:rsid w:val="000B649D"/>
    <w:rsid w:val="000B6C0A"/>
    <w:rsid w:val="000C0E5F"/>
    <w:rsid w:val="000C219B"/>
    <w:rsid w:val="000C2242"/>
    <w:rsid w:val="000C2D33"/>
    <w:rsid w:val="000D00D8"/>
    <w:rsid w:val="000D7297"/>
    <w:rsid w:val="000D7D36"/>
    <w:rsid w:val="000E3B58"/>
    <w:rsid w:val="000E5A6A"/>
    <w:rsid w:val="000E6011"/>
    <w:rsid w:val="000F1024"/>
    <w:rsid w:val="000F18AF"/>
    <w:rsid w:val="000F496E"/>
    <w:rsid w:val="000F56CF"/>
    <w:rsid w:val="000F6444"/>
    <w:rsid w:val="000F6A21"/>
    <w:rsid w:val="0010379E"/>
    <w:rsid w:val="001057E1"/>
    <w:rsid w:val="001067CE"/>
    <w:rsid w:val="00106AEC"/>
    <w:rsid w:val="00110303"/>
    <w:rsid w:val="0011111C"/>
    <w:rsid w:val="00113B4A"/>
    <w:rsid w:val="00113D70"/>
    <w:rsid w:val="001159AA"/>
    <w:rsid w:val="0011799A"/>
    <w:rsid w:val="001204F4"/>
    <w:rsid w:val="00124E42"/>
    <w:rsid w:val="00125110"/>
    <w:rsid w:val="001315D4"/>
    <w:rsid w:val="001323BC"/>
    <w:rsid w:val="0013792A"/>
    <w:rsid w:val="00141D67"/>
    <w:rsid w:val="0015336E"/>
    <w:rsid w:val="00154AD8"/>
    <w:rsid w:val="00154E71"/>
    <w:rsid w:val="0015509C"/>
    <w:rsid w:val="00155B0A"/>
    <w:rsid w:val="00155DDF"/>
    <w:rsid w:val="00160ABF"/>
    <w:rsid w:val="001635F3"/>
    <w:rsid w:val="00164C9B"/>
    <w:rsid w:val="00172053"/>
    <w:rsid w:val="00173220"/>
    <w:rsid w:val="00174375"/>
    <w:rsid w:val="0017458F"/>
    <w:rsid w:val="00176194"/>
    <w:rsid w:val="001770EF"/>
    <w:rsid w:val="00181F1C"/>
    <w:rsid w:val="00184D60"/>
    <w:rsid w:val="00187529"/>
    <w:rsid w:val="001942EC"/>
    <w:rsid w:val="00195FB9"/>
    <w:rsid w:val="00197344"/>
    <w:rsid w:val="00197E8A"/>
    <w:rsid w:val="001A119D"/>
    <w:rsid w:val="001A72D0"/>
    <w:rsid w:val="001B10A6"/>
    <w:rsid w:val="001B56DF"/>
    <w:rsid w:val="001B75F4"/>
    <w:rsid w:val="001C005C"/>
    <w:rsid w:val="001C0D0E"/>
    <w:rsid w:val="001C148E"/>
    <w:rsid w:val="001C14B2"/>
    <w:rsid w:val="001C37EA"/>
    <w:rsid w:val="001C5AD3"/>
    <w:rsid w:val="001C6208"/>
    <w:rsid w:val="001D06DF"/>
    <w:rsid w:val="001D282C"/>
    <w:rsid w:val="001D324A"/>
    <w:rsid w:val="001D4B5A"/>
    <w:rsid w:val="001D5A36"/>
    <w:rsid w:val="001D5BC3"/>
    <w:rsid w:val="001E0829"/>
    <w:rsid w:val="001E4E6B"/>
    <w:rsid w:val="001F182D"/>
    <w:rsid w:val="001F308E"/>
    <w:rsid w:val="001F39B0"/>
    <w:rsid w:val="001F5403"/>
    <w:rsid w:val="001F7909"/>
    <w:rsid w:val="00204626"/>
    <w:rsid w:val="00212228"/>
    <w:rsid w:val="002126D0"/>
    <w:rsid w:val="002134C3"/>
    <w:rsid w:val="002154A5"/>
    <w:rsid w:val="00215840"/>
    <w:rsid w:val="00217E77"/>
    <w:rsid w:val="00220EB7"/>
    <w:rsid w:val="00221307"/>
    <w:rsid w:val="00221EA2"/>
    <w:rsid w:val="00225274"/>
    <w:rsid w:val="00225C1B"/>
    <w:rsid w:val="002276BC"/>
    <w:rsid w:val="00227F3C"/>
    <w:rsid w:val="0023047C"/>
    <w:rsid w:val="00230DF8"/>
    <w:rsid w:val="002315F1"/>
    <w:rsid w:val="00234EA4"/>
    <w:rsid w:val="00234F10"/>
    <w:rsid w:val="0023527A"/>
    <w:rsid w:val="00237A32"/>
    <w:rsid w:val="00240D42"/>
    <w:rsid w:val="00245B75"/>
    <w:rsid w:val="00250559"/>
    <w:rsid w:val="00252495"/>
    <w:rsid w:val="002539FC"/>
    <w:rsid w:val="00265B99"/>
    <w:rsid w:val="00266EF4"/>
    <w:rsid w:val="002729B1"/>
    <w:rsid w:val="0027465C"/>
    <w:rsid w:val="002765F0"/>
    <w:rsid w:val="00282541"/>
    <w:rsid w:val="0028555E"/>
    <w:rsid w:val="00285911"/>
    <w:rsid w:val="00286F08"/>
    <w:rsid w:val="002972BF"/>
    <w:rsid w:val="0029746F"/>
    <w:rsid w:val="002A0009"/>
    <w:rsid w:val="002A0BAC"/>
    <w:rsid w:val="002A1AF7"/>
    <w:rsid w:val="002A23DC"/>
    <w:rsid w:val="002A2F6B"/>
    <w:rsid w:val="002B080F"/>
    <w:rsid w:val="002B0B80"/>
    <w:rsid w:val="002C0AC0"/>
    <w:rsid w:val="002C1C2D"/>
    <w:rsid w:val="002C4273"/>
    <w:rsid w:val="002C544C"/>
    <w:rsid w:val="002D19C0"/>
    <w:rsid w:val="002D2F0D"/>
    <w:rsid w:val="002D455A"/>
    <w:rsid w:val="002D5B2C"/>
    <w:rsid w:val="002D5F72"/>
    <w:rsid w:val="002E2A41"/>
    <w:rsid w:val="002E2E55"/>
    <w:rsid w:val="002F20A4"/>
    <w:rsid w:val="00303B81"/>
    <w:rsid w:val="003056C8"/>
    <w:rsid w:val="003069CF"/>
    <w:rsid w:val="00306DA3"/>
    <w:rsid w:val="00310478"/>
    <w:rsid w:val="00313AD6"/>
    <w:rsid w:val="00313C20"/>
    <w:rsid w:val="00317091"/>
    <w:rsid w:val="00323170"/>
    <w:rsid w:val="00324A3B"/>
    <w:rsid w:val="00333924"/>
    <w:rsid w:val="00334C95"/>
    <w:rsid w:val="003408F3"/>
    <w:rsid w:val="003438B1"/>
    <w:rsid w:val="003438BE"/>
    <w:rsid w:val="00344514"/>
    <w:rsid w:val="0034565B"/>
    <w:rsid w:val="00345B46"/>
    <w:rsid w:val="00347DFB"/>
    <w:rsid w:val="00350F75"/>
    <w:rsid w:val="00352D0A"/>
    <w:rsid w:val="003609DA"/>
    <w:rsid w:val="00360DB6"/>
    <w:rsid w:val="003611D2"/>
    <w:rsid w:val="003660DC"/>
    <w:rsid w:val="00366694"/>
    <w:rsid w:val="003704C7"/>
    <w:rsid w:val="003730D9"/>
    <w:rsid w:val="0037739C"/>
    <w:rsid w:val="0038045F"/>
    <w:rsid w:val="00382A7A"/>
    <w:rsid w:val="003834D4"/>
    <w:rsid w:val="00392229"/>
    <w:rsid w:val="003932A5"/>
    <w:rsid w:val="003A2ECE"/>
    <w:rsid w:val="003A5B04"/>
    <w:rsid w:val="003B31E8"/>
    <w:rsid w:val="003B4174"/>
    <w:rsid w:val="003B4B0E"/>
    <w:rsid w:val="003B68F7"/>
    <w:rsid w:val="003B6BE4"/>
    <w:rsid w:val="003C02AE"/>
    <w:rsid w:val="003C09C2"/>
    <w:rsid w:val="003C1540"/>
    <w:rsid w:val="003C59D2"/>
    <w:rsid w:val="003C7D3F"/>
    <w:rsid w:val="003D0DB0"/>
    <w:rsid w:val="003D16C1"/>
    <w:rsid w:val="003D1B88"/>
    <w:rsid w:val="003D511F"/>
    <w:rsid w:val="003E016E"/>
    <w:rsid w:val="003E6D43"/>
    <w:rsid w:val="003E7515"/>
    <w:rsid w:val="003F06AA"/>
    <w:rsid w:val="003F487D"/>
    <w:rsid w:val="00401576"/>
    <w:rsid w:val="00406EE0"/>
    <w:rsid w:val="004075A7"/>
    <w:rsid w:val="0041172B"/>
    <w:rsid w:val="0041520D"/>
    <w:rsid w:val="00417AAE"/>
    <w:rsid w:val="00421184"/>
    <w:rsid w:val="004259ED"/>
    <w:rsid w:val="0043163D"/>
    <w:rsid w:val="004348D1"/>
    <w:rsid w:val="00435A26"/>
    <w:rsid w:val="004433E0"/>
    <w:rsid w:val="00454E1B"/>
    <w:rsid w:val="00455D14"/>
    <w:rsid w:val="004569E6"/>
    <w:rsid w:val="00466941"/>
    <w:rsid w:val="004748A8"/>
    <w:rsid w:val="00476983"/>
    <w:rsid w:val="0047757C"/>
    <w:rsid w:val="00480495"/>
    <w:rsid w:val="004821A4"/>
    <w:rsid w:val="00486B71"/>
    <w:rsid w:val="00493D19"/>
    <w:rsid w:val="0049401A"/>
    <w:rsid w:val="0049458A"/>
    <w:rsid w:val="00496B73"/>
    <w:rsid w:val="004A31A0"/>
    <w:rsid w:val="004A568F"/>
    <w:rsid w:val="004A5BAA"/>
    <w:rsid w:val="004B1F0C"/>
    <w:rsid w:val="004B3407"/>
    <w:rsid w:val="004B4438"/>
    <w:rsid w:val="004B474C"/>
    <w:rsid w:val="004B56F1"/>
    <w:rsid w:val="004B5803"/>
    <w:rsid w:val="004B684B"/>
    <w:rsid w:val="004B6F6A"/>
    <w:rsid w:val="004C1900"/>
    <w:rsid w:val="004C303C"/>
    <w:rsid w:val="004C688C"/>
    <w:rsid w:val="004D3390"/>
    <w:rsid w:val="004D45BC"/>
    <w:rsid w:val="004D4C82"/>
    <w:rsid w:val="004D6B8B"/>
    <w:rsid w:val="004E2A5D"/>
    <w:rsid w:val="004E38BD"/>
    <w:rsid w:val="004F0218"/>
    <w:rsid w:val="004F466A"/>
    <w:rsid w:val="004F562B"/>
    <w:rsid w:val="004F610F"/>
    <w:rsid w:val="004F664B"/>
    <w:rsid w:val="005017F0"/>
    <w:rsid w:val="0050430D"/>
    <w:rsid w:val="005054B7"/>
    <w:rsid w:val="00506D78"/>
    <w:rsid w:val="0051165F"/>
    <w:rsid w:val="00514BE3"/>
    <w:rsid w:val="00515CE3"/>
    <w:rsid w:val="00517BC1"/>
    <w:rsid w:val="0052430E"/>
    <w:rsid w:val="00525F5D"/>
    <w:rsid w:val="0052640A"/>
    <w:rsid w:val="00532DCE"/>
    <w:rsid w:val="00536CD0"/>
    <w:rsid w:val="0053790D"/>
    <w:rsid w:val="00540B53"/>
    <w:rsid w:val="00547A28"/>
    <w:rsid w:val="005510DB"/>
    <w:rsid w:val="00557289"/>
    <w:rsid w:val="0055754F"/>
    <w:rsid w:val="00562428"/>
    <w:rsid w:val="00564806"/>
    <w:rsid w:val="00564861"/>
    <w:rsid w:val="00564961"/>
    <w:rsid w:val="00564C6E"/>
    <w:rsid w:val="00567110"/>
    <w:rsid w:val="00576088"/>
    <w:rsid w:val="005761C7"/>
    <w:rsid w:val="005769D9"/>
    <w:rsid w:val="00581562"/>
    <w:rsid w:val="0058163D"/>
    <w:rsid w:val="00582670"/>
    <w:rsid w:val="0058313C"/>
    <w:rsid w:val="005849B0"/>
    <w:rsid w:val="00585101"/>
    <w:rsid w:val="005863FD"/>
    <w:rsid w:val="00586427"/>
    <w:rsid w:val="005873E3"/>
    <w:rsid w:val="005877E8"/>
    <w:rsid w:val="00587F11"/>
    <w:rsid w:val="005903AB"/>
    <w:rsid w:val="00590D9A"/>
    <w:rsid w:val="00591C00"/>
    <w:rsid w:val="00593390"/>
    <w:rsid w:val="00597833"/>
    <w:rsid w:val="005A16C9"/>
    <w:rsid w:val="005A1F30"/>
    <w:rsid w:val="005A3FF7"/>
    <w:rsid w:val="005A4D30"/>
    <w:rsid w:val="005A5405"/>
    <w:rsid w:val="005B0BBD"/>
    <w:rsid w:val="005B0CED"/>
    <w:rsid w:val="005B3838"/>
    <w:rsid w:val="005B4EA1"/>
    <w:rsid w:val="005C2812"/>
    <w:rsid w:val="005C4A79"/>
    <w:rsid w:val="005C68A6"/>
    <w:rsid w:val="005C7A4E"/>
    <w:rsid w:val="005D27D2"/>
    <w:rsid w:val="005D5152"/>
    <w:rsid w:val="005D552B"/>
    <w:rsid w:val="005D7ECC"/>
    <w:rsid w:val="005E1301"/>
    <w:rsid w:val="005F2F08"/>
    <w:rsid w:val="005F4838"/>
    <w:rsid w:val="005F5B75"/>
    <w:rsid w:val="00602C39"/>
    <w:rsid w:val="006032A3"/>
    <w:rsid w:val="006079FE"/>
    <w:rsid w:val="00610A5A"/>
    <w:rsid w:val="006122E8"/>
    <w:rsid w:val="0061289F"/>
    <w:rsid w:val="00612A94"/>
    <w:rsid w:val="00613DF7"/>
    <w:rsid w:val="0061474A"/>
    <w:rsid w:val="006157C7"/>
    <w:rsid w:val="00621BC1"/>
    <w:rsid w:val="00625835"/>
    <w:rsid w:val="00626413"/>
    <w:rsid w:val="00626E0F"/>
    <w:rsid w:val="00626FE2"/>
    <w:rsid w:val="00630604"/>
    <w:rsid w:val="006339AE"/>
    <w:rsid w:val="00633C00"/>
    <w:rsid w:val="0063775D"/>
    <w:rsid w:val="00637E94"/>
    <w:rsid w:val="00637F5B"/>
    <w:rsid w:val="006406E3"/>
    <w:rsid w:val="006411B4"/>
    <w:rsid w:val="006417A1"/>
    <w:rsid w:val="0064583B"/>
    <w:rsid w:val="006461AB"/>
    <w:rsid w:val="006479E1"/>
    <w:rsid w:val="006519E1"/>
    <w:rsid w:val="0065239E"/>
    <w:rsid w:val="00655010"/>
    <w:rsid w:val="0065668F"/>
    <w:rsid w:val="00661B2D"/>
    <w:rsid w:val="00661E82"/>
    <w:rsid w:val="006626AF"/>
    <w:rsid w:val="00663A00"/>
    <w:rsid w:val="00666894"/>
    <w:rsid w:val="00672AAD"/>
    <w:rsid w:val="006744BD"/>
    <w:rsid w:val="0067487C"/>
    <w:rsid w:val="00675CEE"/>
    <w:rsid w:val="00677608"/>
    <w:rsid w:val="006800C5"/>
    <w:rsid w:val="00681666"/>
    <w:rsid w:val="00682680"/>
    <w:rsid w:val="00682E7D"/>
    <w:rsid w:val="0068512B"/>
    <w:rsid w:val="00686785"/>
    <w:rsid w:val="00686D2B"/>
    <w:rsid w:val="0068780A"/>
    <w:rsid w:val="00691916"/>
    <w:rsid w:val="00696829"/>
    <w:rsid w:val="00696B90"/>
    <w:rsid w:val="006A1AAE"/>
    <w:rsid w:val="006A4A30"/>
    <w:rsid w:val="006A4C1E"/>
    <w:rsid w:val="006A644E"/>
    <w:rsid w:val="006A6E83"/>
    <w:rsid w:val="006A7218"/>
    <w:rsid w:val="006B1EB4"/>
    <w:rsid w:val="006B3891"/>
    <w:rsid w:val="006B3A2B"/>
    <w:rsid w:val="006B6168"/>
    <w:rsid w:val="006B7035"/>
    <w:rsid w:val="006C41F1"/>
    <w:rsid w:val="006C5F15"/>
    <w:rsid w:val="006E134C"/>
    <w:rsid w:val="006E17C3"/>
    <w:rsid w:val="006F0F4F"/>
    <w:rsid w:val="006F1CA6"/>
    <w:rsid w:val="00707DD7"/>
    <w:rsid w:val="00717473"/>
    <w:rsid w:val="00717729"/>
    <w:rsid w:val="00722B73"/>
    <w:rsid w:val="007248AF"/>
    <w:rsid w:val="0072535B"/>
    <w:rsid w:val="00727F8F"/>
    <w:rsid w:val="00730F3E"/>
    <w:rsid w:val="007346AF"/>
    <w:rsid w:val="0073695A"/>
    <w:rsid w:val="00737794"/>
    <w:rsid w:val="007419F3"/>
    <w:rsid w:val="0074250B"/>
    <w:rsid w:val="007506A7"/>
    <w:rsid w:val="00755929"/>
    <w:rsid w:val="0076171D"/>
    <w:rsid w:val="0076177F"/>
    <w:rsid w:val="007672BA"/>
    <w:rsid w:val="00771A6C"/>
    <w:rsid w:val="007731EB"/>
    <w:rsid w:val="00774FB6"/>
    <w:rsid w:val="00775B4E"/>
    <w:rsid w:val="007814D7"/>
    <w:rsid w:val="00784BE2"/>
    <w:rsid w:val="00786EAC"/>
    <w:rsid w:val="007914D9"/>
    <w:rsid w:val="007A199D"/>
    <w:rsid w:val="007A6803"/>
    <w:rsid w:val="007A7EEC"/>
    <w:rsid w:val="007B0A08"/>
    <w:rsid w:val="007B2CD9"/>
    <w:rsid w:val="007C121D"/>
    <w:rsid w:val="007C2F55"/>
    <w:rsid w:val="007C52D8"/>
    <w:rsid w:val="007D12B6"/>
    <w:rsid w:val="007D407C"/>
    <w:rsid w:val="007D446B"/>
    <w:rsid w:val="007D4C1C"/>
    <w:rsid w:val="007D4D7C"/>
    <w:rsid w:val="007D7107"/>
    <w:rsid w:val="007D7749"/>
    <w:rsid w:val="007E22F6"/>
    <w:rsid w:val="007E3879"/>
    <w:rsid w:val="007E584A"/>
    <w:rsid w:val="007E74D4"/>
    <w:rsid w:val="007F015A"/>
    <w:rsid w:val="008038CC"/>
    <w:rsid w:val="00803C6A"/>
    <w:rsid w:val="00803DD1"/>
    <w:rsid w:val="00807AA7"/>
    <w:rsid w:val="0081271E"/>
    <w:rsid w:val="00813FAC"/>
    <w:rsid w:val="0081547A"/>
    <w:rsid w:val="008208F1"/>
    <w:rsid w:val="008209EA"/>
    <w:rsid w:val="00826820"/>
    <w:rsid w:val="00837697"/>
    <w:rsid w:val="008403D8"/>
    <w:rsid w:val="00841B46"/>
    <w:rsid w:val="00841D16"/>
    <w:rsid w:val="008430CC"/>
    <w:rsid w:val="00843DE2"/>
    <w:rsid w:val="008453DB"/>
    <w:rsid w:val="00847963"/>
    <w:rsid w:val="008519B6"/>
    <w:rsid w:val="00851E7B"/>
    <w:rsid w:val="0085528D"/>
    <w:rsid w:val="008554EB"/>
    <w:rsid w:val="00856494"/>
    <w:rsid w:val="008575A1"/>
    <w:rsid w:val="00860C65"/>
    <w:rsid w:val="00862606"/>
    <w:rsid w:val="0087260F"/>
    <w:rsid w:val="00875543"/>
    <w:rsid w:val="00885408"/>
    <w:rsid w:val="00885D65"/>
    <w:rsid w:val="00887F58"/>
    <w:rsid w:val="00890F1F"/>
    <w:rsid w:val="008919C1"/>
    <w:rsid w:val="008949EC"/>
    <w:rsid w:val="008B04D1"/>
    <w:rsid w:val="008B2084"/>
    <w:rsid w:val="008B2806"/>
    <w:rsid w:val="008B5291"/>
    <w:rsid w:val="008C093F"/>
    <w:rsid w:val="008C1B5F"/>
    <w:rsid w:val="008C6C04"/>
    <w:rsid w:val="008D09F7"/>
    <w:rsid w:val="008D0D92"/>
    <w:rsid w:val="008D4D3A"/>
    <w:rsid w:val="008E525E"/>
    <w:rsid w:val="008E5AAE"/>
    <w:rsid w:val="008E64CF"/>
    <w:rsid w:val="008E761F"/>
    <w:rsid w:val="008F0D28"/>
    <w:rsid w:val="008F218A"/>
    <w:rsid w:val="008F3CFB"/>
    <w:rsid w:val="008F4BC0"/>
    <w:rsid w:val="008F5977"/>
    <w:rsid w:val="008F75EE"/>
    <w:rsid w:val="00902C4B"/>
    <w:rsid w:val="00902F1F"/>
    <w:rsid w:val="009109CE"/>
    <w:rsid w:val="00920DB8"/>
    <w:rsid w:val="00924B2A"/>
    <w:rsid w:val="00927257"/>
    <w:rsid w:val="00927DE3"/>
    <w:rsid w:val="0093275E"/>
    <w:rsid w:val="009356F5"/>
    <w:rsid w:val="00941743"/>
    <w:rsid w:val="00943A97"/>
    <w:rsid w:val="009445A8"/>
    <w:rsid w:val="0094466A"/>
    <w:rsid w:val="00946771"/>
    <w:rsid w:val="00951A7A"/>
    <w:rsid w:val="00952694"/>
    <w:rsid w:val="009617DB"/>
    <w:rsid w:val="00962177"/>
    <w:rsid w:val="00962550"/>
    <w:rsid w:val="009663BA"/>
    <w:rsid w:val="009672FD"/>
    <w:rsid w:val="00970776"/>
    <w:rsid w:val="009718CD"/>
    <w:rsid w:val="009737FF"/>
    <w:rsid w:val="00975500"/>
    <w:rsid w:val="009805C0"/>
    <w:rsid w:val="00981217"/>
    <w:rsid w:val="00981D3B"/>
    <w:rsid w:val="00982B80"/>
    <w:rsid w:val="00983C70"/>
    <w:rsid w:val="009842B6"/>
    <w:rsid w:val="009901DD"/>
    <w:rsid w:val="009946F2"/>
    <w:rsid w:val="00995D6E"/>
    <w:rsid w:val="0099760B"/>
    <w:rsid w:val="009A0D05"/>
    <w:rsid w:val="009A1A2E"/>
    <w:rsid w:val="009A3C27"/>
    <w:rsid w:val="009A61BE"/>
    <w:rsid w:val="009A72B3"/>
    <w:rsid w:val="009A7EA4"/>
    <w:rsid w:val="009B0CDF"/>
    <w:rsid w:val="009B2143"/>
    <w:rsid w:val="009B2B86"/>
    <w:rsid w:val="009B2F40"/>
    <w:rsid w:val="009B6410"/>
    <w:rsid w:val="009B67D1"/>
    <w:rsid w:val="009B68CA"/>
    <w:rsid w:val="009B6EC2"/>
    <w:rsid w:val="009C1A65"/>
    <w:rsid w:val="009C38F1"/>
    <w:rsid w:val="009C5561"/>
    <w:rsid w:val="009C7238"/>
    <w:rsid w:val="009D00EF"/>
    <w:rsid w:val="009D6579"/>
    <w:rsid w:val="009E072F"/>
    <w:rsid w:val="009E6A5F"/>
    <w:rsid w:val="009F2A7A"/>
    <w:rsid w:val="009F3CC6"/>
    <w:rsid w:val="009F568E"/>
    <w:rsid w:val="009F5694"/>
    <w:rsid w:val="009F7064"/>
    <w:rsid w:val="009F72DE"/>
    <w:rsid w:val="00A00D42"/>
    <w:rsid w:val="00A2389C"/>
    <w:rsid w:val="00A245D6"/>
    <w:rsid w:val="00A2472F"/>
    <w:rsid w:val="00A256D1"/>
    <w:rsid w:val="00A27DA6"/>
    <w:rsid w:val="00A27EDE"/>
    <w:rsid w:val="00A30767"/>
    <w:rsid w:val="00A3152C"/>
    <w:rsid w:val="00A32B3F"/>
    <w:rsid w:val="00A40659"/>
    <w:rsid w:val="00A436B0"/>
    <w:rsid w:val="00A45193"/>
    <w:rsid w:val="00A4780B"/>
    <w:rsid w:val="00A55F96"/>
    <w:rsid w:val="00A56321"/>
    <w:rsid w:val="00A57ECF"/>
    <w:rsid w:val="00A60153"/>
    <w:rsid w:val="00A65CF2"/>
    <w:rsid w:val="00A66B7D"/>
    <w:rsid w:val="00A66C67"/>
    <w:rsid w:val="00A66EC8"/>
    <w:rsid w:val="00A732ED"/>
    <w:rsid w:val="00A73BC6"/>
    <w:rsid w:val="00A81D5F"/>
    <w:rsid w:val="00A827A2"/>
    <w:rsid w:val="00A84028"/>
    <w:rsid w:val="00A855D4"/>
    <w:rsid w:val="00A85A51"/>
    <w:rsid w:val="00A90C8E"/>
    <w:rsid w:val="00A919D3"/>
    <w:rsid w:val="00A93763"/>
    <w:rsid w:val="00A944AB"/>
    <w:rsid w:val="00AA22B4"/>
    <w:rsid w:val="00AA2327"/>
    <w:rsid w:val="00AA23E2"/>
    <w:rsid w:val="00AA4CEE"/>
    <w:rsid w:val="00AB595B"/>
    <w:rsid w:val="00AB5F71"/>
    <w:rsid w:val="00AB6575"/>
    <w:rsid w:val="00AB7BF6"/>
    <w:rsid w:val="00AC151D"/>
    <w:rsid w:val="00AC52CA"/>
    <w:rsid w:val="00AE3C79"/>
    <w:rsid w:val="00AE56A5"/>
    <w:rsid w:val="00AE6B35"/>
    <w:rsid w:val="00AE77B8"/>
    <w:rsid w:val="00AF1870"/>
    <w:rsid w:val="00AF202E"/>
    <w:rsid w:val="00AF45FA"/>
    <w:rsid w:val="00AF5065"/>
    <w:rsid w:val="00AF5786"/>
    <w:rsid w:val="00AF67DF"/>
    <w:rsid w:val="00B00CD0"/>
    <w:rsid w:val="00B01F63"/>
    <w:rsid w:val="00B047F7"/>
    <w:rsid w:val="00B04C0B"/>
    <w:rsid w:val="00B06C22"/>
    <w:rsid w:val="00B114E7"/>
    <w:rsid w:val="00B12FE5"/>
    <w:rsid w:val="00B2065F"/>
    <w:rsid w:val="00B20BE8"/>
    <w:rsid w:val="00B21868"/>
    <w:rsid w:val="00B23F2C"/>
    <w:rsid w:val="00B24BB0"/>
    <w:rsid w:val="00B258F5"/>
    <w:rsid w:val="00B27CBC"/>
    <w:rsid w:val="00B30019"/>
    <w:rsid w:val="00B30A50"/>
    <w:rsid w:val="00B33CF8"/>
    <w:rsid w:val="00B37053"/>
    <w:rsid w:val="00B40028"/>
    <w:rsid w:val="00B42A6A"/>
    <w:rsid w:val="00B44231"/>
    <w:rsid w:val="00B44847"/>
    <w:rsid w:val="00B4654E"/>
    <w:rsid w:val="00B467F5"/>
    <w:rsid w:val="00B55C6D"/>
    <w:rsid w:val="00B56F9B"/>
    <w:rsid w:val="00B60740"/>
    <w:rsid w:val="00B622BD"/>
    <w:rsid w:val="00B639F7"/>
    <w:rsid w:val="00B80D8E"/>
    <w:rsid w:val="00B927D8"/>
    <w:rsid w:val="00B97472"/>
    <w:rsid w:val="00BA180E"/>
    <w:rsid w:val="00BA5344"/>
    <w:rsid w:val="00BA551E"/>
    <w:rsid w:val="00BA6B23"/>
    <w:rsid w:val="00BA7794"/>
    <w:rsid w:val="00BB26DA"/>
    <w:rsid w:val="00BB2B31"/>
    <w:rsid w:val="00BB2DC8"/>
    <w:rsid w:val="00BB64E0"/>
    <w:rsid w:val="00BB6D2E"/>
    <w:rsid w:val="00BB78D1"/>
    <w:rsid w:val="00BC58BC"/>
    <w:rsid w:val="00BD0CAE"/>
    <w:rsid w:val="00BD2D7B"/>
    <w:rsid w:val="00BD31B3"/>
    <w:rsid w:val="00BD4260"/>
    <w:rsid w:val="00BD525F"/>
    <w:rsid w:val="00BE1BDE"/>
    <w:rsid w:val="00BE2097"/>
    <w:rsid w:val="00BE4212"/>
    <w:rsid w:val="00BF2FFD"/>
    <w:rsid w:val="00BF485F"/>
    <w:rsid w:val="00C00CDD"/>
    <w:rsid w:val="00C04F27"/>
    <w:rsid w:val="00C0529C"/>
    <w:rsid w:val="00C07B70"/>
    <w:rsid w:val="00C1087A"/>
    <w:rsid w:val="00C1536C"/>
    <w:rsid w:val="00C16F71"/>
    <w:rsid w:val="00C227FB"/>
    <w:rsid w:val="00C23ECE"/>
    <w:rsid w:val="00C244B5"/>
    <w:rsid w:val="00C263EF"/>
    <w:rsid w:val="00C26EA3"/>
    <w:rsid w:val="00C26F23"/>
    <w:rsid w:val="00C2708D"/>
    <w:rsid w:val="00C300F9"/>
    <w:rsid w:val="00C31D2A"/>
    <w:rsid w:val="00C36DEE"/>
    <w:rsid w:val="00C37865"/>
    <w:rsid w:val="00C4032A"/>
    <w:rsid w:val="00C404E0"/>
    <w:rsid w:val="00C40922"/>
    <w:rsid w:val="00C40BA4"/>
    <w:rsid w:val="00C457E8"/>
    <w:rsid w:val="00C51F91"/>
    <w:rsid w:val="00C5513D"/>
    <w:rsid w:val="00C565A9"/>
    <w:rsid w:val="00C56ADE"/>
    <w:rsid w:val="00C63F13"/>
    <w:rsid w:val="00C64A43"/>
    <w:rsid w:val="00C70B96"/>
    <w:rsid w:val="00C711AB"/>
    <w:rsid w:val="00C75553"/>
    <w:rsid w:val="00C82EF2"/>
    <w:rsid w:val="00C83437"/>
    <w:rsid w:val="00C857F7"/>
    <w:rsid w:val="00C93942"/>
    <w:rsid w:val="00C947DA"/>
    <w:rsid w:val="00C978D2"/>
    <w:rsid w:val="00C97DA0"/>
    <w:rsid w:val="00CA2D74"/>
    <w:rsid w:val="00CA52B7"/>
    <w:rsid w:val="00CA79A0"/>
    <w:rsid w:val="00CB18D7"/>
    <w:rsid w:val="00CB40C0"/>
    <w:rsid w:val="00CB7030"/>
    <w:rsid w:val="00CC1EE7"/>
    <w:rsid w:val="00CC29C5"/>
    <w:rsid w:val="00CC2A18"/>
    <w:rsid w:val="00CC3D52"/>
    <w:rsid w:val="00CC4B28"/>
    <w:rsid w:val="00CC52BB"/>
    <w:rsid w:val="00CD150E"/>
    <w:rsid w:val="00CD1E5E"/>
    <w:rsid w:val="00CE0D38"/>
    <w:rsid w:val="00CE5623"/>
    <w:rsid w:val="00CE7D79"/>
    <w:rsid w:val="00CE7D8C"/>
    <w:rsid w:val="00CF4AE3"/>
    <w:rsid w:val="00CF5D9B"/>
    <w:rsid w:val="00D02606"/>
    <w:rsid w:val="00D02D6B"/>
    <w:rsid w:val="00D03629"/>
    <w:rsid w:val="00D039F6"/>
    <w:rsid w:val="00D04F85"/>
    <w:rsid w:val="00D05721"/>
    <w:rsid w:val="00D1046C"/>
    <w:rsid w:val="00D10FF7"/>
    <w:rsid w:val="00D15887"/>
    <w:rsid w:val="00D24C8A"/>
    <w:rsid w:val="00D25C82"/>
    <w:rsid w:val="00D26435"/>
    <w:rsid w:val="00D32964"/>
    <w:rsid w:val="00D451CA"/>
    <w:rsid w:val="00D54E97"/>
    <w:rsid w:val="00D607AF"/>
    <w:rsid w:val="00D70F45"/>
    <w:rsid w:val="00D76B73"/>
    <w:rsid w:val="00D81617"/>
    <w:rsid w:val="00D8286C"/>
    <w:rsid w:val="00D831E1"/>
    <w:rsid w:val="00D86FD2"/>
    <w:rsid w:val="00D875AD"/>
    <w:rsid w:val="00D92427"/>
    <w:rsid w:val="00D92F95"/>
    <w:rsid w:val="00D93A2A"/>
    <w:rsid w:val="00DA1269"/>
    <w:rsid w:val="00DA1BAF"/>
    <w:rsid w:val="00DA307A"/>
    <w:rsid w:val="00DA3749"/>
    <w:rsid w:val="00DB0B31"/>
    <w:rsid w:val="00DB111E"/>
    <w:rsid w:val="00DB3DD3"/>
    <w:rsid w:val="00DB3FA5"/>
    <w:rsid w:val="00DB6924"/>
    <w:rsid w:val="00DC0D29"/>
    <w:rsid w:val="00DC0DCE"/>
    <w:rsid w:val="00DC56A1"/>
    <w:rsid w:val="00DD0F28"/>
    <w:rsid w:val="00DD1851"/>
    <w:rsid w:val="00DD2684"/>
    <w:rsid w:val="00DD6608"/>
    <w:rsid w:val="00DD68D7"/>
    <w:rsid w:val="00DD7EAA"/>
    <w:rsid w:val="00DE3F90"/>
    <w:rsid w:val="00DE6213"/>
    <w:rsid w:val="00DE649D"/>
    <w:rsid w:val="00DF2457"/>
    <w:rsid w:val="00DF280C"/>
    <w:rsid w:val="00DF3DEF"/>
    <w:rsid w:val="00DF418C"/>
    <w:rsid w:val="00DF5359"/>
    <w:rsid w:val="00E04939"/>
    <w:rsid w:val="00E0553B"/>
    <w:rsid w:val="00E07A8C"/>
    <w:rsid w:val="00E1086F"/>
    <w:rsid w:val="00E12C2D"/>
    <w:rsid w:val="00E13109"/>
    <w:rsid w:val="00E13E92"/>
    <w:rsid w:val="00E158F1"/>
    <w:rsid w:val="00E228E7"/>
    <w:rsid w:val="00E23C46"/>
    <w:rsid w:val="00E2453D"/>
    <w:rsid w:val="00E315F5"/>
    <w:rsid w:val="00E3239C"/>
    <w:rsid w:val="00E36495"/>
    <w:rsid w:val="00E428F3"/>
    <w:rsid w:val="00E52AB4"/>
    <w:rsid w:val="00E52E01"/>
    <w:rsid w:val="00E57C46"/>
    <w:rsid w:val="00E61CE8"/>
    <w:rsid w:val="00E659F7"/>
    <w:rsid w:val="00E662A8"/>
    <w:rsid w:val="00E676C5"/>
    <w:rsid w:val="00E70027"/>
    <w:rsid w:val="00E72CDA"/>
    <w:rsid w:val="00E7608F"/>
    <w:rsid w:val="00E81268"/>
    <w:rsid w:val="00E81673"/>
    <w:rsid w:val="00E826AB"/>
    <w:rsid w:val="00E840BB"/>
    <w:rsid w:val="00E84740"/>
    <w:rsid w:val="00E8613F"/>
    <w:rsid w:val="00E877A4"/>
    <w:rsid w:val="00E87813"/>
    <w:rsid w:val="00E8789B"/>
    <w:rsid w:val="00E9142C"/>
    <w:rsid w:val="00E97D0A"/>
    <w:rsid w:val="00EA08A6"/>
    <w:rsid w:val="00EA0A69"/>
    <w:rsid w:val="00EA348F"/>
    <w:rsid w:val="00EA4196"/>
    <w:rsid w:val="00EB5275"/>
    <w:rsid w:val="00EB61AA"/>
    <w:rsid w:val="00EB7D00"/>
    <w:rsid w:val="00EC0257"/>
    <w:rsid w:val="00EC1955"/>
    <w:rsid w:val="00EC3393"/>
    <w:rsid w:val="00EC42D2"/>
    <w:rsid w:val="00EC7C77"/>
    <w:rsid w:val="00EC7CEF"/>
    <w:rsid w:val="00ED2B92"/>
    <w:rsid w:val="00ED5E8D"/>
    <w:rsid w:val="00ED6ED8"/>
    <w:rsid w:val="00EE0222"/>
    <w:rsid w:val="00EE0D63"/>
    <w:rsid w:val="00EE209C"/>
    <w:rsid w:val="00EE54B8"/>
    <w:rsid w:val="00EE7041"/>
    <w:rsid w:val="00EF628D"/>
    <w:rsid w:val="00EF72BA"/>
    <w:rsid w:val="00F00640"/>
    <w:rsid w:val="00F035EE"/>
    <w:rsid w:val="00F0456C"/>
    <w:rsid w:val="00F20D26"/>
    <w:rsid w:val="00F24616"/>
    <w:rsid w:val="00F24DF6"/>
    <w:rsid w:val="00F261F2"/>
    <w:rsid w:val="00F2719A"/>
    <w:rsid w:val="00F27927"/>
    <w:rsid w:val="00F2795C"/>
    <w:rsid w:val="00F33799"/>
    <w:rsid w:val="00F44F25"/>
    <w:rsid w:val="00F50173"/>
    <w:rsid w:val="00F51639"/>
    <w:rsid w:val="00F549D6"/>
    <w:rsid w:val="00F55964"/>
    <w:rsid w:val="00F5672E"/>
    <w:rsid w:val="00F60A4A"/>
    <w:rsid w:val="00F627C5"/>
    <w:rsid w:val="00F62AA4"/>
    <w:rsid w:val="00F62DD7"/>
    <w:rsid w:val="00F64AA1"/>
    <w:rsid w:val="00F65CBA"/>
    <w:rsid w:val="00F6759D"/>
    <w:rsid w:val="00F800D6"/>
    <w:rsid w:val="00F8363D"/>
    <w:rsid w:val="00F8463F"/>
    <w:rsid w:val="00F90ACB"/>
    <w:rsid w:val="00F9339B"/>
    <w:rsid w:val="00F95370"/>
    <w:rsid w:val="00FA3651"/>
    <w:rsid w:val="00FA5323"/>
    <w:rsid w:val="00FA7B92"/>
    <w:rsid w:val="00FB3516"/>
    <w:rsid w:val="00FB4043"/>
    <w:rsid w:val="00FB5244"/>
    <w:rsid w:val="00FB582E"/>
    <w:rsid w:val="00FB797B"/>
    <w:rsid w:val="00FC0E8B"/>
    <w:rsid w:val="00FC4203"/>
    <w:rsid w:val="00FC55F1"/>
    <w:rsid w:val="00FD3B15"/>
    <w:rsid w:val="00FD6AD8"/>
    <w:rsid w:val="00FE2117"/>
    <w:rsid w:val="00FE3E13"/>
    <w:rsid w:val="00FE59C7"/>
    <w:rsid w:val="00FF4AAD"/>
    <w:rsid w:val="00FF62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16455"/>
  <w15:docId w15:val="{50006903-FC55-4482-9C60-E2AAD2EA9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3390"/>
    <w:pPr>
      <w:spacing w:before="240" w:after="240" w:line="360" w:lineRule="auto"/>
      <w:jc w:val="both"/>
    </w:pPr>
    <w:rPr>
      <w:rFonts w:ascii="Arial" w:hAnsi="Arial"/>
    </w:rPr>
  </w:style>
  <w:style w:type="paragraph" w:styleId="Heading1">
    <w:name w:val="heading 1"/>
    <w:basedOn w:val="Normal"/>
    <w:next w:val="Normal"/>
    <w:link w:val="Heading1Char"/>
    <w:uiPriority w:val="9"/>
    <w:qFormat/>
    <w:rsid w:val="00C1536C"/>
    <w:pPr>
      <w:keepNext/>
      <w:keepLines/>
      <w:numPr>
        <w:numId w:val="1"/>
      </w:numPr>
      <w:spacing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B927D8"/>
    <w:pPr>
      <w:keepNext/>
      <w:keepLines/>
      <w:numPr>
        <w:ilvl w:val="1"/>
        <w:numId w:val="1"/>
      </w:numPr>
      <w:spacing w:before="40" w:after="0"/>
      <w:outlineLvl w:val="1"/>
    </w:pPr>
    <w:rPr>
      <w:rFonts w:eastAsiaTheme="majorEastAsia" w:cstheme="majorBidi"/>
      <w:b/>
      <w:i/>
      <w:sz w:val="26"/>
      <w:szCs w:val="26"/>
    </w:rPr>
  </w:style>
  <w:style w:type="paragraph" w:styleId="Heading3">
    <w:name w:val="heading 3"/>
    <w:basedOn w:val="Normal"/>
    <w:next w:val="Normal"/>
    <w:link w:val="Heading3Char"/>
    <w:uiPriority w:val="9"/>
    <w:unhideWhenUsed/>
    <w:qFormat/>
    <w:rsid w:val="00593390"/>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93390"/>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93390"/>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93390"/>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93390"/>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9339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9339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536C"/>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B927D8"/>
    <w:rPr>
      <w:rFonts w:ascii="Arial" w:eastAsiaTheme="majorEastAsia" w:hAnsi="Arial" w:cstheme="majorBidi"/>
      <w:b/>
      <w:i/>
      <w:sz w:val="26"/>
      <w:szCs w:val="26"/>
    </w:rPr>
  </w:style>
  <w:style w:type="character" w:customStyle="1" w:styleId="Heading3Char">
    <w:name w:val="Heading 3 Char"/>
    <w:basedOn w:val="DefaultParagraphFont"/>
    <w:link w:val="Heading3"/>
    <w:uiPriority w:val="9"/>
    <w:rsid w:val="0059339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9339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9339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9339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9339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9339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93390"/>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593390"/>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593390"/>
    <w:rPr>
      <w:rFonts w:ascii="Arial" w:hAnsi="Arial" w:cs="Arial"/>
      <w:noProof/>
      <w:lang w:val="en-US"/>
    </w:rPr>
  </w:style>
  <w:style w:type="paragraph" w:customStyle="1" w:styleId="EndNoteBibliography">
    <w:name w:val="EndNote Bibliography"/>
    <w:basedOn w:val="Normal"/>
    <w:link w:val="EndNoteBibliographyChar"/>
    <w:rsid w:val="00593390"/>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593390"/>
    <w:rPr>
      <w:rFonts w:ascii="Arial" w:hAnsi="Arial" w:cs="Arial"/>
      <w:noProof/>
      <w:lang w:val="en-US"/>
    </w:rPr>
  </w:style>
  <w:style w:type="table" w:styleId="TableGrid">
    <w:name w:val="Table Grid"/>
    <w:basedOn w:val="TableNormal"/>
    <w:uiPriority w:val="39"/>
    <w:rsid w:val="005933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93390"/>
    <w:pPr>
      <w:spacing w:before="0" w:after="200" w:line="240" w:lineRule="auto"/>
    </w:pPr>
    <w:rPr>
      <w:i/>
      <w:iCs/>
      <w:color w:val="44546A" w:themeColor="text2"/>
      <w:sz w:val="18"/>
      <w:szCs w:val="18"/>
    </w:rPr>
  </w:style>
  <w:style w:type="paragraph" w:styleId="ListParagraph">
    <w:name w:val="List Paragraph"/>
    <w:basedOn w:val="Normal"/>
    <w:uiPriority w:val="34"/>
    <w:qFormat/>
    <w:rsid w:val="00593390"/>
    <w:pPr>
      <w:ind w:left="720"/>
      <w:contextualSpacing/>
    </w:pPr>
  </w:style>
  <w:style w:type="character" w:styleId="CommentReference">
    <w:name w:val="annotation reference"/>
    <w:basedOn w:val="DefaultParagraphFont"/>
    <w:uiPriority w:val="99"/>
    <w:semiHidden/>
    <w:unhideWhenUsed/>
    <w:rsid w:val="009E072F"/>
    <w:rPr>
      <w:sz w:val="16"/>
      <w:szCs w:val="16"/>
    </w:rPr>
  </w:style>
  <w:style w:type="paragraph" w:styleId="CommentText">
    <w:name w:val="annotation text"/>
    <w:basedOn w:val="Normal"/>
    <w:link w:val="CommentTextChar"/>
    <w:uiPriority w:val="99"/>
    <w:unhideWhenUsed/>
    <w:rsid w:val="009E072F"/>
    <w:pPr>
      <w:spacing w:line="240" w:lineRule="auto"/>
    </w:pPr>
    <w:rPr>
      <w:sz w:val="20"/>
      <w:szCs w:val="20"/>
    </w:rPr>
  </w:style>
  <w:style w:type="character" w:customStyle="1" w:styleId="CommentTextChar">
    <w:name w:val="Comment Text Char"/>
    <w:basedOn w:val="DefaultParagraphFont"/>
    <w:link w:val="CommentText"/>
    <w:uiPriority w:val="99"/>
    <w:rsid w:val="009E072F"/>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E072F"/>
    <w:rPr>
      <w:b/>
      <w:bCs/>
    </w:rPr>
  </w:style>
  <w:style w:type="character" w:customStyle="1" w:styleId="CommentSubjectChar">
    <w:name w:val="Comment Subject Char"/>
    <w:basedOn w:val="CommentTextChar"/>
    <w:link w:val="CommentSubject"/>
    <w:uiPriority w:val="99"/>
    <w:semiHidden/>
    <w:rsid w:val="009E072F"/>
    <w:rPr>
      <w:rFonts w:ascii="Arial" w:hAnsi="Arial"/>
      <w:b/>
      <w:bCs/>
      <w:sz w:val="20"/>
      <w:szCs w:val="20"/>
    </w:rPr>
  </w:style>
  <w:style w:type="paragraph" w:styleId="BalloonText">
    <w:name w:val="Balloon Text"/>
    <w:basedOn w:val="Normal"/>
    <w:link w:val="BalloonTextChar"/>
    <w:uiPriority w:val="99"/>
    <w:semiHidden/>
    <w:unhideWhenUsed/>
    <w:rsid w:val="009E072F"/>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072F"/>
    <w:rPr>
      <w:rFonts w:ascii="Segoe UI" w:hAnsi="Segoe UI" w:cs="Segoe UI"/>
      <w:sz w:val="18"/>
      <w:szCs w:val="18"/>
    </w:rPr>
  </w:style>
  <w:style w:type="character" w:styleId="Hyperlink">
    <w:name w:val="Hyperlink"/>
    <w:basedOn w:val="DefaultParagraphFont"/>
    <w:uiPriority w:val="99"/>
    <w:unhideWhenUsed/>
    <w:rsid w:val="003438B1"/>
    <w:rPr>
      <w:color w:val="0563C1" w:themeColor="hyperlink"/>
      <w:u w:val="single"/>
    </w:rPr>
  </w:style>
  <w:style w:type="paragraph" w:styleId="NormalWeb">
    <w:name w:val="Normal (Web)"/>
    <w:basedOn w:val="Normal"/>
    <w:uiPriority w:val="99"/>
    <w:semiHidden/>
    <w:unhideWhenUsed/>
    <w:rsid w:val="002126D0"/>
    <w:pPr>
      <w:spacing w:before="100" w:beforeAutospacing="1" w:after="100" w:afterAutospacing="1" w:line="240" w:lineRule="auto"/>
      <w:jc w:val="left"/>
    </w:pPr>
    <w:rPr>
      <w:rFonts w:ascii="Times New Roman" w:eastAsiaTheme="minorEastAsia" w:hAnsi="Times New Roman" w:cs="Times New Roman"/>
      <w:sz w:val="24"/>
      <w:szCs w:val="24"/>
      <w:lang w:eastAsia="en-GB"/>
    </w:rPr>
  </w:style>
  <w:style w:type="paragraph" w:customStyle="1" w:styleId="Affiliation">
    <w:name w:val="Affiliation"/>
    <w:basedOn w:val="Normal"/>
    <w:qFormat/>
    <w:rsid w:val="00352D0A"/>
    <w:pPr>
      <w:spacing w:after="0"/>
      <w:jc w:val="left"/>
    </w:pPr>
    <w:rPr>
      <w:rFonts w:ascii="Times New Roman" w:eastAsia="Times New Roman" w:hAnsi="Times New Roman" w:cs="Times New Roman"/>
      <w:i/>
      <w:sz w:val="24"/>
      <w:szCs w:val="24"/>
      <w:lang w:eastAsia="en-GB"/>
    </w:rPr>
  </w:style>
  <w:style w:type="paragraph" w:customStyle="1" w:styleId="Correspondencedetails">
    <w:name w:val="Correspondence details"/>
    <w:basedOn w:val="Normal"/>
    <w:qFormat/>
    <w:rsid w:val="00352D0A"/>
    <w:pPr>
      <w:spacing w:after="0"/>
      <w:jc w:val="left"/>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12511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25110"/>
    <w:rPr>
      <w:rFonts w:ascii="Arial" w:hAnsi="Arial"/>
    </w:rPr>
  </w:style>
  <w:style w:type="paragraph" w:styleId="Footer">
    <w:name w:val="footer"/>
    <w:basedOn w:val="Normal"/>
    <w:link w:val="FooterChar"/>
    <w:uiPriority w:val="99"/>
    <w:unhideWhenUsed/>
    <w:rsid w:val="0012511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25110"/>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j.leslie@aston.ac.uk" TargetMode="External"/><Relationship Id="rId13" Type="http://schemas.openxmlformats.org/officeDocument/2006/relationships/oleObject" Target="embeddings/oleObject2.bin"/><Relationship Id="rId18" Type="http://schemas.openxmlformats.org/officeDocument/2006/relationships/image" Target="media/image6.emf"/><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oleObject" Target="embeddings/oleObject6.bin"/><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4.bin"/><Relationship Id="rId25" Type="http://schemas.openxmlformats.org/officeDocument/2006/relationships/oleObject" Target="embeddings/oleObject8.bin"/><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hyperlink" Target="https://www.e-cigarette-forum.com/" TargetMode="External"/><Relationship Id="rId10" Type="http://schemas.openxmlformats.org/officeDocument/2006/relationships/image" Target="media/image2.emf"/><Relationship Id="rId19" Type="http://schemas.openxmlformats.org/officeDocument/2006/relationships/oleObject" Target="embeddings/oleObject5.bin"/><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9.bin"/><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8AD0A-885F-4881-8583-E8AC3420B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7937</Words>
  <Characters>102242</Characters>
  <Application>Microsoft Office Word</Application>
  <DocSecurity>0</DocSecurity>
  <Lines>852</Lines>
  <Paragraphs>239</Paragraphs>
  <ScaleCrop>false</ScaleCrop>
  <HeadingPairs>
    <vt:vector size="2" baseType="variant">
      <vt:variant>
        <vt:lpstr>Title</vt:lpstr>
      </vt:variant>
      <vt:variant>
        <vt:i4>1</vt:i4>
      </vt:variant>
    </vt:vector>
  </HeadingPairs>
  <TitlesOfParts>
    <vt:vector size="1" baseType="lpstr">
      <vt:lpstr/>
    </vt:vector>
  </TitlesOfParts>
  <Company>Aston University</Company>
  <LinksUpToDate>false</LinksUpToDate>
  <CharactersWithSpaces>1199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anthi Bathri Narayanan, Pranav (Research Student)</dc:creator>
  <cp:keywords/>
  <dc:description/>
  <cp:lastModifiedBy>Leslie, Laura</cp:lastModifiedBy>
  <cp:revision>2</cp:revision>
  <cp:lastPrinted>2018-01-09T13:43:00Z</cp:lastPrinted>
  <dcterms:created xsi:type="dcterms:W3CDTF">2018-06-21T11:23:00Z</dcterms:created>
  <dcterms:modified xsi:type="dcterms:W3CDTF">2018-06-21T11:23:00Z</dcterms:modified>
</cp:coreProperties>
</file>